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AAFFDB" w14:textId="3718C3B1" w:rsidR="008B2CAB" w:rsidRPr="004639D1" w:rsidRDefault="008B2CAB" w:rsidP="008B2CAB">
      <w:pPr>
        <w:spacing w:line="480" w:lineRule="auto"/>
        <w:jc w:val="center"/>
        <w:rPr>
          <w:b/>
          <w:sz w:val="32"/>
          <w:szCs w:val="32"/>
        </w:rPr>
      </w:pPr>
      <w:r w:rsidRPr="004639D1">
        <w:rPr>
          <w:b/>
          <w:sz w:val="32"/>
          <w:szCs w:val="32"/>
        </w:rPr>
        <w:t xml:space="preserve">FAKE CURRENCY DETECTION USING </w:t>
      </w:r>
      <w:r w:rsidR="006D6799" w:rsidRPr="004639D1">
        <w:rPr>
          <w:b/>
          <w:sz w:val="32"/>
          <w:szCs w:val="32"/>
        </w:rPr>
        <w:t>MACHINE LEARNING</w:t>
      </w:r>
    </w:p>
    <w:p w14:paraId="25266900" w14:textId="77777777" w:rsidR="008B2CAB" w:rsidRPr="004639D1" w:rsidRDefault="008B2CAB" w:rsidP="008B2CAB">
      <w:pPr>
        <w:spacing w:line="480" w:lineRule="auto"/>
        <w:jc w:val="center"/>
        <w:rPr>
          <w:b/>
          <w:sz w:val="32"/>
          <w:szCs w:val="32"/>
        </w:rPr>
      </w:pPr>
    </w:p>
    <w:p w14:paraId="4D96E2F7" w14:textId="77777777" w:rsidR="008B2CAB" w:rsidRPr="004639D1" w:rsidRDefault="008B2CAB" w:rsidP="008B2CAB">
      <w:pPr>
        <w:spacing w:line="480" w:lineRule="auto"/>
        <w:jc w:val="center"/>
        <w:rPr>
          <w:b/>
          <w:sz w:val="32"/>
          <w:szCs w:val="32"/>
        </w:rPr>
      </w:pPr>
    </w:p>
    <w:p w14:paraId="308DFFE3" w14:textId="77777777" w:rsidR="008B2CAB" w:rsidRPr="004639D1" w:rsidRDefault="008B2CAB" w:rsidP="008B2CAB">
      <w:pPr>
        <w:spacing w:line="480" w:lineRule="auto"/>
        <w:jc w:val="center"/>
        <w:rPr>
          <w:b/>
          <w:sz w:val="32"/>
          <w:szCs w:val="32"/>
        </w:rPr>
      </w:pPr>
      <w:r w:rsidRPr="004639D1">
        <w:rPr>
          <w:b/>
          <w:sz w:val="32"/>
          <w:szCs w:val="32"/>
        </w:rPr>
        <w:t>……………………………………………</w:t>
      </w:r>
    </w:p>
    <w:p w14:paraId="71A19197" w14:textId="07026620" w:rsidR="00CB6A52" w:rsidRDefault="00CB6A52" w:rsidP="00F6010F">
      <w:pPr>
        <w:spacing w:line="480" w:lineRule="auto"/>
        <w:jc w:val="center"/>
        <w:rPr>
          <w:b/>
          <w:sz w:val="32"/>
          <w:szCs w:val="32"/>
        </w:rPr>
      </w:pPr>
      <w:r w:rsidRPr="004639D1">
        <w:rPr>
          <w:b/>
          <w:sz w:val="32"/>
          <w:szCs w:val="32"/>
        </w:rPr>
        <w:t>D.J. ABOLARIN</w:t>
      </w:r>
    </w:p>
    <w:p w14:paraId="1FADD2D9" w14:textId="5D6B0227" w:rsidR="00C80672" w:rsidRDefault="00C80672" w:rsidP="00F6010F">
      <w:pPr>
        <w:spacing w:line="480" w:lineRule="auto"/>
        <w:jc w:val="center"/>
        <w:rPr>
          <w:b/>
          <w:sz w:val="32"/>
          <w:szCs w:val="32"/>
        </w:rPr>
      </w:pPr>
      <w:r>
        <w:rPr>
          <w:b/>
          <w:sz w:val="32"/>
          <w:szCs w:val="32"/>
        </w:rPr>
        <w:t>D.O. OGUNYE</w:t>
      </w:r>
    </w:p>
    <w:p w14:paraId="0F0D170A" w14:textId="58A937E3" w:rsidR="00C80672" w:rsidRPr="004639D1" w:rsidRDefault="00C80672" w:rsidP="00F6010F">
      <w:pPr>
        <w:spacing w:line="480" w:lineRule="auto"/>
        <w:jc w:val="center"/>
        <w:rPr>
          <w:b/>
          <w:sz w:val="32"/>
          <w:szCs w:val="32"/>
        </w:rPr>
      </w:pPr>
      <w:r>
        <w:rPr>
          <w:b/>
          <w:sz w:val="32"/>
          <w:szCs w:val="32"/>
        </w:rPr>
        <w:t>E.G. OYIBO</w:t>
      </w:r>
    </w:p>
    <w:p w14:paraId="2588A25F" w14:textId="77777777" w:rsidR="008B2CAB" w:rsidRPr="004639D1" w:rsidRDefault="008B2CAB" w:rsidP="008B2CAB">
      <w:pPr>
        <w:spacing w:line="480" w:lineRule="auto"/>
        <w:jc w:val="center"/>
        <w:rPr>
          <w:b/>
          <w:sz w:val="32"/>
          <w:szCs w:val="32"/>
        </w:rPr>
      </w:pPr>
      <w:r w:rsidRPr="004639D1">
        <w:rPr>
          <w:b/>
          <w:sz w:val="32"/>
          <w:szCs w:val="32"/>
        </w:rPr>
        <w:t>……………………………………………</w:t>
      </w:r>
    </w:p>
    <w:p w14:paraId="05C9E7F6" w14:textId="77777777" w:rsidR="008B2CAB" w:rsidRPr="004639D1" w:rsidRDefault="008B2CAB" w:rsidP="008B2CAB">
      <w:pPr>
        <w:spacing w:line="480" w:lineRule="auto"/>
        <w:jc w:val="center"/>
        <w:rPr>
          <w:b/>
          <w:sz w:val="32"/>
          <w:szCs w:val="32"/>
        </w:rPr>
      </w:pPr>
    </w:p>
    <w:p w14:paraId="2DD48CDA" w14:textId="77777777" w:rsidR="008B2CAB" w:rsidRPr="004639D1" w:rsidRDefault="008B2CAB" w:rsidP="008B2CAB">
      <w:pPr>
        <w:spacing w:line="480" w:lineRule="auto"/>
        <w:jc w:val="center"/>
        <w:rPr>
          <w:b/>
          <w:sz w:val="32"/>
          <w:szCs w:val="32"/>
        </w:rPr>
      </w:pPr>
    </w:p>
    <w:p w14:paraId="4E2C61C8" w14:textId="77777777" w:rsidR="008B2CAB" w:rsidRPr="004639D1" w:rsidRDefault="008B2CAB" w:rsidP="008B2CAB">
      <w:pPr>
        <w:spacing w:line="480" w:lineRule="auto"/>
        <w:jc w:val="center"/>
        <w:rPr>
          <w:b/>
          <w:sz w:val="32"/>
          <w:szCs w:val="32"/>
        </w:rPr>
      </w:pPr>
      <w:r w:rsidRPr="004639D1">
        <w:rPr>
          <w:b/>
          <w:sz w:val="32"/>
          <w:szCs w:val="32"/>
        </w:rPr>
        <w:t>JANUARY 2025</w:t>
      </w:r>
    </w:p>
    <w:p w14:paraId="17B026A7" w14:textId="77777777" w:rsidR="008B2CAB" w:rsidRPr="004639D1" w:rsidRDefault="008B2CAB" w:rsidP="008B2CAB">
      <w:pPr>
        <w:spacing w:line="480" w:lineRule="auto"/>
        <w:jc w:val="center"/>
        <w:rPr>
          <w:b/>
          <w:sz w:val="32"/>
          <w:szCs w:val="32"/>
        </w:rPr>
      </w:pPr>
    </w:p>
    <w:p w14:paraId="5BC784D8" w14:textId="77777777" w:rsidR="008B2CAB" w:rsidRPr="004639D1" w:rsidRDefault="008B2CAB" w:rsidP="008B2CAB">
      <w:pPr>
        <w:spacing w:line="480" w:lineRule="auto"/>
        <w:jc w:val="center"/>
        <w:rPr>
          <w:b/>
          <w:sz w:val="32"/>
          <w:szCs w:val="32"/>
        </w:rPr>
      </w:pPr>
    </w:p>
    <w:p w14:paraId="10404ACF" w14:textId="77777777" w:rsidR="008B2CAB" w:rsidRPr="004639D1" w:rsidRDefault="008B2CAB" w:rsidP="008B2CAB">
      <w:pPr>
        <w:spacing w:line="480" w:lineRule="auto"/>
        <w:jc w:val="center"/>
        <w:rPr>
          <w:b/>
          <w:sz w:val="32"/>
          <w:szCs w:val="32"/>
        </w:rPr>
      </w:pPr>
    </w:p>
    <w:p w14:paraId="0D828FBD" w14:textId="77777777" w:rsidR="008B2CAB" w:rsidRPr="004639D1" w:rsidRDefault="008B2CAB" w:rsidP="008B2CAB">
      <w:pPr>
        <w:spacing w:line="480" w:lineRule="auto"/>
        <w:jc w:val="center"/>
        <w:rPr>
          <w:b/>
          <w:sz w:val="32"/>
          <w:szCs w:val="32"/>
        </w:rPr>
      </w:pPr>
    </w:p>
    <w:p w14:paraId="64D10366" w14:textId="2F2C589E" w:rsidR="008B2CAB" w:rsidRPr="004639D1" w:rsidRDefault="008B2CAB" w:rsidP="008B2CAB">
      <w:pPr>
        <w:spacing w:line="480" w:lineRule="auto"/>
        <w:jc w:val="center"/>
        <w:rPr>
          <w:b/>
          <w:sz w:val="32"/>
          <w:szCs w:val="32"/>
        </w:rPr>
      </w:pPr>
    </w:p>
    <w:p w14:paraId="535063AA" w14:textId="77777777" w:rsidR="00F6010F" w:rsidRPr="004639D1" w:rsidRDefault="00F6010F" w:rsidP="008B2CAB">
      <w:pPr>
        <w:spacing w:line="480" w:lineRule="auto"/>
        <w:jc w:val="center"/>
        <w:rPr>
          <w:b/>
          <w:sz w:val="32"/>
          <w:szCs w:val="32"/>
        </w:rPr>
      </w:pPr>
    </w:p>
    <w:p w14:paraId="417C53AB" w14:textId="510E5DAB" w:rsidR="008B2CAB" w:rsidRPr="004639D1" w:rsidRDefault="008B2CAB" w:rsidP="008B2CAB">
      <w:pPr>
        <w:spacing w:line="480" w:lineRule="auto"/>
        <w:jc w:val="center"/>
        <w:rPr>
          <w:b/>
          <w:sz w:val="28"/>
        </w:rPr>
      </w:pPr>
      <w:bookmarkStart w:id="0" w:name="_Hlk187931237"/>
      <w:r w:rsidRPr="004639D1">
        <w:rPr>
          <w:b/>
          <w:sz w:val="28"/>
        </w:rPr>
        <w:t xml:space="preserve">FAKE CURRENCY DETECTION USING </w:t>
      </w:r>
      <w:r w:rsidR="00F6010F" w:rsidRPr="004639D1">
        <w:rPr>
          <w:b/>
          <w:sz w:val="28"/>
        </w:rPr>
        <w:t>MACHINE LEARNING</w:t>
      </w:r>
    </w:p>
    <w:p w14:paraId="59A2AB60" w14:textId="77777777" w:rsidR="008B2CAB" w:rsidRPr="004639D1" w:rsidRDefault="008B2CAB" w:rsidP="008B2CAB">
      <w:pPr>
        <w:spacing w:line="480" w:lineRule="auto"/>
        <w:jc w:val="center"/>
        <w:rPr>
          <w:b/>
          <w:sz w:val="28"/>
        </w:rPr>
      </w:pPr>
      <w:r w:rsidRPr="004639D1">
        <w:rPr>
          <w:b/>
          <w:sz w:val="28"/>
        </w:rPr>
        <w:t>BY</w:t>
      </w:r>
    </w:p>
    <w:p w14:paraId="50955D10" w14:textId="645B8FA7" w:rsidR="008B2CAB" w:rsidRDefault="00F6010F" w:rsidP="008B2CAB">
      <w:pPr>
        <w:spacing w:line="480" w:lineRule="auto"/>
        <w:jc w:val="center"/>
        <w:rPr>
          <w:b/>
          <w:sz w:val="28"/>
        </w:rPr>
      </w:pPr>
      <w:r w:rsidRPr="004639D1">
        <w:rPr>
          <w:b/>
          <w:sz w:val="28"/>
        </w:rPr>
        <w:t>ABOLARIN DANIELLA JESUTOMI</w:t>
      </w:r>
    </w:p>
    <w:p w14:paraId="068134DF" w14:textId="61950BDD" w:rsidR="00C80672" w:rsidRDefault="00C80672" w:rsidP="008B2CAB">
      <w:pPr>
        <w:spacing w:line="480" w:lineRule="auto"/>
        <w:jc w:val="center"/>
        <w:rPr>
          <w:b/>
          <w:sz w:val="28"/>
        </w:rPr>
      </w:pPr>
      <w:r>
        <w:rPr>
          <w:b/>
          <w:sz w:val="28"/>
        </w:rPr>
        <w:t>OGUNYE DAVID OMOTAYO</w:t>
      </w:r>
    </w:p>
    <w:p w14:paraId="2AB64CEB" w14:textId="7060CF40" w:rsidR="00C80672" w:rsidRPr="004639D1" w:rsidRDefault="00C80672" w:rsidP="008B2CAB">
      <w:pPr>
        <w:spacing w:line="480" w:lineRule="auto"/>
        <w:jc w:val="center"/>
        <w:rPr>
          <w:b/>
          <w:sz w:val="28"/>
        </w:rPr>
      </w:pPr>
      <w:r>
        <w:rPr>
          <w:b/>
          <w:sz w:val="28"/>
        </w:rPr>
        <w:t>OYIBO EFETOBOR GEORGE</w:t>
      </w:r>
    </w:p>
    <w:p w14:paraId="6DD86C68" w14:textId="22C3C1BA" w:rsidR="00C80672" w:rsidRDefault="008B2CAB" w:rsidP="00C80672">
      <w:pPr>
        <w:spacing w:line="480" w:lineRule="auto"/>
        <w:jc w:val="center"/>
      </w:pPr>
      <w:r w:rsidRPr="004639D1">
        <w:t xml:space="preserve">MATRICULATION/ REGISTRATION NUMBER: </w:t>
      </w:r>
      <w:r w:rsidR="00F6010F" w:rsidRPr="004639D1">
        <w:t>20BD007281</w:t>
      </w:r>
      <w:r w:rsidRPr="004639D1">
        <w:t xml:space="preserve">/ </w:t>
      </w:r>
      <w:r w:rsidR="00F6010F" w:rsidRPr="004639D1">
        <w:t>2000037</w:t>
      </w:r>
    </w:p>
    <w:p w14:paraId="4FB0EE26" w14:textId="6619D425" w:rsidR="00C80672" w:rsidRPr="004639D1" w:rsidRDefault="00C80672" w:rsidP="00C80672">
      <w:pPr>
        <w:spacing w:line="480" w:lineRule="auto"/>
        <w:jc w:val="center"/>
      </w:pPr>
      <w:r w:rsidRPr="004639D1">
        <w:t>MATRICULATION/ REGISTRATION NUMBER: 20BD007</w:t>
      </w:r>
      <w:r>
        <w:t>349</w:t>
      </w:r>
      <w:r w:rsidRPr="004639D1">
        <w:t>/ 200</w:t>
      </w:r>
      <w:r>
        <w:t>1399</w:t>
      </w:r>
    </w:p>
    <w:p w14:paraId="343733A4" w14:textId="6541450D" w:rsidR="00C80672" w:rsidRPr="004639D1" w:rsidRDefault="00C80672" w:rsidP="00C80672">
      <w:pPr>
        <w:spacing w:line="480" w:lineRule="auto"/>
        <w:jc w:val="center"/>
      </w:pPr>
      <w:r w:rsidRPr="004639D1">
        <w:t>MATRICULATION/ REGISTRATION NUMBER: 20B</w:t>
      </w:r>
      <w:r w:rsidR="002C1234">
        <w:t>D007336</w:t>
      </w:r>
      <w:r w:rsidRPr="004639D1">
        <w:t>/ 200</w:t>
      </w:r>
      <w:r w:rsidR="002C1234">
        <w:t>1816</w:t>
      </w:r>
    </w:p>
    <w:p w14:paraId="3EB56358" w14:textId="77777777" w:rsidR="00C80672" w:rsidRPr="004639D1" w:rsidRDefault="00C80672" w:rsidP="00C80672">
      <w:pPr>
        <w:spacing w:line="480" w:lineRule="auto"/>
        <w:jc w:val="center"/>
      </w:pPr>
    </w:p>
    <w:p w14:paraId="7FF1A1D2" w14:textId="77777777" w:rsidR="008B2CAB" w:rsidRPr="004639D1" w:rsidRDefault="008B2CAB" w:rsidP="00C80672">
      <w:pPr>
        <w:spacing w:line="480" w:lineRule="auto"/>
      </w:pPr>
    </w:p>
    <w:p w14:paraId="73D9F4BD" w14:textId="77777777" w:rsidR="008B2CAB" w:rsidRPr="004639D1" w:rsidRDefault="008B2CAB" w:rsidP="008B2CAB">
      <w:pPr>
        <w:spacing w:after="0" w:line="480" w:lineRule="auto"/>
        <w:jc w:val="both"/>
      </w:pPr>
      <w:r w:rsidRPr="004639D1">
        <w:t>A PROJECT SUBMITTED TO THE DEPARTMENT OF ELECTRICAL AND INFORMATION ENGINEERING, LANDMARK UNIVERSITY, OMU-ARAN, NIGERIA IN PARTIAL FULFILMENT OF THE REQUIREMENTS FOR THE AWARD OF BACHELOR OF ENGINEERING (B.ENG.) IN ELECTRICAL AND ELECTRONICS ENGINEERING</w:t>
      </w:r>
    </w:p>
    <w:p w14:paraId="0B8EF5D1" w14:textId="77777777" w:rsidR="008B2CAB" w:rsidRPr="004639D1" w:rsidRDefault="008B2CAB" w:rsidP="008B2CAB">
      <w:pPr>
        <w:spacing w:line="480" w:lineRule="auto"/>
        <w:jc w:val="center"/>
      </w:pPr>
    </w:p>
    <w:p w14:paraId="06790FD9" w14:textId="77777777" w:rsidR="008B2CAB" w:rsidRPr="004639D1" w:rsidRDefault="008B2CAB" w:rsidP="008B2CAB">
      <w:pPr>
        <w:spacing w:line="480" w:lineRule="auto"/>
        <w:jc w:val="center"/>
      </w:pPr>
    </w:p>
    <w:p w14:paraId="6D619ECB" w14:textId="77777777" w:rsidR="008B2CAB" w:rsidRPr="004639D1" w:rsidRDefault="008B2CAB" w:rsidP="008B2CAB">
      <w:pPr>
        <w:spacing w:line="480" w:lineRule="auto"/>
        <w:jc w:val="center"/>
      </w:pPr>
    </w:p>
    <w:p w14:paraId="5515BCF8" w14:textId="77777777" w:rsidR="008B2CAB" w:rsidRPr="004639D1" w:rsidRDefault="008B2CAB" w:rsidP="008B2CAB">
      <w:pPr>
        <w:spacing w:line="480" w:lineRule="auto"/>
        <w:jc w:val="center"/>
      </w:pPr>
    </w:p>
    <w:p w14:paraId="3DFF4D3C" w14:textId="77777777" w:rsidR="008B2CAB" w:rsidRPr="004639D1" w:rsidRDefault="008B2CAB" w:rsidP="008B2CAB">
      <w:pPr>
        <w:spacing w:line="480" w:lineRule="auto"/>
        <w:jc w:val="center"/>
      </w:pPr>
    </w:p>
    <w:p w14:paraId="0642DA28" w14:textId="77777777" w:rsidR="008B2CAB" w:rsidRPr="004639D1" w:rsidRDefault="008B2CAB" w:rsidP="008B2CAB">
      <w:pPr>
        <w:spacing w:line="480" w:lineRule="auto"/>
        <w:jc w:val="center"/>
      </w:pPr>
    </w:p>
    <w:p w14:paraId="4DB7DE76" w14:textId="77777777" w:rsidR="008B2CAB" w:rsidRPr="004639D1" w:rsidRDefault="008B2CAB" w:rsidP="008B2CAB">
      <w:pPr>
        <w:spacing w:line="480" w:lineRule="auto"/>
        <w:jc w:val="center"/>
        <w:rPr>
          <w:b/>
          <w:sz w:val="32"/>
          <w:szCs w:val="32"/>
        </w:rPr>
      </w:pPr>
    </w:p>
    <w:p w14:paraId="21DE3BF8" w14:textId="77777777" w:rsidR="008B2CAB" w:rsidRPr="004639D1" w:rsidRDefault="008B2CAB" w:rsidP="008B2CAB">
      <w:pPr>
        <w:spacing w:line="480" w:lineRule="auto"/>
        <w:jc w:val="center"/>
        <w:rPr>
          <w:b/>
          <w:sz w:val="32"/>
          <w:szCs w:val="32"/>
        </w:rPr>
      </w:pPr>
      <w:r w:rsidRPr="004639D1">
        <w:rPr>
          <w:b/>
          <w:sz w:val="32"/>
          <w:szCs w:val="32"/>
        </w:rPr>
        <w:t>SUPERVISOR: ENGR. ONIMISI ISAAC</w:t>
      </w:r>
    </w:p>
    <w:p w14:paraId="65AF7088" w14:textId="58F44631" w:rsidR="008B2CAB" w:rsidRPr="004639D1" w:rsidRDefault="008B2CAB" w:rsidP="00F1194E">
      <w:pPr>
        <w:pStyle w:val="Heading1"/>
        <w:numPr>
          <w:ilvl w:val="0"/>
          <w:numId w:val="0"/>
        </w:numPr>
        <w:rPr>
          <w:rFonts w:cs="Times New Roman"/>
          <w:b w:val="0"/>
          <w:bCs/>
          <w:szCs w:val="28"/>
        </w:rPr>
      </w:pPr>
      <w:bookmarkStart w:id="1" w:name="_Toc199513227"/>
      <w:bookmarkStart w:id="2" w:name="_Toc199715386"/>
      <w:r w:rsidRPr="004639D1">
        <w:rPr>
          <w:rFonts w:cs="Times New Roman"/>
          <w:bCs/>
          <w:szCs w:val="28"/>
        </w:rPr>
        <w:t>CERTIFICATION</w:t>
      </w:r>
      <w:bookmarkEnd w:id="1"/>
      <w:bookmarkEnd w:id="2"/>
    </w:p>
    <w:p w14:paraId="4FA89784" w14:textId="321E833E" w:rsidR="00114A24" w:rsidRPr="004639D1" w:rsidRDefault="00114A24" w:rsidP="00114A24">
      <w:pPr>
        <w:spacing w:before="240" w:line="480" w:lineRule="auto"/>
        <w:jc w:val="both"/>
        <w:rPr>
          <w:szCs w:val="24"/>
        </w:rPr>
      </w:pPr>
      <w:r w:rsidRPr="004639D1">
        <w:rPr>
          <w:szCs w:val="24"/>
        </w:rPr>
        <w:t xml:space="preserve">This Report </w:t>
      </w:r>
      <w:r w:rsidR="00C80672">
        <w:rPr>
          <w:szCs w:val="24"/>
        </w:rPr>
        <w:t>submitted</w:t>
      </w:r>
      <w:r w:rsidRPr="004639D1">
        <w:rPr>
          <w:szCs w:val="24"/>
        </w:rPr>
        <w:t xml:space="preserve"> in the Department of Electrical and Information Engineering, College of Engineering, Landmark University, Omu-Aran, Nigeria. meets the requirements governing the award of the degree of Bachelor of Engineering in Electrical and Electronics Engineering and is approved for its contribution to knowledge and literary presentation</w:t>
      </w:r>
    </w:p>
    <w:p w14:paraId="56F40106" w14:textId="77777777" w:rsidR="008B2CAB" w:rsidRPr="004639D1" w:rsidRDefault="008B2CAB" w:rsidP="008B2CAB">
      <w:pPr>
        <w:spacing w:after="0" w:line="480" w:lineRule="auto"/>
        <w:jc w:val="both"/>
      </w:pPr>
    </w:p>
    <w:p w14:paraId="69D82BC7" w14:textId="77777777" w:rsidR="008B2CAB" w:rsidRPr="004639D1" w:rsidRDefault="008B2CAB" w:rsidP="008B2CAB">
      <w:pPr>
        <w:spacing w:line="480" w:lineRule="auto"/>
        <w:jc w:val="both"/>
      </w:pPr>
      <w:r w:rsidRPr="004639D1">
        <w:t>____________________</w:t>
      </w:r>
      <w:r w:rsidRPr="004639D1">
        <w:tab/>
      </w:r>
      <w:r w:rsidRPr="004639D1">
        <w:tab/>
      </w:r>
      <w:r w:rsidRPr="004639D1">
        <w:tab/>
      </w:r>
      <w:r w:rsidRPr="004639D1">
        <w:tab/>
      </w:r>
      <w:r w:rsidRPr="004639D1">
        <w:tab/>
        <w:t>____________________</w:t>
      </w:r>
    </w:p>
    <w:p w14:paraId="25146103" w14:textId="77777777" w:rsidR="008B2CAB" w:rsidRPr="004639D1" w:rsidRDefault="008B2CAB" w:rsidP="008B2CAB">
      <w:pPr>
        <w:spacing w:line="480" w:lineRule="auto"/>
        <w:jc w:val="both"/>
      </w:pPr>
      <w:r w:rsidRPr="004639D1">
        <w:t>Supervisor</w:t>
      </w:r>
      <w:r w:rsidRPr="004639D1">
        <w:tab/>
      </w:r>
      <w:r w:rsidRPr="004639D1">
        <w:tab/>
      </w:r>
      <w:r w:rsidRPr="004639D1">
        <w:tab/>
      </w:r>
      <w:r w:rsidRPr="004639D1">
        <w:tab/>
      </w:r>
      <w:r w:rsidRPr="004639D1">
        <w:tab/>
      </w:r>
      <w:r w:rsidRPr="004639D1">
        <w:tab/>
      </w:r>
      <w:r w:rsidRPr="004639D1">
        <w:tab/>
        <w:t>Signature and Date</w:t>
      </w:r>
    </w:p>
    <w:p w14:paraId="19DA8343" w14:textId="77777777" w:rsidR="008B2CAB" w:rsidRPr="004639D1" w:rsidRDefault="008B2CAB" w:rsidP="008B2CAB">
      <w:pPr>
        <w:spacing w:line="480" w:lineRule="auto"/>
        <w:jc w:val="both"/>
      </w:pPr>
      <w:r w:rsidRPr="004639D1">
        <w:t>____________________</w:t>
      </w:r>
      <w:r w:rsidRPr="004639D1">
        <w:tab/>
      </w:r>
      <w:r w:rsidRPr="004639D1">
        <w:tab/>
      </w:r>
      <w:r w:rsidRPr="004639D1">
        <w:tab/>
      </w:r>
      <w:r w:rsidRPr="004639D1">
        <w:tab/>
      </w:r>
      <w:r w:rsidRPr="004639D1">
        <w:tab/>
        <w:t>____________________</w:t>
      </w:r>
    </w:p>
    <w:p w14:paraId="6EEA6CA4" w14:textId="77777777" w:rsidR="008B2CAB" w:rsidRPr="004639D1" w:rsidRDefault="008B2CAB" w:rsidP="008B2CAB">
      <w:pPr>
        <w:spacing w:line="480" w:lineRule="auto"/>
        <w:jc w:val="both"/>
      </w:pPr>
      <w:r w:rsidRPr="004639D1">
        <w:t>External Examiner</w:t>
      </w:r>
      <w:r w:rsidRPr="004639D1">
        <w:tab/>
      </w:r>
      <w:r w:rsidRPr="004639D1">
        <w:tab/>
      </w:r>
      <w:r w:rsidRPr="004639D1">
        <w:tab/>
      </w:r>
      <w:r w:rsidRPr="004639D1">
        <w:tab/>
      </w:r>
      <w:r w:rsidRPr="004639D1">
        <w:tab/>
      </w:r>
      <w:r w:rsidRPr="004639D1">
        <w:tab/>
        <w:t>Signature and Date</w:t>
      </w:r>
    </w:p>
    <w:p w14:paraId="3256BE79" w14:textId="77777777" w:rsidR="008B2CAB" w:rsidRPr="004639D1" w:rsidRDefault="008B2CAB" w:rsidP="008B2CAB">
      <w:pPr>
        <w:spacing w:line="480" w:lineRule="auto"/>
        <w:jc w:val="both"/>
      </w:pPr>
      <w:r w:rsidRPr="004639D1">
        <w:t>____________________</w:t>
      </w:r>
      <w:r w:rsidRPr="004639D1">
        <w:tab/>
      </w:r>
      <w:r w:rsidRPr="004639D1">
        <w:tab/>
      </w:r>
      <w:r w:rsidRPr="004639D1">
        <w:tab/>
      </w:r>
      <w:r w:rsidRPr="004639D1">
        <w:tab/>
      </w:r>
      <w:r w:rsidRPr="004639D1">
        <w:tab/>
        <w:t>____________________</w:t>
      </w:r>
    </w:p>
    <w:p w14:paraId="44D5FB34" w14:textId="77777777" w:rsidR="008B2CAB" w:rsidRPr="004639D1" w:rsidRDefault="008B2CAB" w:rsidP="008B2CAB">
      <w:pPr>
        <w:spacing w:line="480" w:lineRule="auto"/>
        <w:jc w:val="both"/>
      </w:pPr>
      <w:r w:rsidRPr="004639D1">
        <w:t>Head of Department</w:t>
      </w:r>
      <w:r w:rsidRPr="004639D1">
        <w:tab/>
      </w:r>
      <w:r w:rsidRPr="004639D1">
        <w:tab/>
      </w:r>
      <w:r w:rsidRPr="004639D1">
        <w:tab/>
      </w:r>
      <w:r w:rsidRPr="004639D1">
        <w:tab/>
      </w:r>
      <w:r w:rsidRPr="004639D1">
        <w:tab/>
      </w:r>
      <w:r w:rsidRPr="004639D1">
        <w:tab/>
        <w:t>Signature and Date</w:t>
      </w:r>
    </w:p>
    <w:p w14:paraId="6012CC29" w14:textId="77777777" w:rsidR="008B2CAB" w:rsidRPr="004639D1" w:rsidRDefault="008B2CAB" w:rsidP="008B2CAB">
      <w:pPr>
        <w:spacing w:line="480" w:lineRule="auto"/>
        <w:jc w:val="both"/>
      </w:pPr>
    </w:p>
    <w:p w14:paraId="4C2F2BAB" w14:textId="77777777" w:rsidR="008B2CAB" w:rsidRPr="004639D1" w:rsidRDefault="008B2CAB" w:rsidP="008B2CAB">
      <w:pPr>
        <w:spacing w:line="480" w:lineRule="auto"/>
        <w:jc w:val="both"/>
      </w:pPr>
    </w:p>
    <w:p w14:paraId="48AB12BE" w14:textId="77777777" w:rsidR="008B2CAB" w:rsidRPr="004639D1" w:rsidRDefault="008B2CAB" w:rsidP="008B2CAB">
      <w:pPr>
        <w:spacing w:line="480" w:lineRule="auto"/>
        <w:jc w:val="both"/>
      </w:pPr>
    </w:p>
    <w:p w14:paraId="65FAD1C5" w14:textId="77777777" w:rsidR="008B2CAB" w:rsidRPr="004639D1" w:rsidRDefault="008B2CAB" w:rsidP="008B2CAB">
      <w:pPr>
        <w:spacing w:line="480" w:lineRule="auto"/>
        <w:jc w:val="both"/>
      </w:pPr>
    </w:p>
    <w:p w14:paraId="624E6F18" w14:textId="77777777" w:rsidR="008B2CAB" w:rsidRPr="004639D1" w:rsidRDefault="008B2CAB" w:rsidP="008B2CAB">
      <w:pPr>
        <w:spacing w:line="480" w:lineRule="auto"/>
        <w:jc w:val="both"/>
      </w:pPr>
    </w:p>
    <w:p w14:paraId="7608E792" w14:textId="77777777" w:rsidR="008B2CAB" w:rsidRPr="004639D1" w:rsidRDefault="008B2CAB" w:rsidP="008B2CAB">
      <w:pPr>
        <w:spacing w:line="480" w:lineRule="auto"/>
        <w:jc w:val="both"/>
      </w:pPr>
    </w:p>
    <w:p w14:paraId="4EA8D5E8" w14:textId="77777777" w:rsidR="008B2CAB" w:rsidRPr="004639D1" w:rsidRDefault="008B2CAB" w:rsidP="008B2CAB">
      <w:pPr>
        <w:spacing w:line="480" w:lineRule="auto"/>
        <w:jc w:val="both"/>
      </w:pPr>
    </w:p>
    <w:p w14:paraId="279812F8" w14:textId="755A9B00" w:rsidR="008B2CAB" w:rsidRPr="004639D1" w:rsidRDefault="008B2CAB" w:rsidP="00114A24">
      <w:pPr>
        <w:pStyle w:val="Heading1"/>
        <w:numPr>
          <w:ilvl w:val="0"/>
          <w:numId w:val="0"/>
        </w:numPr>
        <w:rPr>
          <w:rFonts w:cs="Times New Roman"/>
          <w:b w:val="0"/>
          <w:bCs/>
          <w:szCs w:val="28"/>
        </w:rPr>
      </w:pPr>
      <w:bookmarkStart w:id="3" w:name="_Toc199513228"/>
      <w:bookmarkStart w:id="4" w:name="_Toc199715387"/>
      <w:bookmarkEnd w:id="0"/>
      <w:r w:rsidRPr="004639D1">
        <w:rPr>
          <w:rFonts w:cs="Times New Roman"/>
          <w:bCs/>
          <w:szCs w:val="28"/>
        </w:rPr>
        <w:t>DEDICATION</w:t>
      </w:r>
      <w:bookmarkEnd w:id="3"/>
      <w:bookmarkEnd w:id="4"/>
    </w:p>
    <w:p w14:paraId="3FDAF01E" w14:textId="0C9E8448" w:rsidR="00114A24" w:rsidRPr="004639D1" w:rsidRDefault="00114A24" w:rsidP="00114A24">
      <w:pPr>
        <w:spacing w:line="480" w:lineRule="auto"/>
        <w:jc w:val="both"/>
        <w:rPr>
          <w:szCs w:val="24"/>
        </w:rPr>
      </w:pPr>
      <w:r w:rsidRPr="004639D1">
        <w:rPr>
          <w:szCs w:val="24"/>
        </w:rPr>
        <w:t xml:space="preserve">This report is dedicated to God Almighty for his Grace, Mercy, Guidance and Protection all through the period. Furthermore, I want to say Thank you to </w:t>
      </w:r>
      <w:r w:rsidR="00C80672">
        <w:rPr>
          <w:szCs w:val="24"/>
        </w:rPr>
        <w:t>our supervisor Engr. ONIMISI Issac for his unwavering support to our Parents most especially for their care and guidance supporting us along the way.</w:t>
      </w:r>
    </w:p>
    <w:p w14:paraId="314A4956" w14:textId="77777777" w:rsidR="008B2CAB" w:rsidRPr="004639D1" w:rsidRDefault="008B2CAB" w:rsidP="008B2CAB">
      <w:pPr>
        <w:rPr>
          <w:rFonts w:eastAsiaTheme="majorEastAsia"/>
          <w:b/>
          <w:bCs/>
          <w:sz w:val="28"/>
        </w:rPr>
      </w:pPr>
      <w:r w:rsidRPr="004639D1">
        <w:rPr>
          <w:b/>
          <w:bCs/>
          <w:sz w:val="28"/>
        </w:rPr>
        <w:br w:type="page"/>
      </w:r>
    </w:p>
    <w:p w14:paraId="09EC2E3B" w14:textId="3BAE6641" w:rsidR="008B2CAB" w:rsidRPr="004639D1" w:rsidRDefault="008B2CAB" w:rsidP="00F1194E">
      <w:pPr>
        <w:pStyle w:val="Heading1"/>
        <w:numPr>
          <w:ilvl w:val="0"/>
          <w:numId w:val="0"/>
        </w:numPr>
        <w:rPr>
          <w:rFonts w:cs="Times New Roman"/>
          <w:b w:val="0"/>
          <w:bCs/>
          <w:szCs w:val="28"/>
        </w:rPr>
      </w:pPr>
      <w:bookmarkStart w:id="5" w:name="_Toc199513229"/>
      <w:bookmarkStart w:id="6" w:name="_Toc199715388"/>
      <w:r w:rsidRPr="004639D1">
        <w:rPr>
          <w:rFonts w:cs="Times New Roman"/>
          <w:bCs/>
          <w:szCs w:val="28"/>
        </w:rPr>
        <w:lastRenderedPageBreak/>
        <w:t>ACKNOWLEDGEMENT</w:t>
      </w:r>
      <w:bookmarkEnd w:id="5"/>
      <w:bookmarkEnd w:id="6"/>
    </w:p>
    <w:p w14:paraId="1CE55357" w14:textId="6C0A42FB" w:rsidR="008B2CAB" w:rsidRPr="004639D1" w:rsidRDefault="008B2CAB" w:rsidP="008B2CAB">
      <w:pPr>
        <w:spacing w:after="0" w:line="480" w:lineRule="auto"/>
        <w:jc w:val="both"/>
      </w:pPr>
      <w:bookmarkStart w:id="7" w:name="_Hlk199513114"/>
      <w:r w:rsidRPr="004639D1">
        <w:t>Firstly, my sincere appreciation goes to the Almighty God for his guidance, grace, mercy, and protection throughout this project, and for his love in ensuring its successful completion.</w:t>
      </w:r>
    </w:p>
    <w:p w14:paraId="2A22832A" w14:textId="7EB82CC2" w:rsidR="00114A24" w:rsidRPr="004639D1" w:rsidRDefault="00114A24" w:rsidP="00114A24">
      <w:pPr>
        <w:spacing w:before="240" w:line="480" w:lineRule="auto"/>
        <w:jc w:val="both"/>
        <w:rPr>
          <w:szCs w:val="24"/>
        </w:rPr>
      </w:pPr>
      <w:r w:rsidRPr="004639D1">
        <w:rPr>
          <w:szCs w:val="24"/>
        </w:rPr>
        <w:t xml:space="preserve">I also wish to extend my most sincere appreciation to </w:t>
      </w:r>
      <w:r w:rsidR="00C80672">
        <w:rPr>
          <w:szCs w:val="24"/>
        </w:rPr>
        <w:t>our</w:t>
      </w:r>
      <w:r w:rsidRPr="004639D1">
        <w:rPr>
          <w:szCs w:val="24"/>
        </w:rPr>
        <w:t xml:space="preserve"> parents, siblings, and all loved ones for their support and encouragement throughout this period. </w:t>
      </w:r>
      <w:r w:rsidRPr="004639D1">
        <w:t xml:space="preserve">Their belief in </w:t>
      </w:r>
      <w:r w:rsidR="00C80672">
        <w:t>us</w:t>
      </w:r>
      <w:r w:rsidRPr="004639D1">
        <w:t>, valuable insights, motivation, and guidance have not only shaped my character but also contributed significantly to my personal growth.</w:t>
      </w:r>
    </w:p>
    <w:p w14:paraId="457AB0E6" w14:textId="76F5869C" w:rsidR="00114A24" w:rsidRPr="004639D1" w:rsidRDefault="008B2CAB" w:rsidP="00114A24">
      <w:pPr>
        <w:spacing w:before="240" w:line="480" w:lineRule="auto"/>
        <w:jc w:val="both"/>
        <w:rPr>
          <w:szCs w:val="24"/>
        </w:rPr>
      </w:pPr>
      <w:r w:rsidRPr="004639D1">
        <w:t xml:space="preserve">Additionally, I extend gratitude to </w:t>
      </w:r>
      <w:r w:rsidR="00C80672">
        <w:t>our</w:t>
      </w:r>
      <w:r w:rsidRPr="004639D1">
        <w:t xml:space="preserve"> supervisor, Engr. ONIMISI Isaac of the Department of Electrical and Information Engineering at Landmark University</w:t>
      </w:r>
      <w:r w:rsidR="00114A24" w:rsidRPr="004639D1">
        <w:rPr>
          <w:szCs w:val="24"/>
        </w:rPr>
        <w:t xml:space="preserve">, for sacrificing time out of his busy schedule to supervise this project and for guiding me through the process </w:t>
      </w:r>
      <w:r w:rsidRPr="004639D1">
        <w:t>as well as my spiritual advisors and friends, for their involvement and constant encouragement.</w:t>
      </w:r>
      <w:r w:rsidR="00114A24" w:rsidRPr="004639D1">
        <w:t xml:space="preserve"> </w:t>
      </w:r>
      <w:r w:rsidR="00114A24" w:rsidRPr="004639D1">
        <w:rPr>
          <w:szCs w:val="24"/>
        </w:rPr>
        <w:t xml:space="preserve">My Sincere gratitude goes to </w:t>
      </w:r>
      <w:r w:rsidR="0016189D">
        <w:rPr>
          <w:szCs w:val="24"/>
        </w:rPr>
        <w:t>our</w:t>
      </w:r>
      <w:r w:rsidR="00114A24" w:rsidRPr="004639D1">
        <w:rPr>
          <w:szCs w:val="24"/>
        </w:rPr>
        <w:t xml:space="preserve"> Project Coordinator; Engr. John Onyemenam and my lecturers who all have imparted </w:t>
      </w:r>
      <w:r w:rsidR="00F74CE6">
        <w:rPr>
          <w:szCs w:val="24"/>
        </w:rPr>
        <w:t>us</w:t>
      </w:r>
      <w:r w:rsidR="00114A24" w:rsidRPr="004639D1">
        <w:rPr>
          <w:szCs w:val="24"/>
        </w:rPr>
        <w:t xml:space="preserve"> with knowledge, advice, and great insights enabling me to participate fully in this project.</w:t>
      </w:r>
    </w:p>
    <w:p w14:paraId="7A1F27E2" w14:textId="6C614C46" w:rsidR="00636484" w:rsidRPr="004639D1" w:rsidRDefault="00636484" w:rsidP="00114A24">
      <w:pPr>
        <w:spacing w:before="240" w:line="480" w:lineRule="auto"/>
        <w:jc w:val="both"/>
        <w:rPr>
          <w:szCs w:val="24"/>
        </w:rPr>
      </w:pPr>
    </w:p>
    <w:p w14:paraId="6BB80014" w14:textId="753B2A45" w:rsidR="00636484" w:rsidRPr="004639D1" w:rsidRDefault="00636484" w:rsidP="00114A24">
      <w:pPr>
        <w:spacing w:before="240" w:line="480" w:lineRule="auto"/>
        <w:jc w:val="both"/>
        <w:rPr>
          <w:szCs w:val="24"/>
        </w:rPr>
      </w:pPr>
    </w:p>
    <w:p w14:paraId="79D1936C" w14:textId="73EAFBF7" w:rsidR="00636484" w:rsidRPr="004639D1" w:rsidRDefault="00636484" w:rsidP="00114A24">
      <w:pPr>
        <w:spacing w:before="240" w:line="480" w:lineRule="auto"/>
        <w:jc w:val="both"/>
        <w:rPr>
          <w:szCs w:val="24"/>
        </w:rPr>
      </w:pPr>
    </w:p>
    <w:p w14:paraId="18D12E37" w14:textId="2143357F" w:rsidR="00636484" w:rsidRPr="004639D1" w:rsidRDefault="00636484" w:rsidP="00114A24">
      <w:pPr>
        <w:spacing w:before="240" w:line="480" w:lineRule="auto"/>
        <w:jc w:val="both"/>
        <w:rPr>
          <w:szCs w:val="24"/>
        </w:rPr>
      </w:pPr>
    </w:p>
    <w:p w14:paraId="2A680C93" w14:textId="37758E02" w:rsidR="00636484" w:rsidRPr="004639D1" w:rsidRDefault="00636484" w:rsidP="00114A24">
      <w:pPr>
        <w:spacing w:before="240" w:line="480" w:lineRule="auto"/>
        <w:jc w:val="both"/>
        <w:rPr>
          <w:szCs w:val="24"/>
        </w:rPr>
      </w:pPr>
    </w:p>
    <w:p w14:paraId="33D5A736" w14:textId="6038E8A4" w:rsidR="00636484" w:rsidRPr="004639D1" w:rsidRDefault="00636484" w:rsidP="00114A24">
      <w:pPr>
        <w:spacing w:before="240" w:line="480" w:lineRule="auto"/>
        <w:jc w:val="both"/>
        <w:rPr>
          <w:szCs w:val="24"/>
        </w:rPr>
      </w:pPr>
    </w:p>
    <w:bookmarkEnd w:id="7"/>
    <w:p w14:paraId="20F28864" w14:textId="77777777" w:rsidR="008B2CAB" w:rsidRDefault="008B2CAB"/>
    <w:sdt>
      <w:sdtPr>
        <w:rPr>
          <w:rFonts w:eastAsiaTheme="minorHAnsi" w:cs="Times New Roman"/>
          <w:b w:val="0"/>
          <w:sz w:val="24"/>
          <w:szCs w:val="28"/>
        </w:rPr>
        <w:id w:val="808134727"/>
        <w:docPartObj>
          <w:docPartGallery w:val="Table of Contents"/>
          <w:docPartUnique/>
        </w:docPartObj>
      </w:sdtPr>
      <w:sdtEndPr>
        <w:rPr>
          <w:bCs/>
          <w:noProof/>
        </w:rPr>
      </w:sdtEndPr>
      <w:sdtContent>
        <w:p w14:paraId="0A446D0F" w14:textId="0844BB47" w:rsidR="0005051E" w:rsidRDefault="0005051E" w:rsidP="00655211">
          <w:pPr>
            <w:pStyle w:val="Heading1"/>
            <w:numPr>
              <w:ilvl w:val="0"/>
              <w:numId w:val="0"/>
            </w:numPr>
          </w:pPr>
          <w:r w:rsidRPr="0005051E">
            <w:t>T</w:t>
          </w:r>
          <w:r>
            <w:t>ABLE OF CONTENT</w:t>
          </w:r>
        </w:p>
        <w:p w14:paraId="32F87807" w14:textId="5FE92BFF" w:rsidR="0005051E" w:rsidRPr="00655211" w:rsidRDefault="00E1396A" w:rsidP="00655211">
          <w:pPr>
            <w:pStyle w:val="TOC1"/>
            <w:tabs>
              <w:tab w:val="right" w:leader="dot" w:pos="9016"/>
            </w:tabs>
            <w:spacing w:after="0" w:line="480" w:lineRule="auto"/>
            <w:rPr>
              <w:rFonts w:eastAsiaTheme="minorEastAsia"/>
              <w:noProof/>
              <w:color w:val="auto"/>
              <w:szCs w:val="24"/>
            </w:rPr>
          </w:pPr>
          <w:hyperlink w:anchor="_Toc199711789" w:history="1">
            <w:r w:rsidRPr="00A1091B">
              <w:rPr>
                <w:rStyle w:val="Hyperlink"/>
                <w:bCs/>
                <w:noProof/>
                <w:color w:val="000000" w:themeColor="text1"/>
                <w:szCs w:val="24"/>
                <w:u w:val="none"/>
              </w:rPr>
              <w:t>TITLE PAGE</w:t>
            </w:r>
            <w:r w:rsidR="0005051E" w:rsidRPr="00655211">
              <w:rPr>
                <w:noProof/>
                <w:webHidden/>
                <w:szCs w:val="24"/>
              </w:rPr>
              <w:tab/>
            </w:r>
            <w:r w:rsidR="004731FD">
              <w:rPr>
                <w:noProof/>
                <w:webHidden/>
                <w:szCs w:val="24"/>
              </w:rPr>
              <w:t>.i</w:t>
            </w:r>
          </w:hyperlink>
        </w:p>
        <w:p w14:paraId="1547A7D1" w14:textId="667DABBA" w:rsidR="00655211" w:rsidRPr="00655211" w:rsidRDefault="0005051E" w:rsidP="00655211">
          <w:pPr>
            <w:pStyle w:val="TOC1"/>
            <w:tabs>
              <w:tab w:val="right" w:leader="dot" w:pos="9016"/>
            </w:tabs>
            <w:spacing w:line="480" w:lineRule="auto"/>
            <w:rPr>
              <w:rFonts w:eastAsiaTheme="minorEastAsia"/>
              <w:noProof/>
              <w:color w:val="auto"/>
              <w:szCs w:val="24"/>
            </w:rPr>
          </w:pPr>
          <w:r w:rsidRPr="00655211">
            <w:rPr>
              <w:szCs w:val="24"/>
            </w:rPr>
            <w:fldChar w:fldCharType="begin"/>
          </w:r>
          <w:r w:rsidRPr="00655211">
            <w:rPr>
              <w:szCs w:val="24"/>
            </w:rPr>
            <w:instrText xml:space="preserve"> TOC \o "1-3" \h \z \u </w:instrText>
          </w:r>
          <w:r w:rsidRPr="00655211">
            <w:rPr>
              <w:szCs w:val="24"/>
            </w:rPr>
            <w:fldChar w:fldCharType="separate"/>
          </w:r>
          <w:hyperlink w:anchor="_Toc199715386" w:history="1">
            <w:r w:rsidR="00655211" w:rsidRPr="00655211">
              <w:rPr>
                <w:rStyle w:val="Hyperlink"/>
                <w:bCs/>
                <w:noProof/>
                <w:szCs w:val="24"/>
              </w:rPr>
              <w:t>CERTIFICATION</w:t>
            </w:r>
            <w:r w:rsidR="00655211" w:rsidRPr="00655211">
              <w:rPr>
                <w:noProof/>
                <w:webHidden/>
                <w:szCs w:val="24"/>
              </w:rPr>
              <w:tab/>
            </w:r>
            <w:r w:rsidR="00655211" w:rsidRPr="00655211">
              <w:rPr>
                <w:noProof/>
                <w:webHidden/>
                <w:szCs w:val="24"/>
              </w:rPr>
              <w:fldChar w:fldCharType="begin"/>
            </w:r>
            <w:r w:rsidR="00655211" w:rsidRPr="00655211">
              <w:rPr>
                <w:noProof/>
                <w:webHidden/>
                <w:szCs w:val="24"/>
              </w:rPr>
              <w:instrText xml:space="preserve"> PAGEREF _Toc199715386 \h </w:instrText>
            </w:r>
            <w:r w:rsidR="00655211" w:rsidRPr="00655211">
              <w:rPr>
                <w:noProof/>
                <w:webHidden/>
                <w:szCs w:val="24"/>
              </w:rPr>
            </w:r>
            <w:r w:rsidR="00655211" w:rsidRPr="00655211">
              <w:rPr>
                <w:noProof/>
                <w:webHidden/>
                <w:szCs w:val="24"/>
              </w:rPr>
              <w:fldChar w:fldCharType="separate"/>
            </w:r>
            <w:r w:rsidR="004731FD">
              <w:rPr>
                <w:noProof/>
                <w:webHidden/>
                <w:szCs w:val="24"/>
              </w:rPr>
              <w:t>iii</w:t>
            </w:r>
            <w:r w:rsidR="00655211" w:rsidRPr="00655211">
              <w:rPr>
                <w:noProof/>
                <w:webHidden/>
                <w:szCs w:val="24"/>
              </w:rPr>
              <w:fldChar w:fldCharType="end"/>
            </w:r>
          </w:hyperlink>
        </w:p>
        <w:p w14:paraId="78FDC0F5" w14:textId="5D7555B5"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387" w:history="1">
            <w:r w:rsidRPr="00655211">
              <w:rPr>
                <w:rStyle w:val="Hyperlink"/>
                <w:bCs/>
                <w:noProof/>
                <w:szCs w:val="24"/>
              </w:rPr>
              <w:t>DEDIC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87 \h </w:instrText>
            </w:r>
            <w:r w:rsidRPr="00655211">
              <w:rPr>
                <w:noProof/>
                <w:webHidden/>
                <w:szCs w:val="24"/>
              </w:rPr>
            </w:r>
            <w:r w:rsidRPr="00655211">
              <w:rPr>
                <w:noProof/>
                <w:webHidden/>
                <w:szCs w:val="24"/>
              </w:rPr>
              <w:fldChar w:fldCharType="separate"/>
            </w:r>
            <w:r w:rsidR="004731FD">
              <w:rPr>
                <w:noProof/>
                <w:webHidden/>
                <w:szCs w:val="24"/>
              </w:rPr>
              <w:t>iv</w:t>
            </w:r>
            <w:r w:rsidRPr="00655211">
              <w:rPr>
                <w:noProof/>
                <w:webHidden/>
                <w:szCs w:val="24"/>
              </w:rPr>
              <w:fldChar w:fldCharType="end"/>
            </w:r>
          </w:hyperlink>
        </w:p>
        <w:p w14:paraId="39E07482" w14:textId="53ADC8D2"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388" w:history="1">
            <w:r w:rsidRPr="00655211">
              <w:rPr>
                <w:rStyle w:val="Hyperlink"/>
                <w:bCs/>
                <w:noProof/>
                <w:szCs w:val="24"/>
              </w:rPr>
              <w:t>ACKNOWLEDGEMENT</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88 \h </w:instrText>
            </w:r>
            <w:r w:rsidRPr="00655211">
              <w:rPr>
                <w:noProof/>
                <w:webHidden/>
                <w:szCs w:val="24"/>
              </w:rPr>
            </w:r>
            <w:r w:rsidRPr="00655211">
              <w:rPr>
                <w:noProof/>
                <w:webHidden/>
                <w:szCs w:val="24"/>
              </w:rPr>
              <w:fldChar w:fldCharType="separate"/>
            </w:r>
            <w:r w:rsidR="004731FD">
              <w:rPr>
                <w:noProof/>
                <w:webHidden/>
                <w:szCs w:val="24"/>
              </w:rPr>
              <w:t>v</w:t>
            </w:r>
            <w:r w:rsidRPr="00655211">
              <w:rPr>
                <w:noProof/>
                <w:webHidden/>
                <w:szCs w:val="24"/>
              </w:rPr>
              <w:fldChar w:fldCharType="end"/>
            </w:r>
          </w:hyperlink>
        </w:p>
        <w:p w14:paraId="72E282A7" w14:textId="4804038E"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389" w:history="1">
            <w:r w:rsidRPr="00655211">
              <w:rPr>
                <w:rStyle w:val="Hyperlink"/>
                <w:noProof/>
                <w:szCs w:val="24"/>
              </w:rPr>
              <w:t>ABSTRACT</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89 \h </w:instrText>
            </w:r>
            <w:r w:rsidRPr="00655211">
              <w:rPr>
                <w:noProof/>
                <w:webHidden/>
                <w:szCs w:val="24"/>
              </w:rPr>
            </w:r>
            <w:r w:rsidRPr="00655211">
              <w:rPr>
                <w:noProof/>
                <w:webHidden/>
                <w:szCs w:val="24"/>
              </w:rPr>
              <w:fldChar w:fldCharType="separate"/>
            </w:r>
            <w:r w:rsidR="004731FD">
              <w:rPr>
                <w:noProof/>
                <w:webHidden/>
                <w:szCs w:val="24"/>
              </w:rPr>
              <w:t>xiv</w:t>
            </w:r>
            <w:r w:rsidRPr="00655211">
              <w:rPr>
                <w:noProof/>
                <w:webHidden/>
                <w:szCs w:val="24"/>
              </w:rPr>
              <w:fldChar w:fldCharType="end"/>
            </w:r>
          </w:hyperlink>
        </w:p>
        <w:p w14:paraId="76BB424A" w14:textId="457BC2A2"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390" w:history="1">
            <w:r w:rsidRPr="00655211">
              <w:rPr>
                <w:rStyle w:val="Hyperlink"/>
                <w:bCs/>
                <w:noProof/>
                <w:szCs w:val="24"/>
              </w:rPr>
              <w:t>CHAPTER ON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0 \h </w:instrText>
            </w:r>
            <w:r w:rsidRPr="00655211">
              <w:rPr>
                <w:noProof/>
                <w:webHidden/>
                <w:szCs w:val="24"/>
              </w:rPr>
            </w:r>
            <w:r w:rsidRPr="00655211">
              <w:rPr>
                <w:noProof/>
                <w:webHidden/>
                <w:szCs w:val="24"/>
              </w:rPr>
              <w:fldChar w:fldCharType="separate"/>
            </w:r>
            <w:r w:rsidR="004731FD">
              <w:rPr>
                <w:noProof/>
                <w:webHidden/>
                <w:szCs w:val="24"/>
              </w:rPr>
              <w:t>1</w:t>
            </w:r>
            <w:r w:rsidRPr="00655211">
              <w:rPr>
                <w:noProof/>
                <w:webHidden/>
                <w:szCs w:val="24"/>
              </w:rPr>
              <w:fldChar w:fldCharType="end"/>
            </w:r>
          </w:hyperlink>
        </w:p>
        <w:p w14:paraId="08EB1A61" w14:textId="23875876"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391" w:history="1">
            <w:r w:rsidRPr="00655211">
              <w:rPr>
                <w:rStyle w:val="Hyperlink"/>
                <w:noProof/>
                <w:szCs w:val="24"/>
              </w:rPr>
              <w:t>INTRODU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1 \h </w:instrText>
            </w:r>
            <w:r w:rsidRPr="00655211">
              <w:rPr>
                <w:noProof/>
                <w:webHidden/>
                <w:szCs w:val="24"/>
              </w:rPr>
            </w:r>
            <w:r w:rsidRPr="00655211">
              <w:rPr>
                <w:noProof/>
                <w:webHidden/>
                <w:szCs w:val="24"/>
              </w:rPr>
              <w:fldChar w:fldCharType="separate"/>
            </w:r>
            <w:r w:rsidR="004731FD">
              <w:rPr>
                <w:noProof/>
                <w:webHidden/>
                <w:szCs w:val="24"/>
              </w:rPr>
              <w:t>1</w:t>
            </w:r>
            <w:r w:rsidRPr="00655211">
              <w:rPr>
                <w:noProof/>
                <w:webHidden/>
                <w:szCs w:val="24"/>
              </w:rPr>
              <w:fldChar w:fldCharType="end"/>
            </w:r>
          </w:hyperlink>
        </w:p>
        <w:p w14:paraId="3E5FBAB4" w14:textId="71087258"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392" w:history="1">
            <w:r w:rsidRPr="00655211">
              <w:rPr>
                <w:rStyle w:val="Hyperlink"/>
                <w:noProof/>
                <w:szCs w:val="24"/>
              </w:rPr>
              <w:t>1.1</w:t>
            </w:r>
            <w:r w:rsidRPr="00655211">
              <w:rPr>
                <w:rFonts w:eastAsiaTheme="minorEastAsia"/>
                <w:noProof/>
                <w:color w:val="auto"/>
                <w:szCs w:val="24"/>
              </w:rPr>
              <w:tab/>
            </w:r>
            <w:r w:rsidRPr="00655211">
              <w:rPr>
                <w:rStyle w:val="Hyperlink"/>
                <w:noProof/>
                <w:szCs w:val="24"/>
              </w:rPr>
              <w:t>Background of the Study</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2 \h </w:instrText>
            </w:r>
            <w:r w:rsidRPr="00655211">
              <w:rPr>
                <w:noProof/>
                <w:webHidden/>
                <w:szCs w:val="24"/>
              </w:rPr>
            </w:r>
            <w:r w:rsidRPr="00655211">
              <w:rPr>
                <w:noProof/>
                <w:webHidden/>
                <w:szCs w:val="24"/>
              </w:rPr>
              <w:fldChar w:fldCharType="separate"/>
            </w:r>
            <w:r w:rsidR="004731FD">
              <w:rPr>
                <w:noProof/>
                <w:webHidden/>
                <w:szCs w:val="24"/>
              </w:rPr>
              <w:t>1</w:t>
            </w:r>
            <w:r w:rsidRPr="00655211">
              <w:rPr>
                <w:noProof/>
                <w:webHidden/>
                <w:szCs w:val="24"/>
              </w:rPr>
              <w:fldChar w:fldCharType="end"/>
            </w:r>
          </w:hyperlink>
        </w:p>
        <w:p w14:paraId="798A5F75" w14:textId="6003E16B"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393" w:history="1">
            <w:r w:rsidRPr="00655211">
              <w:rPr>
                <w:rStyle w:val="Hyperlink"/>
                <w:noProof/>
                <w:szCs w:val="24"/>
              </w:rPr>
              <w:t>1.2</w:t>
            </w:r>
            <w:r w:rsidRPr="00655211">
              <w:rPr>
                <w:rFonts w:eastAsiaTheme="minorEastAsia"/>
                <w:noProof/>
                <w:color w:val="auto"/>
                <w:szCs w:val="24"/>
              </w:rPr>
              <w:tab/>
            </w:r>
            <w:r w:rsidRPr="00655211">
              <w:rPr>
                <w:rStyle w:val="Hyperlink"/>
                <w:noProof/>
                <w:szCs w:val="24"/>
              </w:rPr>
              <w:t>Statement of problem</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3 \h </w:instrText>
            </w:r>
            <w:r w:rsidRPr="00655211">
              <w:rPr>
                <w:noProof/>
                <w:webHidden/>
                <w:szCs w:val="24"/>
              </w:rPr>
            </w:r>
            <w:r w:rsidRPr="00655211">
              <w:rPr>
                <w:noProof/>
                <w:webHidden/>
                <w:szCs w:val="24"/>
              </w:rPr>
              <w:fldChar w:fldCharType="separate"/>
            </w:r>
            <w:r w:rsidR="004731FD">
              <w:rPr>
                <w:noProof/>
                <w:webHidden/>
                <w:szCs w:val="24"/>
              </w:rPr>
              <w:t>2</w:t>
            </w:r>
            <w:r w:rsidRPr="00655211">
              <w:rPr>
                <w:noProof/>
                <w:webHidden/>
                <w:szCs w:val="24"/>
              </w:rPr>
              <w:fldChar w:fldCharType="end"/>
            </w:r>
          </w:hyperlink>
        </w:p>
        <w:p w14:paraId="4C7D0410" w14:textId="62851F4C"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394" w:history="1">
            <w:r w:rsidRPr="00655211">
              <w:rPr>
                <w:rStyle w:val="Hyperlink"/>
                <w:noProof/>
                <w:szCs w:val="24"/>
              </w:rPr>
              <w:t>1.3</w:t>
            </w:r>
            <w:r w:rsidRPr="00655211">
              <w:rPr>
                <w:rFonts w:eastAsiaTheme="minorEastAsia"/>
                <w:noProof/>
                <w:color w:val="auto"/>
                <w:szCs w:val="24"/>
              </w:rPr>
              <w:tab/>
            </w:r>
            <w:r w:rsidRPr="00655211">
              <w:rPr>
                <w:rStyle w:val="Hyperlink"/>
                <w:noProof/>
                <w:szCs w:val="24"/>
              </w:rPr>
              <w:t>Aim</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4 \h </w:instrText>
            </w:r>
            <w:r w:rsidRPr="00655211">
              <w:rPr>
                <w:noProof/>
                <w:webHidden/>
                <w:szCs w:val="24"/>
              </w:rPr>
            </w:r>
            <w:r w:rsidRPr="00655211">
              <w:rPr>
                <w:noProof/>
                <w:webHidden/>
                <w:szCs w:val="24"/>
              </w:rPr>
              <w:fldChar w:fldCharType="separate"/>
            </w:r>
            <w:r w:rsidR="004731FD">
              <w:rPr>
                <w:noProof/>
                <w:webHidden/>
                <w:szCs w:val="24"/>
              </w:rPr>
              <w:t>2</w:t>
            </w:r>
            <w:r w:rsidRPr="00655211">
              <w:rPr>
                <w:noProof/>
                <w:webHidden/>
                <w:szCs w:val="24"/>
              </w:rPr>
              <w:fldChar w:fldCharType="end"/>
            </w:r>
          </w:hyperlink>
        </w:p>
        <w:p w14:paraId="7311BDB0" w14:textId="52AFA76D"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395" w:history="1">
            <w:r w:rsidRPr="00655211">
              <w:rPr>
                <w:rStyle w:val="Hyperlink"/>
                <w:noProof/>
                <w:szCs w:val="24"/>
              </w:rPr>
              <w:t>1.4</w:t>
            </w:r>
            <w:r w:rsidRPr="00655211">
              <w:rPr>
                <w:rFonts w:eastAsiaTheme="minorEastAsia"/>
                <w:noProof/>
                <w:color w:val="auto"/>
                <w:szCs w:val="24"/>
              </w:rPr>
              <w:tab/>
            </w:r>
            <w:r w:rsidRPr="00655211">
              <w:rPr>
                <w:rStyle w:val="Hyperlink"/>
                <w:noProof/>
                <w:szCs w:val="24"/>
              </w:rPr>
              <w:t>Objectiv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5 \h </w:instrText>
            </w:r>
            <w:r w:rsidRPr="00655211">
              <w:rPr>
                <w:noProof/>
                <w:webHidden/>
                <w:szCs w:val="24"/>
              </w:rPr>
            </w:r>
            <w:r w:rsidRPr="00655211">
              <w:rPr>
                <w:noProof/>
                <w:webHidden/>
                <w:szCs w:val="24"/>
              </w:rPr>
              <w:fldChar w:fldCharType="separate"/>
            </w:r>
            <w:r w:rsidR="004731FD">
              <w:rPr>
                <w:noProof/>
                <w:webHidden/>
                <w:szCs w:val="24"/>
              </w:rPr>
              <w:t>2</w:t>
            </w:r>
            <w:r w:rsidRPr="00655211">
              <w:rPr>
                <w:noProof/>
                <w:webHidden/>
                <w:szCs w:val="24"/>
              </w:rPr>
              <w:fldChar w:fldCharType="end"/>
            </w:r>
          </w:hyperlink>
        </w:p>
        <w:p w14:paraId="0AA70E04" w14:textId="7F3CB175"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396" w:history="1">
            <w:r w:rsidRPr="00655211">
              <w:rPr>
                <w:rStyle w:val="Hyperlink"/>
                <w:noProof/>
                <w:szCs w:val="24"/>
              </w:rPr>
              <w:t>1.5</w:t>
            </w:r>
            <w:r w:rsidRPr="00655211">
              <w:rPr>
                <w:rFonts w:eastAsiaTheme="minorEastAsia"/>
                <w:noProof/>
                <w:color w:val="auto"/>
                <w:szCs w:val="24"/>
              </w:rPr>
              <w:tab/>
            </w:r>
            <w:r w:rsidRPr="00655211">
              <w:rPr>
                <w:rStyle w:val="Hyperlink"/>
                <w:noProof/>
                <w:szCs w:val="24"/>
              </w:rPr>
              <w:t>Scop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6 \h </w:instrText>
            </w:r>
            <w:r w:rsidRPr="00655211">
              <w:rPr>
                <w:noProof/>
                <w:webHidden/>
                <w:szCs w:val="24"/>
              </w:rPr>
            </w:r>
            <w:r w:rsidRPr="00655211">
              <w:rPr>
                <w:noProof/>
                <w:webHidden/>
                <w:szCs w:val="24"/>
              </w:rPr>
              <w:fldChar w:fldCharType="separate"/>
            </w:r>
            <w:r w:rsidR="004731FD">
              <w:rPr>
                <w:noProof/>
                <w:webHidden/>
                <w:szCs w:val="24"/>
              </w:rPr>
              <w:t>3</w:t>
            </w:r>
            <w:r w:rsidRPr="00655211">
              <w:rPr>
                <w:noProof/>
                <w:webHidden/>
                <w:szCs w:val="24"/>
              </w:rPr>
              <w:fldChar w:fldCharType="end"/>
            </w:r>
          </w:hyperlink>
        </w:p>
        <w:p w14:paraId="45D15358" w14:textId="3FB82A0A"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397" w:history="1">
            <w:r w:rsidRPr="00655211">
              <w:rPr>
                <w:rStyle w:val="Hyperlink"/>
                <w:noProof/>
                <w:szCs w:val="24"/>
              </w:rPr>
              <w:t>1.6</w:t>
            </w:r>
            <w:r w:rsidRPr="00655211">
              <w:rPr>
                <w:rFonts w:eastAsiaTheme="minorEastAsia"/>
                <w:noProof/>
                <w:color w:val="auto"/>
                <w:szCs w:val="24"/>
              </w:rPr>
              <w:tab/>
            </w:r>
            <w:r w:rsidRPr="00655211">
              <w:rPr>
                <w:rStyle w:val="Hyperlink"/>
                <w:noProof/>
                <w:szCs w:val="24"/>
              </w:rPr>
              <w:t>Justification of the Study</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7 \h </w:instrText>
            </w:r>
            <w:r w:rsidRPr="00655211">
              <w:rPr>
                <w:noProof/>
                <w:webHidden/>
                <w:szCs w:val="24"/>
              </w:rPr>
            </w:r>
            <w:r w:rsidRPr="00655211">
              <w:rPr>
                <w:noProof/>
                <w:webHidden/>
                <w:szCs w:val="24"/>
              </w:rPr>
              <w:fldChar w:fldCharType="separate"/>
            </w:r>
            <w:r w:rsidR="004731FD">
              <w:rPr>
                <w:noProof/>
                <w:webHidden/>
                <w:szCs w:val="24"/>
              </w:rPr>
              <w:t>3</w:t>
            </w:r>
            <w:r w:rsidRPr="00655211">
              <w:rPr>
                <w:noProof/>
                <w:webHidden/>
                <w:szCs w:val="24"/>
              </w:rPr>
              <w:fldChar w:fldCharType="end"/>
            </w:r>
          </w:hyperlink>
        </w:p>
        <w:p w14:paraId="0A773109" w14:textId="638B351F"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398" w:history="1">
            <w:r w:rsidRPr="00655211">
              <w:rPr>
                <w:rStyle w:val="Hyperlink"/>
                <w:noProof/>
                <w:szCs w:val="24"/>
              </w:rPr>
              <w:t>1.6.1</w:t>
            </w:r>
            <w:r w:rsidRPr="00655211">
              <w:rPr>
                <w:rFonts w:eastAsiaTheme="minorEastAsia"/>
                <w:noProof/>
                <w:color w:val="auto"/>
                <w:szCs w:val="24"/>
              </w:rPr>
              <w:tab/>
            </w:r>
            <w:r w:rsidRPr="00655211">
              <w:rPr>
                <w:rStyle w:val="Hyperlink"/>
                <w:noProof/>
                <w:szCs w:val="24"/>
              </w:rPr>
              <w:t>Traditional Methods' Drawback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8 \h </w:instrText>
            </w:r>
            <w:r w:rsidRPr="00655211">
              <w:rPr>
                <w:noProof/>
                <w:webHidden/>
                <w:szCs w:val="24"/>
              </w:rPr>
            </w:r>
            <w:r w:rsidRPr="00655211">
              <w:rPr>
                <w:noProof/>
                <w:webHidden/>
                <w:szCs w:val="24"/>
              </w:rPr>
              <w:fldChar w:fldCharType="separate"/>
            </w:r>
            <w:r w:rsidR="004731FD">
              <w:rPr>
                <w:noProof/>
                <w:webHidden/>
                <w:szCs w:val="24"/>
              </w:rPr>
              <w:t>4</w:t>
            </w:r>
            <w:r w:rsidRPr="00655211">
              <w:rPr>
                <w:noProof/>
                <w:webHidden/>
                <w:szCs w:val="24"/>
              </w:rPr>
              <w:fldChar w:fldCharType="end"/>
            </w:r>
          </w:hyperlink>
        </w:p>
        <w:p w14:paraId="19A0E67C" w14:textId="04B5FFF9"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399" w:history="1">
            <w:r w:rsidRPr="00655211">
              <w:rPr>
                <w:rStyle w:val="Hyperlink"/>
                <w:noProof/>
                <w:szCs w:val="24"/>
              </w:rPr>
              <w:t>1.6.2</w:t>
            </w:r>
            <w:r w:rsidRPr="00655211">
              <w:rPr>
                <w:rFonts w:eastAsiaTheme="minorEastAsia"/>
                <w:noProof/>
                <w:color w:val="auto"/>
                <w:szCs w:val="24"/>
              </w:rPr>
              <w:tab/>
            </w:r>
            <w:r w:rsidRPr="00655211">
              <w:rPr>
                <w:rStyle w:val="Hyperlink"/>
                <w:noProof/>
                <w:szCs w:val="24"/>
              </w:rPr>
              <w:t>Scalability of the Solu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399 \h </w:instrText>
            </w:r>
            <w:r w:rsidRPr="00655211">
              <w:rPr>
                <w:noProof/>
                <w:webHidden/>
                <w:szCs w:val="24"/>
              </w:rPr>
            </w:r>
            <w:r w:rsidRPr="00655211">
              <w:rPr>
                <w:noProof/>
                <w:webHidden/>
                <w:szCs w:val="24"/>
              </w:rPr>
              <w:fldChar w:fldCharType="separate"/>
            </w:r>
            <w:r w:rsidR="004731FD">
              <w:rPr>
                <w:noProof/>
                <w:webHidden/>
                <w:szCs w:val="24"/>
              </w:rPr>
              <w:t>4</w:t>
            </w:r>
            <w:r w:rsidRPr="00655211">
              <w:rPr>
                <w:noProof/>
                <w:webHidden/>
                <w:szCs w:val="24"/>
              </w:rPr>
              <w:fldChar w:fldCharType="end"/>
            </w:r>
          </w:hyperlink>
        </w:p>
        <w:p w14:paraId="4CB6F013" w14:textId="38974046"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00" w:history="1">
            <w:r w:rsidRPr="00655211">
              <w:rPr>
                <w:rStyle w:val="Hyperlink"/>
                <w:noProof/>
                <w:szCs w:val="24"/>
              </w:rPr>
              <w:t>1.6.3</w:t>
            </w:r>
            <w:r w:rsidRPr="00655211">
              <w:rPr>
                <w:rFonts w:eastAsiaTheme="minorEastAsia"/>
                <w:noProof/>
                <w:color w:val="auto"/>
                <w:szCs w:val="24"/>
              </w:rPr>
              <w:tab/>
            </w:r>
            <w:r w:rsidRPr="00655211">
              <w:rPr>
                <w:rStyle w:val="Hyperlink"/>
                <w:noProof/>
                <w:szCs w:val="24"/>
              </w:rPr>
              <w:t>Foundation for Future Research and Innov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0 \h </w:instrText>
            </w:r>
            <w:r w:rsidRPr="00655211">
              <w:rPr>
                <w:noProof/>
                <w:webHidden/>
                <w:szCs w:val="24"/>
              </w:rPr>
            </w:r>
            <w:r w:rsidRPr="00655211">
              <w:rPr>
                <w:noProof/>
                <w:webHidden/>
                <w:szCs w:val="24"/>
              </w:rPr>
              <w:fldChar w:fldCharType="separate"/>
            </w:r>
            <w:r w:rsidR="004731FD">
              <w:rPr>
                <w:noProof/>
                <w:webHidden/>
                <w:szCs w:val="24"/>
              </w:rPr>
              <w:t>4</w:t>
            </w:r>
            <w:r w:rsidRPr="00655211">
              <w:rPr>
                <w:noProof/>
                <w:webHidden/>
                <w:szCs w:val="24"/>
              </w:rPr>
              <w:fldChar w:fldCharType="end"/>
            </w:r>
          </w:hyperlink>
        </w:p>
        <w:p w14:paraId="2124D841" w14:textId="4306FD88"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01" w:history="1">
            <w:r w:rsidRPr="00655211">
              <w:rPr>
                <w:rStyle w:val="Hyperlink"/>
                <w:noProof/>
                <w:szCs w:val="24"/>
              </w:rPr>
              <w:t>1.6.4</w:t>
            </w:r>
            <w:r w:rsidRPr="00655211">
              <w:rPr>
                <w:rFonts w:eastAsiaTheme="minorEastAsia"/>
                <w:noProof/>
                <w:color w:val="auto"/>
                <w:szCs w:val="24"/>
              </w:rPr>
              <w:tab/>
            </w:r>
            <w:r w:rsidRPr="00655211">
              <w:rPr>
                <w:rStyle w:val="Hyperlink"/>
                <w:noProof/>
                <w:szCs w:val="24"/>
              </w:rPr>
              <w:t>Development of Technical Expertis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1 \h </w:instrText>
            </w:r>
            <w:r w:rsidRPr="00655211">
              <w:rPr>
                <w:noProof/>
                <w:webHidden/>
                <w:szCs w:val="24"/>
              </w:rPr>
            </w:r>
            <w:r w:rsidRPr="00655211">
              <w:rPr>
                <w:noProof/>
                <w:webHidden/>
                <w:szCs w:val="24"/>
              </w:rPr>
              <w:fldChar w:fldCharType="separate"/>
            </w:r>
            <w:r w:rsidR="004731FD">
              <w:rPr>
                <w:noProof/>
                <w:webHidden/>
                <w:szCs w:val="24"/>
              </w:rPr>
              <w:t>4</w:t>
            </w:r>
            <w:r w:rsidRPr="00655211">
              <w:rPr>
                <w:noProof/>
                <w:webHidden/>
                <w:szCs w:val="24"/>
              </w:rPr>
              <w:fldChar w:fldCharType="end"/>
            </w:r>
          </w:hyperlink>
        </w:p>
        <w:p w14:paraId="1D88F6CE" w14:textId="703921AE"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02" w:history="1">
            <w:r w:rsidRPr="00655211">
              <w:rPr>
                <w:rStyle w:val="Hyperlink"/>
                <w:noProof/>
                <w:szCs w:val="24"/>
              </w:rPr>
              <w:t>1.6.5</w:t>
            </w:r>
            <w:r w:rsidRPr="00655211">
              <w:rPr>
                <w:rFonts w:eastAsiaTheme="minorEastAsia"/>
                <w:noProof/>
                <w:color w:val="auto"/>
                <w:szCs w:val="24"/>
              </w:rPr>
              <w:tab/>
            </w:r>
            <w:r w:rsidRPr="00655211">
              <w:rPr>
                <w:rStyle w:val="Hyperlink"/>
                <w:noProof/>
                <w:szCs w:val="24"/>
              </w:rPr>
              <w:t>Alignment with Sustainable Development Goals (SDG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2 \h </w:instrText>
            </w:r>
            <w:r w:rsidRPr="00655211">
              <w:rPr>
                <w:noProof/>
                <w:webHidden/>
                <w:szCs w:val="24"/>
              </w:rPr>
            </w:r>
            <w:r w:rsidRPr="00655211">
              <w:rPr>
                <w:noProof/>
                <w:webHidden/>
                <w:szCs w:val="24"/>
              </w:rPr>
              <w:fldChar w:fldCharType="separate"/>
            </w:r>
            <w:r w:rsidR="004731FD">
              <w:rPr>
                <w:noProof/>
                <w:webHidden/>
                <w:szCs w:val="24"/>
              </w:rPr>
              <w:t>5</w:t>
            </w:r>
            <w:r w:rsidRPr="00655211">
              <w:rPr>
                <w:noProof/>
                <w:webHidden/>
                <w:szCs w:val="24"/>
              </w:rPr>
              <w:fldChar w:fldCharType="end"/>
            </w:r>
          </w:hyperlink>
        </w:p>
        <w:p w14:paraId="2A70F15D" w14:textId="29E63778"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03" w:history="1">
            <w:r w:rsidRPr="00655211">
              <w:rPr>
                <w:rStyle w:val="Hyperlink"/>
                <w:noProof/>
                <w:szCs w:val="24"/>
              </w:rPr>
              <w:t>1.6.6</w:t>
            </w:r>
            <w:r w:rsidRPr="00655211">
              <w:rPr>
                <w:rFonts w:eastAsiaTheme="minorEastAsia"/>
                <w:noProof/>
                <w:color w:val="auto"/>
                <w:szCs w:val="24"/>
              </w:rPr>
              <w:tab/>
            </w:r>
            <w:r w:rsidRPr="00655211">
              <w:rPr>
                <w:rStyle w:val="Hyperlink"/>
                <w:noProof/>
                <w:szCs w:val="24"/>
              </w:rPr>
              <w:t>Cost-Effectiveness of Machine Learning Solution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3 \h </w:instrText>
            </w:r>
            <w:r w:rsidRPr="00655211">
              <w:rPr>
                <w:noProof/>
                <w:webHidden/>
                <w:szCs w:val="24"/>
              </w:rPr>
            </w:r>
            <w:r w:rsidRPr="00655211">
              <w:rPr>
                <w:noProof/>
                <w:webHidden/>
                <w:szCs w:val="24"/>
              </w:rPr>
              <w:fldChar w:fldCharType="separate"/>
            </w:r>
            <w:r w:rsidR="004731FD">
              <w:rPr>
                <w:noProof/>
                <w:webHidden/>
                <w:szCs w:val="24"/>
              </w:rPr>
              <w:t>5</w:t>
            </w:r>
            <w:r w:rsidRPr="00655211">
              <w:rPr>
                <w:noProof/>
                <w:webHidden/>
                <w:szCs w:val="24"/>
              </w:rPr>
              <w:fldChar w:fldCharType="end"/>
            </w:r>
          </w:hyperlink>
        </w:p>
        <w:p w14:paraId="49E83CEC" w14:textId="6C9EB743"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04" w:history="1">
            <w:r w:rsidRPr="00655211">
              <w:rPr>
                <w:rStyle w:val="Hyperlink"/>
                <w:noProof/>
                <w:szCs w:val="24"/>
              </w:rPr>
              <w:t>1.6.7</w:t>
            </w:r>
            <w:r w:rsidRPr="00655211">
              <w:rPr>
                <w:rFonts w:eastAsiaTheme="minorEastAsia"/>
                <w:noProof/>
                <w:color w:val="auto"/>
                <w:szCs w:val="24"/>
              </w:rPr>
              <w:tab/>
            </w:r>
            <w:r w:rsidRPr="00655211">
              <w:rPr>
                <w:rStyle w:val="Hyperlink"/>
                <w:noProof/>
                <w:szCs w:val="24"/>
              </w:rPr>
              <w:t>Accessibility for Smaller Institution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4 \h </w:instrText>
            </w:r>
            <w:r w:rsidRPr="00655211">
              <w:rPr>
                <w:noProof/>
                <w:webHidden/>
                <w:szCs w:val="24"/>
              </w:rPr>
            </w:r>
            <w:r w:rsidRPr="00655211">
              <w:rPr>
                <w:noProof/>
                <w:webHidden/>
                <w:szCs w:val="24"/>
              </w:rPr>
              <w:fldChar w:fldCharType="separate"/>
            </w:r>
            <w:r w:rsidR="004731FD">
              <w:rPr>
                <w:noProof/>
                <w:webHidden/>
                <w:szCs w:val="24"/>
              </w:rPr>
              <w:t>5</w:t>
            </w:r>
            <w:r w:rsidRPr="00655211">
              <w:rPr>
                <w:noProof/>
                <w:webHidden/>
                <w:szCs w:val="24"/>
              </w:rPr>
              <w:fldChar w:fldCharType="end"/>
            </w:r>
          </w:hyperlink>
        </w:p>
        <w:p w14:paraId="6D761627" w14:textId="5CAF3780"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405" w:history="1">
            <w:r w:rsidRPr="00655211">
              <w:rPr>
                <w:rStyle w:val="Hyperlink"/>
                <w:noProof/>
                <w:szCs w:val="24"/>
              </w:rPr>
              <w:t>CHAPTER TWO</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5 \h </w:instrText>
            </w:r>
            <w:r w:rsidRPr="00655211">
              <w:rPr>
                <w:noProof/>
                <w:webHidden/>
                <w:szCs w:val="24"/>
              </w:rPr>
            </w:r>
            <w:r w:rsidRPr="00655211">
              <w:rPr>
                <w:noProof/>
                <w:webHidden/>
                <w:szCs w:val="24"/>
              </w:rPr>
              <w:fldChar w:fldCharType="separate"/>
            </w:r>
            <w:r w:rsidR="004731FD">
              <w:rPr>
                <w:noProof/>
                <w:webHidden/>
                <w:szCs w:val="24"/>
              </w:rPr>
              <w:t>6</w:t>
            </w:r>
            <w:r w:rsidRPr="00655211">
              <w:rPr>
                <w:noProof/>
                <w:webHidden/>
                <w:szCs w:val="24"/>
              </w:rPr>
              <w:fldChar w:fldCharType="end"/>
            </w:r>
          </w:hyperlink>
        </w:p>
        <w:p w14:paraId="663CD000" w14:textId="635038CC" w:rsidR="00655211" w:rsidRPr="00655211" w:rsidRDefault="00655211" w:rsidP="00655211">
          <w:pPr>
            <w:pStyle w:val="TOC1"/>
            <w:tabs>
              <w:tab w:val="left" w:pos="480"/>
              <w:tab w:val="right" w:leader="dot" w:pos="9016"/>
            </w:tabs>
            <w:spacing w:line="480" w:lineRule="auto"/>
            <w:rPr>
              <w:rFonts w:eastAsiaTheme="minorEastAsia"/>
              <w:noProof/>
              <w:color w:val="auto"/>
              <w:szCs w:val="24"/>
            </w:rPr>
          </w:pPr>
          <w:hyperlink w:anchor="_Toc199715406" w:history="1">
            <w:r w:rsidRPr="00655211">
              <w:rPr>
                <w:rStyle w:val="Hyperlink"/>
                <w:noProof/>
                <w:szCs w:val="24"/>
              </w:rPr>
              <w:t>2</w:t>
            </w:r>
            <w:r w:rsidRPr="00655211">
              <w:rPr>
                <w:rFonts w:eastAsiaTheme="minorEastAsia"/>
                <w:noProof/>
                <w:color w:val="auto"/>
                <w:szCs w:val="24"/>
              </w:rPr>
              <w:tab/>
            </w:r>
            <w:r w:rsidRPr="00655211">
              <w:rPr>
                <w:rStyle w:val="Hyperlink"/>
                <w:noProof/>
                <w:szCs w:val="24"/>
              </w:rPr>
              <w:t>LITERATURE REVIEW</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6 \h </w:instrText>
            </w:r>
            <w:r w:rsidRPr="00655211">
              <w:rPr>
                <w:noProof/>
                <w:webHidden/>
                <w:szCs w:val="24"/>
              </w:rPr>
            </w:r>
            <w:r w:rsidRPr="00655211">
              <w:rPr>
                <w:noProof/>
                <w:webHidden/>
                <w:szCs w:val="24"/>
              </w:rPr>
              <w:fldChar w:fldCharType="separate"/>
            </w:r>
            <w:r w:rsidR="004731FD">
              <w:rPr>
                <w:noProof/>
                <w:webHidden/>
                <w:szCs w:val="24"/>
              </w:rPr>
              <w:t>6</w:t>
            </w:r>
            <w:r w:rsidRPr="00655211">
              <w:rPr>
                <w:noProof/>
                <w:webHidden/>
                <w:szCs w:val="24"/>
              </w:rPr>
              <w:fldChar w:fldCharType="end"/>
            </w:r>
          </w:hyperlink>
        </w:p>
        <w:p w14:paraId="46047753" w14:textId="6BECFC3E"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07" w:history="1">
            <w:r w:rsidRPr="00655211">
              <w:rPr>
                <w:rStyle w:val="Hyperlink"/>
                <w:noProof/>
                <w:szCs w:val="24"/>
              </w:rPr>
              <w:t>2.1</w:t>
            </w:r>
            <w:r w:rsidRPr="00655211">
              <w:rPr>
                <w:rFonts w:eastAsiaTheme="minorEastAsia"/>
                <w:noProof/>
                <w:color w:val="auto"/>
                <w:szCs w:val="24"/>
              </w:rPr>
              <w:tab/>
            </w:r>
            <w:r w:rsidRPr="00655211">
              <w:rPr>
                <w:rStyle w:val="Hyperlink"/>
                <w:noProof/>
                <w:szCs w:val="24"/>
              </w:rPr>
              <w:t>Machine Learning Algorithms in Fake Currency Dete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7 \h </w:instrText>
            </w:r>
            <w:r w:rsidRPr="00655211">
              <w:rPr>
                <w:noProof/>
                <w:webHidden/>
                <w:szCs w:val="24"/>
              </w:rPr>
            </w:r>
            <w:r w:rsidRPr="00655211">
              <w:rPr>
                <w:noProof/>
                <w:webHidden/>
                <w:szCs w:val="24"/>
              </w:rPr>
              <w:fldChar w:fldCharType="separate"/>
            </w:r>
            <w:r w:rsidR="004731FD">
              <w:rPr>
                <w:noProof/>
                <w:webHidden/>
                <w:szCs w:val="24"/>
              </w:rPr>
              <w:t>7</w:t>
            </w:r>
            <w:r w:rsidRPr="00655211">
              <w:rPr>
                <w:noProof/>
                <w:webHidden/>
                <w:szCs w:val="24"/>
              </w:rPr>
              <w:fldChar w:fldCharType="end"/>
            </w:r>
          </w:hyperlink>
        </w:p>
        <w:p w14:paraId="34629780" w14:textId="75C36D1D"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08" w:history="1">
            <w:r w:rsidRPr="00655211">
              <w:rPr>
                <w:rStyle w:val="Hyperlink"/>
                <w:noProof/>
                <w:szCs w:val="24"/>
              </w:rPr>
              <w:t>2.1.1</w:t>
            </w:r>
            <w:r w:rsidRPr="00655211">
              <w:rPr>
                <w:rFonts w:eastAsiaTheme="minorEastAsia"/>
                <w:noProof/>
                <w:color w:val="auto"/>
                <w:szCs w:val="24"/>
              </w:rPr>
              <w:tab/>
            </w:r>
            <w:r w:rsidRPr="00655211">
              <w:rPr>
                <w:rStyle w:val="Hyperlink"/>
                <w:noProof/>
                <w:szCs w:val="24"/>
              </w:rPr>
              <w:t>Supervised Machine Learning (SML) Approach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8 \h </w:instrText>
            </w:r>
            <w:r w:rsidRPr="00655211">
              <w:rPr>
                <w:noProof/>
                <w:webHidden/>
                <w:szCs w:val="24"/>
              </w:rPr>
            </w:r>
            <w:r w:rsidRPr="00655211">
              <w:rPr>
                <w:noProof/>
                <w:webHidden/>
                <w:szCs w:val="24"/>
              </w:rPr>
              <w:fldChar w:fldCharType="separate"/>
            </w:r>
            <w:r w:rsidR="004731FD">
              <w:rPr>
                <w:noProof/>
                <w:webHidden/>
                <w:szCs w:val="24"/>
              </w:rPr>
              <w:t>7</w:t>
            </w:r>
            <w:r w:rsidRPr="00655211">
              <w:rPr>
                <w:noProof/>
                <w:webHidden/>
                <w:szCs w:val="24"/>
              </w:rPr>
              <w:fldChar w:fldCharType="end"/>
            </w:r>
          </w:hyperlink>
        </w:p>
        <w:p w14:paraId="455AD600" w14:textId="13503E58"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09" w:history="1">
            <w:r w:rsidRPr="00655211">
              <w:rPr>
                <w:rStyle w:val="Hyperlink"/>
                <w:noProof/>
                <w:szCs w:val="24"/>
              </w:rPr>
              <w:t>2.1.2</w:t>
            </w:r>
            <w:r w:rsidRPr="00655211">
              <w:rPr>
                <w:rFonts w:eastAsiaTheme="minorEastAsia"/>
                <w:noProof/>
                <w:color w:val="auto"/>
                <w:szCs w:val="24"/>
              </w:rPr>
              <w:tab/>
            </w:r>
            <w:r w:rsidRPr="00655211">
              <w:rPr>
                <w:rStyle w:val="Hyperlink"/>
                <w:noProof/>
                <w:szCs w:val="24"/>
              </w:rPr>
              <w:t>Ensemble Learning Techniqu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09 \h </w:instrText>
            </w:r>
            <w:r w:rsidRPr="00655211">
              <w:rPr>
                <w:noProof/>
                <w:webHidden/>
                <w:szCs w:val="24"/>
              </w:rPr>
            </w:r>
            <w:r w:rsidRPr="00655211">
              <w:rPr>
                <w:noProof/>
                <w:webHidden/>
                <w:szCs w:val="24"/>
              </w:rPr>
              <w:fldChar w:fldCharType="separate"/>
            </w:r>
            <w:r w:rsidR="004731FD">
              <w:rPr>
                <w:noProof/>
                <w:webHidden/>
                <w:szCs w:val="24"/>
              </w:rPr>
              <w:t>8</w:t>
            </w:r>
            <w:r w:rsidRPr="00655211">
              <w:rPr>
                <w:noProof/>
                <w:webHidden/>
                <w:szCs w:val="24"/>
              </w:rPr>
              <w:fldChar w:fldCharType="end"/>
            </w:r>
          </w:hyperlink>
        </w:p>
        <w:p w14:paraId="48D0A94C" w14:textId="747CB1E7"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10" w:history="1">
            <w:r w:rsidRPr="00655211">
              <w:rPr>
                <w:rStyle w:val="Hyperlink"/>
                <w:noProof/>
                <w:szCs w:val="24"/>
              </w:rPr>
              <w:t>2.1.3</w:t>
            </w:r>
            <w:r w:rsidRPr="00655211">
              <w:rPr>
                <w:rFonts w:eastAsiaTheme="minorEastAsia"/>
                <w:noProof/>
                <w:color w:val="auto"/>
                <w:szCs w:val="24"/>
              </w:rPr>
              <w:tab/>
            </w:r>
            <w:r w:rsidRPr="00655211">
              <w:rPr>
                <w:rStyle w:val="Hyperlink"/>
                <w:noProof/>
                <w:szCs w:val="24"/>
              </w:rPr>
              <w:t>Deep Learning Approach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0 \h </w:instrText>
            </w:r>
            <w:r w:rsidRPr="00655211">
              <w:rPr>
                <w:noProof/>
                <w:webHidden/>
                <w:szCs w:val="24"/>
              </w:rPr>
            </w:r>
            <w:r w:rsidRPr="00655211">
              <w:rPr>
                <w:noProof/>
                <w:webHidden/>
                <w:szCs w:val="24"/>
              </w:rPr>
              <w:fldChar w:fldCharType="separate"/>
            </w:r>
            <w:r w:rsidR="004731FD">
              <w:rPr>
                <w:noProof/>
                <w:webHidden/>
                <w:szCs w:val="24"/>
              </w:rPr>
              <w:t>9</w:t>
            </w:r>
            <w:r w:rsidRPr="00655211">
              <w:rPr>
                <w:noProof/>
                <w:webHidden/>
                <w:szCs w:val="24"/>
              </w:rPr>
              <w:fldChar w:fldCharType="end"/>
            </w:r>
          </w:hyperlink>
        </w:p>
        <w:p w14:paraId="07FBA6A6" w14:textId="1F6041B4"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11" w:history="1">
            <w:r w:rsidRPr="00655211">
              <w:rPr>
                <w:rStyle w:val="Hyperlink"/>
                <w:noProof/>
                <w:szCs w:val="24"/>
              </w:rPr>
              <w:t>2.2</w:t>
            </w:r>
            <w:r w:rsidRPr="00655211">
              <w:rPr>
                <w:rFonts w:eastAsiaTheme="minorEastAsia"/>
                <w:noProof/>
                <w:color w:val="auto"/>
                <w:szCs w:val="24"/>
              </w:rPr>
              <w:tab/>
            </w:r>
            <w:r w:rsidRPr="00655211">
              <w:rPr>
                <w:rStyle w:val="Hyperlink"/>
                <w:noProof/>
                <w:szCs w:val="24"/>
              </w:rPr>
              <w:t>Image Processing Techniqu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1 \h </w:instrText>
            </w:r>
            <w:r w:rsidRPr="00655211">
              <w:rPr>
                <w:noProof/>
                <w:webHidden/>
                <w:szCs w:val="24"/>
              </w:rPr>
            </w:r>
            <w:r w:rsidRPr="00655211">
              <w:rPr>
                <w:noProof/>
                <w:webHidden/>
                <w:szCs w:val="24"/>
              </w:rPr>
              <w:fldChar w:fldCharType="separate"/>
            </w:r>
            <w:r w:rsidR="004731FD">
              <w:rPr>
                <w:noProof/>
                <w:webHidden/>
                <w:szCs w:val="24"/>
              </w:rPr>
              <w:t>9</w:t>
            </w:r>
            <w:r w:rsidRPr="00655211">
              <w:rPr>
                <w:noProof/>
                <w:webHidden/>
                <w:szCs w:val="24"/>
              </w:rPr>
              <w:fldChar w:fldCharType="end"/>
            </w:r>
          </w:hyperlink>
        </w:p>
        <w:p w14:paraId="5C34E035" w14:textId="121668A1"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12" w:history="1">
            <w:r w:rsidRPr="00655211">
              <w:rPr>
                <w:rStyle w:val="Hyperlink"/>
                <w:noProof/>
                <w:szCs w:val="24"/>
              </w:rPr>
              <w:t>2.2.1</w:t>
            </w:r>
            <w:r w:rsidRPr="00655211">
              <w:rPr>
                <w:rFonts w:eastAsiaTheme="minorEastAsia"/>
                <w:noProof/>
                <w:color w:val="auto"/>
                <w:szCs w:val="24"/>
              </w:rPr>
              <w:tab/>
            </w:r>
            <w:r w:rsidRPr="00655211">
              <w:rPr>
                <w:rStyle w:val="Hyperlink"/>
                <w:noProof/>
                <w:szCs w:val="24"/>
              </w:rPr>
              <w:t>Grayscale Conversion and Edge Dete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2 \h </w:instrText>
            </w:r>
            <w:r w:rsidRPr="00655211">
              <w:rPr>
                <w:noProof/>
                <w:webHidden/>
                <w:szCs w:val="24"/>
              </w:rPr>
            </w:r>
            <w:r w:rsidRPr="00655211">
              <w:rPr>
                <w:noProof/>
                <w:webHidden/>
                <w:szCs w:val="24"/>
              </w:rPr>
              <w:fldChar w:fldCharType="separate"/>
            </w:r>
            <w:r w:rsidR="004731FD">
              <w:rPr>
                <w:noProof/>
                <w:webHidden/>
                <w:szCs w:val="24"/>
              </w:rPr>
              <w:t>10</w:t>
            </w:r>
            <w:r w:rsidRPr="00655211">
              <w:rPr>
                <w:noProof/>
                <w:webHidden/>
                <w:szCs w:val="24"/>
              </w:rPr>
              <w:fldChar w:fldCharType="end"/>
            </w:r>
          </w:hyperlink>
        </w:p>
        <w:p w14:paraId="738A2A0B" w14:textId="4491EC6C"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13" w:history="1">
            <w:r w:rsidRPr="00655211">
              <w:rPr>
                <w:rStyle w:val="Hyperlink"/>
                <w:noProof/>
                <w:szCs w:val="24"/>
              </w:rPr>
              <w:t>2.2.2</w:t>
            </w:r>
            <w:r w:rsidRPr="00655211">
              <w:rPr>
                <w:rFonts w:eastAsiaTheme="minorEastAsia"/>
                <w:noProof/>
                <w:color w:val="auto"/>
                <w:szCs w:val="24"/>
              </w:rPr>
              <w:tab/>
            </w:r>
            <w:r w:rsidRPr="00655211">
              <w:rPr>
                <w:rStyle w:val="Hyperlink"/>
                <w:noProof/>
                <w:szCs w:val="24"/>
              </w:rPr>
              <w:t>Application of MATLAB for image processing</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3 \h </w:instrText>
            </w:r>
            <w:r w:rsidRPr="00655211">
              <w:rPr>
                <w:noProof/>
                <w:webHidden/>
                <w:szCs w:val="24"/>
              </w:rPr>
            </w:r>
            <w:r w:rsidRPr="00655211">
              <w:rPr>
                <w:noProof/>
                <w:webHidden/>
                <w:szCs w:val="24"/>
              </w:rPr>
              <w:fldChar w:fldCharType="separate"/>
            </w:r>
            <w:r w:rsidR="004731FD">
              <w:rPr>
                <w:noProof/>
                <w:webHidden/>
                <w:szCs w:val="24"/>
              </w:rPr>
              <w:t>10</w:t>
            </w:r>
            <w:r w:rsidRPr="00655211">
              <w:rPr>
                <w:noProof/>
                <w:webHidden/>
                <w:szCs w:val="24"/>
              </w:rPr>
              <w:fldChar w:fldCharType="end"/>
            </w:r>
          </w:hyperlink>
        </w:p>
        <w:p w14:paraId="167BCB34" w14:textId="67BADE51"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14" w:history="1">
            <w:r w:rsidRPr="00655211">
              <w:rPr>
                <w:rStyle w:val="Hyperlink"/>
                <w:noProof/>
                <w:szCs w:val="24"/>
              </w:rPr>
              <w:t>2.2.3</w:t>
            </w:r>
            <w:r w:rsidRPr="00655211">
              <w:rPr>
                <w:rFonts w:eastAsiaTheme="minorEastAsia"/>
                <w:noProof/>
                <w:color w:val="auto"/>
                <w:szCs w:val="24"/>
              </w:rPr>
              <w:tab/>
            </w:r>
            <w:r w:rsidRPr="00655211">
              <w:rPr>
                <w:rStyle w:val="Hyperlink"/>
                <w:noProof/>
                <w:szCs w:val="24"/>
              </w:rPr>
              <w:t>Colour Histogram-Based Classific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4 \h </w:instrText>
            </w:r>
            <w:r w:rsidRPr="00655211">
              <w:rPr>
                <w:noProof/>
                <w:webHidden/>
                <w:szCs w:val="24"/>
              </w:rPr>
            </w:r>
            <w:r w:rsidRPr="00655211">
              <w:rPr>
                <w:noProof/>
                <w:webHidden/>
                <w:szCs w:val="24"/>
              </w:rPr>
              <w:fldChar w:fldCharType="separate"/>
            </w:r>
            <w:r w:rsidR="004731FD">
              <w:rPr>
                <w:noProof/>
                <w:webHidden/>
                <w:szCs w:val="24"/>
              </w:rPr>
              <w:t>11</w:t>
            </w:r>
            <w:r w:rsidRPr="00655211">
              <w:rPr>
                <w:noProof/>
                <w:webHidden/>
                <w:szCs w:val="24"/>
              </w:rPr>
              <w:fldChar w:fldCharType="end"/>
            </w:r>
          </w:hyperlink>
        </w:p>
        <w:p w14:paraId="262F5040" w14:textId="3300D1BF"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15" w:history="1">
            <w:r w:rsidRPr="00655211">
              <w:rPr>
                <w:rStyle w:val="Hyperlink"/>
                <w:noProof/>
                <w:szCs w:val="24"/>
              </w:rPr>
              <w:t>2.2.4</w:t>
            </w:r>
            <w:r w:rsidRPr="00655211">
              <w:rPr>
                <w:rFonts w:eastAsiaTheme="minorEastAsia"/>
                <w:noProof/>
                <w:color w:val="auto"/>
                <w:szCs w:val="24"/>
              </w:rPr>
              <w:tab/>
            </w:r>
            <w:r w:rsidRPr="00655211">
              <w:rPr>
                <w:rStyle w:val="Hyperlink"/>
                <w:noProof/>
                <w:szCs w:val="24"/>
              </w:rPr>
              <w:t>RGB Intensity and Segment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5 \h </w:instrText>
            </w:r>
            <w:r w:rsidRPr="00655211">
              <w:rPr>
                <w:noProof/>
                <w:webHidden/>
                <w:szCs w:val="24"/>
              </w:rPr>
            </w:r>
            <w:r w:rsidRPr="00655211">
              <w:rPr>
                <w:noProof/>
                <w:webHidden/>
                <w:szCs w:val="24"/>
              </w:rPr>
              <w:fldChar w:fldCharType="separate"/>
            </w:r>
            <w:r w:rsidR="004731FD">
              <w:rPr>
                <w:noProof/>
                <w:webHidden/>
                <w:szCs w:val="24"/>
              </w:rPr>
              <w:t>11</w:t>
            </w:r>
            <w:r w:rsidRPr="00655211">
              <w:rPr>
                <w:noProof/>
                <w:webHidden/>
                <w:szCs w:val="24"/>
              </w:rPr>
              <w:fldChar w:fldCharType="end"/>
            </w:r>
          </w:hyperlink>
        </w:p>
        <w:p w14:paraId="0026703C" w14:textId="340B07E4"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16" w:history="1">
            <w:r w:rsidRPr="00655211">
              <w:rPr>
                <w:rStyle w:val="Hyperlink"/>
                <w:noProof/>
                <w:szCs w:val="24"/>
              </w:rPr>
              <w:t>2.3</w:t>
            </w:r>
            <w:r w:rsidRPr="00655211">
              <w:rPr>
                <w:rFonts w:eastAsiaTheme="minorEastAsia"/>
                <w:noProof/>
                <w:color w:val="auto"/>
                <w:szCs w:val="24"/>
              </w:rPr>
              <w:tab/>
            </w:r>
            <w:r w:rsidRPr="00655211">
              <w:rPr>
                <w:rStyle w:val="Hyperlink"/>
                <w:noProof/>
                <w:szCs w:val="24"/>
              </w:rPr>
              <w:t>Hybrid and Traditional Techniqu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6 \h </w:instrText>
            </w:r>
            <w:r w:rsidRPr="00655211">
              <w:rPr>
                <w:noProof/>
                <w:webHidden/>
                <w:szCs w:val="24"/>
              </w:rPr>
            </w:r>
            <w:r w:rsidRPr="00655211">
              <w:rPr>
                <w:noProof/>
                <w:webHidden/>
                <w:szCs w:val="24"/>
              </w:rPr>
              <w:fldChar w:fldCharType="separate"/>
            </w:r>
            <w:r w:rsidR="004731FD">
              <w:rPr>
                <w:noProof/>
                <w:webHidden/>
                <w:szCs w:val="24"/>
              </w:rPr>
              <w:t>11</w:t>
            </w:r>
            <w:r w:rsidRPr="00655211">
              <w:rPr>
                <w:noProof/>
                <w:webHidden/>
                <w:szCs w:val="24"/>
              </w:rPr>
              <w:fldChar w:fldCharType="end"/>
            </w:r>
          </w:hyperlink>
        </w:p>
        <w:p w14:paraId="5DAC5E20" w14:textId="30E57670"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17" w:history="1">
            <w:r w:rsidRPr="00655211">
              <w:rPr>
                <w:rStyle w:val="Hyperlink"/>
                <w:noProof/>
                <w:szCs w:val="24"/>
              </w:rPr>
              <w:t>2.3.1</w:t>
            </w:r>
            <w:r w:rsidRPr="00655211">
              <w:rPr>
                <w:rFonts w:eastAsiaTheme="minorEastAsia"/>
                <w:noProof/>
                <w:color w:val="auto"/>
                <w:szCs w:val="24"/>
              </w:rPr>
              <w:tab/>
            </w:r>
            <w:r w:rsidRPr="00655211">
              <w:rPr>
                <w:rStyle w:val="Hyperlink"/>
                <w:noProof/>
                <w:szCs w:val="24"/>
              </w:rPr>
              <w:t>Discriminant Function Analysi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7 \h </w:instrText>
            </w:r>
            <w:r w:rsidRPr="00655211">
              <w:rPr>
                <w:noProof/>
                <w:webHidden/>
                <w:szCs w:val="24"/>
              </w:rPr>
            </w:r>
            <w:r w:rsidRPr="00655211">
              <w:rPr>
                <w:noProof/>
                <w:webHidden/>
                <w:szCs w:val="24"/>
              </w:rPr>
              <w:fldChar w:fldCharType="separate"/>
            </w:r>
            <w:r w:rsidR="004731FD">
              <w:rPr>
                <w:noProof/>
                <w:webHidden/>
                <w:szCs w:val="24"/>
              </w:rPr>
              <w:t>12</w:t>
            </w:r>
            <w:r w:rsidRPr="00655211">
              <w:rPr>
                <w:noProof/>
                <w:webHidden/>
                <w:szCs w:val="24"/>
              </w:rPr>
              <w:fldChar w:fldCharType="end"/>
            </w:r>
          </w:hyperlink>
        </w:p>
        <w:p w14:paraId="38A3D189" w14:textId="31976873"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18" w:history="1">
            <w:r w:rsidRPr="00655211">
              <w:rPr>
                <w:rStyle w:val="Hyperlink"/>
                <w:noProof/>
                <w:szCs w:val="24"/>
              </w:rPr>
              <w:t>2.3.2</w:t>
            </w:r>
            <w:r w:rsidRPr="00655211">
              <w:rPr>
                <w:rFonts w:eastAsiaTheme="minorEastAsia"/>
                <w:noProof/>
                <w:color w:val="auto"/>
                <w:szCs w:val="24"/>
              </w:rPr>
              <w:tab/>
            </w:r>
            <w:r w:rsidRPr="00655211">
              <w:rPr>
                <w:rStyle w:val="Hyperlink"/>
                <w:noProof/>
                <w:szCs w:val="24"/>
              </w:rPr>
              <w:t>OCR and Feature-Based Techniqu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8 \h </w:instrText>
            </w:r>
            <w:r w:rsidRPr="00655211">
              <w:rPr>
                <w:noProof/>
                <w:webHidden/>
                <w:szCs w:val="24"/>
              </w:rPr>
            </w:r>
            <w:r w:rsidRPr="00655211">
              <w:rPr>
                <w:noProof/>
                <w:webHidden/>
                <w:szCs w:val="24"/>
              </w:rPr>
              <w:fldChar w:fldCharType="separate"/>
            </w:r>
            <w:r w:rsidR="004731FD">
              <w:rPr>
                <w:noProof/>
                <w:webHidden/>
                <w:szCs w:val="24"/>
              </w:rPr>
              <w:t>12</w:t>
            </w:r>
            <w:r w:rsidRPr="00655211">
              <w:rPr>
                <w:noProof/>
                <w:webHidden/>
                <w:szCs w:val="24"/>
              </w:rPr>
              <w:fldChar w:fldCharType="end"/>
            </w:r>
          </w:hyperlink>
        </w:p>
        <w:p w14:paraId="7FAA49CF" w14:textId="38A86CCD"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19" w:history="1">
            <w:r w:rsidRPr="00655211">
              <w:rPr>
                <w:rStyle w:val="Hyperlink"/>
                <w:noProof/>
                <w:szCs w:val="24"/>
              </w:rPr>
              <w:t>2.3.3</w:t>
            </w:r>
            <w:r w:rsidRPr="00655211">
              <w:rPr>
                <w:rFonts w:eastAsiaTheme="minorEastAsia"/>
                <w:noProof/>
                <w:color w:val="auto"/>
                <w:szCs w:val="24"/>
              </w:rPr>
              <w:tab/>
            </w:r>
            <w:r w:rsidRPr="00655211">
              <w:rPr>
                <w:rStyle w:val="Hyperlink"/>
                <w:noProof/>
                <w:szCs w:val="24"/>
              </w:rPr>
              <w:t>Statistical Techniqu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19 \h </w:instrText>
            </w:r>
            <w:r w:rsidRPr="00655211">
              <w:rPr>
                <w:noProof/>
                <w:webHidden/>
                <w:szCs w:val="24"/>
              </w:rPr>
            </w:r>
            <w:r w:rsidRPr="00655211">
              <w:rPr>
                <w:noProof/>
                <w:webHidden/>
                <w:szCs w:val="24"/>
              </w:rPr>
              <w:fldChar w:fldCharType="separate"/>
            </w:r>
            <w:r w:rsidR="004731FD">
              <w:rPr>
                <w:noProof/>
                <w:webHidden/>
                <w:szCs w:val="24"/>
              </w:rPr>
              <w:t>13</w:t>
            </w:r>
            <w:r w:rsidRPr="00655211">
              <w:rPr>
                <w:noProof/>
                <w:webHidden/>
                <w:szCs w:val="24"/>
              </w:rPr>
              <w:fldChar w:fldCharType="end"/>
            </w:r>
          </w:hyperlink>
        </w:p>
        <w:p w14:paraId="42DE909F" w14:textId="56AC0619"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20" w:history="1">
            <w:r w:rsidRPr="00655211">
              <w:rPr>
                <w:rStyle w:val="Hyperlink"/>
                <w:noProof/>
                <w:szCs w:val="24"/>
              </w:rPr>
              <w:t>2.4</w:t>
            </w:r>
            <w:r w:rsidRPr="00655211">
              <w:rPr>
                <w:rFonts w:eastAsiaTheme="minorEastAsia"/>
                <w:noProof/>
                <w:color w:val="auto"/>
                <w:szCs w:val="24"/>
              </w:rPr>
              <w:tab/>
            </w:r>
            <w:r w:rsidRPr="00655211">
              <w:rPr>
                <w:rStyle w:val="Hyperlink"/>
                <w:noProof/>
                <w:szCs w:val="24"/>
              </w:rPr>
              <w:t>Deep Learning Approach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0 \h </w:instrText>
            </w:r>
            <w:r w:rsidRPr="00655211">
              <w:rPr>
                <w:noProof/>
                <w:webHidden/>
                <w:szCs w:val="24"/>
              </w:rPr>
            </w:r>
            <w:r w:rsidRPr="00655211">
              <w:rPr>
                <w:noProof/>
                <w:webHidden/>
                <w:szCs w:val="24"/>
              </w:rPr>
              <w:fldChar w:fldCharType="separate"/>
            </w:r>
            <w:r w:rsidR="004731FD">
              <w:rPr>
                <w:noProof/>
                <w:webHidden/>
                <w:szCs w:val="24"/>
              </w:rPr>
              <w:t>13</w:t>
            </w:r>
            <w:r w:rsidRPr="00655211">
              <w:rPr>
                <w:noProof/>
                <w:webHidden/>
                <w:szCs w:val="24"/>
              </w:rPr>
              <w:fldChar w:fldCharType="end"/>
            </w:r>
          </w:hyperlink>
        </w:p>
        <w:p w14:paraId="6F5EF881" w14:textId="7250EED9"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21" w:history="1">
            <w:r w:rsidRPr="00655211">
              <w:rPr>
                <w:rStyle w:val="Hyperlink"/>
                <w:noProof/>
                <w:szCs w:val="24"/>
              </w:rPr>
              <w:t>2.4.1</w:t>
            </w:r>
            <w:r w:rsidRPr="00655211">
              <w:rPr>
                <w:rFonts w:eastAsiaTheme="minorEastAsia"/>
                <w:noProof/>
                <w:color w:val="auto"/>
                <w:szCs w:val="24"/>
              </w:rPr>
              <w:tab/>
            </w:r>
            <w:r w:rsidRPr="00655211">
              <w:rPr>
                <w:rStyle w:val="Hyperlink"/>
                <w:noProof/>
                <w:szCs w:val="24"/>
              </w:rPr>
              <w:t>Convolutional Neural Networks (CN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1 \h </w:instrText>
            </w:r>
            <w:r w:rsidRPr="00655211">
              <w:rPr>
                <w:noProof/>
                <w:webHidden/>
                <w:szCs w:val="24"/>
              </w:rPr>
            </w:r>
            <w:r w:rsidRPr="00655211">
              <w:rPr>
                <w:noProof/>
                <w:webHidden/>
                <w:szCs w:val="24"/>
              </w:rPr>
              <w:fldChar w:fldCharType="separate"/>
            </w:r>
            <w:r w:rsidR="004731FD">
              <w:rPr>
                <w:noProof/>
                <w:webHidden/>
                <w:szCs w:val="24"/>
              </w:rPr>
              <w:t>13</w:t>
            </w:r>
            <w:r w:rsidRPr="00655211">
              <w:rPr>
                <w:noProof/>
                <w:webHidden/>
                <w:szCs w:val="24"/>
              </w:rPr>
              <w:fldChar w:fldCharType="end"/>
            </w:r>
          </w:hyperlink>
        </w:p>
        <w:p w14:paraId="2970576A" w14:textId="4BA84748"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22" w:history="1">
            <w:r w:rsidRPr="00655211">
              <w:rPr>
                <w:rStyle w:val="Hyperlink"/>
                <w:noProof/>
                <w:szCs w:val="24"/>
              </w:rPr>
              <w:t>2.5</w:t>
            </w:r>
            <w:r w:rsidRPr="00655211">
              <w:rPr>
                <w:rFonts w:eastAsiaTheme="minorEastAsia"/>
                <w:noProof/>
                <w:color w:val="auto"/>
                <w:szCs w:val="24"/>
              </w:rPr>
              <w:tab/>
            </w:r>
            <w:r w:rsidRPr="00655211">
              <w:rPr>
                <w:rStyle w:val="Hyperlink"/>
                <w:noProof/>
                <w:szCs w:val="24"/>
              </w:rPr>
              <w:t>Real-Time and Application-Based Model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2 \h </w:instrText>
            </w:r>
            <w:r w:rsidRPr="00655211">
              <w:rPr>
                <w:noProof/>
                <w:webHidden/>
                <w:szCs w:val="24"/>
              </w:rPr>
            </w:r>
            <w:r w:rsidRPr="00655211">
              <w:rPr>
                <w:noProof/>
                <w:webHidden/>
                <w:szCs w:val="24"/>
              </w:rPr>
              <w:fldChar w:fldCharType="separate"/>
            </w:r>
            <w:r w:rsidR="004731FD">
              <w:rPr>
                <w:noProof/>
                <w:webHidden/>
                <w:szCs w:val="24"/>
              </w:rPr>
              <w:t>14</w:t>
            </w:r>
            <w:r w:rsidRPr="00655211">
              <w:rPr>
                <w:noProof/>
                <w:webHidden/>
                <w:szCs w:val="24"/>
              </w:rPr>
              <w:fldChar w:fldCharType="end"/>
            </w:r>
          </w:hyperlink>
        </w:p>
        <w:p w14:paraId="55D63C5F" w14:textId="102FEDB4"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23" w:history="1">
            <w:r w:rsidRPr="00655211">
              <w:rPr>
                <w:rStyle w:val="Hyperlink"/>
                <w:noProof/>
                <w:szCs w:val="24"/>
              </w:rPr>
              <w:t>2.5.1</w:t>
            </w:r>
            <w:r w:rsidRPr="00655211">
              <w:rPr>
                <w:rFonts w:eastAsiaTheme="minorEastAsia"/>
                <w:noProof/>
                <w:color w:val="auto"/>
                <w:szCs w:val="24"/>
              </w:rPr>
              <w:tab/>
            </w:r>
            <w:r w:rsidRPr="00655211">
              <w:rPr>
                <w:rStyle w:val="Hyperlink"/>
                <w:noProof/>
                <w:szCs w:val="24"/>
              </w:rPr>
              <w:t>Mobile and Real-Time Dete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3 \h </w:instrText>
            </w:r>
            <w:r w:rsidRPr="00655211">
              <w:rPr>
                <w:noProof/>
                <w:webHidden/>
                <w:szCs w:val="24"/>
              </w:rPr>
            </w:r>
            <w:r w:rsidRPr="00655211">
              <w:rPr>
                <w:noProof/>
                <w:webHidden/>
                <w:szCs w:val="24"/>
              </w:rPr>
              <w:fldChar w:fldCharType="separate"/>
            </w:r>
            <w:r w:rsidR="004731FD">
              <w:rPr>
                <w:noProof/>
                <w:webHidden/>
                <w:szCs w:val="24"/>
              </w:rPr>
              <w:t>14</w:t>
            </w:r>
            <w:r w:rsidRPr="00655211">
              <w:rPr>
                <w:noProof/>
                <w:webHidden/>
                <w:szCs w:val="24"/>
              </w:rPr>
              <w:fldChar w:fldCharType="end"/>
            </w:r>
          </w:hyperlink>
        </w:p>
        <w:p w14:paraId="16D6F190" w14:textId="45695674"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24" w:history="1">
            <w:r w:rsidRPr="00655211">
              <w:rPr>
                <w:rStyle w:val="Hyperlink"/>
                <w:noProof/>
                <w:szCs w:val="24"/>
              </w:rPr>
              <w:t>2.6</w:t>
            </w:r>
            <w:r w:rsidRPr="00655211">
              <w:rPr>
                <w:rFonts w:eastAsiaTheme="minorEastAsia"/>
                <w:noProof/>
                <w:color w:val="auto"/>
                <w:szCs w:val="24"/>
              </w:rPr>
              <w:tab/>
            </w:r>
            <w:r w:rsidRPr="00655211">
              <w:rPr>
                <w:rStyle w:val="Hyperlink"/>
                <w:noProof/>
                <w:szCs w:val="24"/>
              </w:rPr>
              <w:t>Limitations of Current System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4 \h </w:instrText>
            </w:r>
            <w:r w:rsidRPr="00655211">
              <w:rPr>
                <w:noProof/>
                <w:webHidden/>
                <w:szCs w:val="24"/>
              </w:rPr>
            </w:r>
            <w:r w:rsidRPr="00655211">
              <w:rPr>
                <w:noProof/>
                <w:webHidden/>
                <w:szCs w:val="24"/>
              </w:rPr>
              <w:fldChar w:fldCharType="separate"/>
            </w:r>
            <w:r w:rsidR="004731FD">
              <w:rPr>
                <w:noProof/>
                <w:webHidden/>
                <w:szCs w:val="24"/>
              </w:rPr>
              <w:t>15</w:t>
            </w:r>
            <w:r w:rsidRPr="00655211">
              <w:rPr>
                <w:noProof/>
                <w:webHidden/>
                <w:szCs w:val="24"/>
              </w:rPr>
              <w:fldChar w:fldCharType="end"/>
            </w:r>
          </w:hyperlink>
        </w:p>
        <w:p w14:paraId="4EFDEE1D" w14:textId="5D95E136"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25" w:history="1">
            <w:r w:rsidRPr="00655211">
              <w:rPr>
                <w:rStyle w:val="Hyperlink"/>
                <w:noProof/>
                <w:szCs w:val="24"/>
              </w:rPr>
              <w:t>2.7</w:t>
            </w:r>
            <w:r w:rsidRPr="00655211">
              <w:rPr>
                <w:rFonts w:eastAsiaTheme="minorEastAsia"/>
                <w:noProof/>
                <w:color w:val="auto"/>
                <w:szCs w:val="24"/>
              </w:rPr>
              <w:tab/>
            </w:r>
            <w:r w:rsidRPr="00655211">
              <w:rPr>
                <w:rStyle w:val="Hyperlink"/>
                <w:noProof/>
                <w:szCs w:val="24"/>
              </w:rPr>
              <w:t>Currency Specificity and Lack of Real-Time Dete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5 \h </w:instrText>
            </w:r>
            <w:r w:rsidRPr="00655211">
              <w:rPr>
                <w:noProof/>
                <w:webHidden/>
                <w:szCs w:val="24"/>
              </w:rPr>
            </w:r>
            <w:r w:rsidRPr="00655211">
              <w:rPr>
                <w:noProof/>
                <w:webHidden/>
                <w:szCs w:val="24"/>
              </w:rPr>
              <w:fldChar w:fldCharType="separate"/>
            </w:r>
            <w:r w:rsidR="004731FD">
              <w:rPr>
                <w:noProof/>
                <w:webHidden/>
                <w:szCs w:val="24"/>
              </w:rPr>
              <w:t>15</w:t>
            </w:r>
            <w:r w:rsidRPr="00655211">
              <w:rPr>
                <w:noProof/>
                <w:webHidden/>
                <w:szCs w:val="24"/>
              </w:rPr>
              <w:fldChar w:fldCharType="end"/>
            </w:r>
          </w:hyperlink>
        </w:p>
        <w:p w14:paraId="7EA4AF57" w14:textId="10727759"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26" w:history="1">
            <w:r w:rsidRPr="00655211">
              <w:rPr>
                <w:rStyle w:val="Hyperlink"/>
                <w:noProof/>
                <w:szCs w:val="24"/>
              </w:rPr>
              <w:t>2.7.1</w:t>
            </w:r>
            <w:r w:rsidRPr="00655211">
              <w:rPr>
                <w:rFonts w:eastAsiaTheme="minorEastAsia"/>
                <w:noProof/>
                <w:color w:val="auto"/>
                <w:szCs w:val="24"/>
              </w:rPr>
              <w:tab/>
            </w:r>
            <w:r w:rsidRPr="00655211">
              <w:rPr>
                <w:rStyle w:val="Hyperlink"/>
                <w:noProof/>
                <w:szCs w:val="24"/>
              </w:rPr>
              <w:t>Dataset and Real-World Challeng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6 \h </w:instrText>
            </w:r>
            <w:r w:rsidRPr="00655211">
              <w:rPr>
                <w:noProof/>
                <w:webHidden/>
                <w:szCs w:val="24"/>
              </w:rPr>
            </w:r>
            <w:r w:rsidRPr="00655211">
              <w:rPr>
                <w:noProof/>
                <w:webHidden/>
                <w:szCs w:val="24"/>
              </w:rPr>
              <w:fldChar w:fldCharType="separate"/>
            </w:r>
            <w:r w:rsidR="004731FD">
              <w:rPr>
                <w:noProof/>
                <w:webHidden/>
                <w:szCs w:val="24"/>
              </w:rPr>
              <w:t>16</w:t>
            </w:r>
            <w:r w:rsidRPr="00655211">
              <w:rPr>
                <w:noProof/>
                <w:webHidden/>
                <w:szCs w:val="24"/>
              </w:rPr>
              <w:fldChar w:fldCharType="end"/>
            </w:r>
          </w:hyperlink>
        </w:p>
        <w:p w14:paraId="0EE79086" w14:textId="07C832D2"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27" w:history="1">
            <w:r w:rsidRPr="00655211">
              <w:rPr>
                <w:rStyle w:val="Hyperlink"/>
                <w:noProof/>
                <w:szCs w:val="24"/>
              </w:rPr>
              <w:t>2.8</w:t>
            </w:r>
            <w:r w:rsidRPr="00655211">
              <w:rPr>
                <w:rFonts w:eastAsiaTheme="minorEastAsia"/>
                <w:noProof/>
                <w:color w:val="auto"/>
                <w:szCs w:val="24"/>
              </w:rPr>
              <w:tab/>
            </w:r>
            <w:r w:rsidRPr="00655211">
              <w:rPr>
                <w:rStyle w:val="Hyperlink"/>
                <w:noProof/>
                <w:szCs w:val="24"/>
              </w:rPr>
              <w:t>Proposed Methodology: Support Vector Machines (SVM)</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7 \h </w:instrText>
            </w:r>
            <w:r w:rsidRPr="00655211">
              <w:rPr>
                <w:noProof/>
                <w:webHidden/>
                <w:szCs w:val="24"/>
              </w:rPr>
            </w:r>
            <w:r w:rsidRPr="00655211">
              <w:rPr>
                <w:noProof/>
                <w:webHidden/>
                <w:szCs w:val="24"/>
              </w:rPr>
              <w:fldChar w:fldCharType="separate"/>
            </w:r>
            <w:r w:rsidR="004731FD">
              <w:rPr>
                <w:noProof/>
                <w:webHidden/>
                <w:szCs w:val="24"/>
              </w:rPr>
              <w:t>16</w:t>
            </w:r>
            <w:r w:rsidRPr="00655211">
              <w:rPr>
                <w:noProof/>
                <w:webHidden/>
                <w:szCs w:val="24"/>
              </w:rPr>
              <w:fldChar w:fldCharType="end"/>
            </w:r>
          </w:hyperlink>
        </w:p>
        <w:p w14:paraId="64A01827" w14:textId="3FBC915C"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428" w:history="1">
            <w:r w:rsidRPr="00655211">
              <w:rPr>
                <w:rStyle w:val="Hyperlink"/>
                <w:bCs/>
                <w:noProof/>
                <w:szCs w:val="24"/>
              </w:rPr>
              <w:t>CHAPTER THRE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8 \h </w:instrText>
            </w:r>
            <w:r w:rsidRPr="00655211">
              <w:rPr>
                <w:noProof/>
                <w:webHidden/>
                <w:szCs w:val="24"/>
              </w:rPr>
            </w:r>
            <w:r w:rsidRPr="00655211">
              <w:rPr>
                <w:noProof/>
                <w:webHidden/>
                <w:szCs w:val="24"/>
              </w:rPr>
              <w:fldChar w:fldCharType="separate"/>
            </w:r>
            <w:r w:rsidR="004731FD">
              <w:rPr>
                <w:noProof/>
                <w:webHidden/>
                <w:szCs w:val="24"/>
              </w:rPr>
              <w:t>20</w:t>
            </w:r>
            <w:r w:rsidRPr="00655211">
              <w:rPr>
                <w:noProof/>
                <w:webHidden/>
                <w:szCs w:val="24"/>
              </w:rPr>
              <w:fldChar w:fldCharType="end"/>
            </w:r>
          </w:hyperlink>
        </w:p>
        <w:p w14:paraId="6CCB8833" w14:textId="5687493D" w:rsidR="00655211" w:rsidRPr="00655211" w:rsidRDefault="00655211" w:rsidP="00655211">
          <w:pPr>
            <w:pStyle w:val="TOC1"/>
            <w:tabs>
              <w:tab w:val="left" w:pos="480"/>
              <w:tab w:val="right" w:leader="dot" w:pos="9016"/>
            </w:tabs>
            <w:spacing w:line="480" w:lineRule="auto"/>
            <w:rPr>
              <w:rFonts w:eastAsiaTheme="minorEastAsia"/>
              <w:noProof/>
              <w:color w:val="auto"/>
              <w:szCs w:val="24"/>
            </w:rPr>
          </w:pPr>
          <w:hyperlink w:anchor="_Toc199715429" w:history="1">
            <w:r w:rsidRPr="00655211">
              <w:rPr>
                <w:rStyle w:val="Hyperlink"/>
                <w:noProof/>
                <w:szCs w:val="24"/>
              </w:rPr>
              <w:t>3</w:t>
            </w:r>
            <w:r w:rsidRPr="00655211">
              <w:rPr>
                <w:rFonts w:eastAsiaTheme="minorEastAsia"/>
                <w:noProof/>
                <w:color w:val="auto"/>
                <w:szCs w:val="24"/>
              </w:rPr>
              <w:tab/>
            </w:r>
            <w:r w:rsidRPr="00655211">
              <w:rPr>
                <w:rStyle w:val="Hyperlink"/>
                <w:noProof/>
                <w:szCs w:val="24"/>
              </w:rPr>
              <w:t>METHODOLOGY</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29 \h </w:instrText>
            </w:r>
            <w:r w:rsidRPr="00655211">
              <w:rPr>
                <w:noProof/>
                <w:webHidden/>
                <w:szCs w:val="24"/>
              </w:rPr>
            </w:r>
            <w:r w:rsidRPr="00655211">
              <w:rPr>
                <w:noProof/>
                <w:webHidden/>
                <w:szCs w:val="24"/>
              </w:rPr>
              <w:fldChar w:fldCharType="separate"/>
            </w:r>
            <w:r w:rsidR="004731FD">
              <w:rPr>
                <w:noProof/>
                <w:webHidden/>
                <w:szCs w:val="24"/>
              </w:rPr>
              <w:t>20</w:t>
            </w:r>
            <w:r w:rsidRPr="00655211">
              <w:rPr>
                <w:noProof/>
                <w:webHidden/>
                <w:szCs w:val="24"/>
              </w:rPr>
              <w:fldChar w:fldCharType="end"/>
            </w:r>
          </w:hyperlink>
        </w:p>
        <w:p w14:paraId="57350C47" w14:textId="7F625714"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30" w:history="1">
            <w:r w:rsidRPr="00655211">
              <w:rPr>
                <w:rStyle w:val="Hyperlink"/>
                <w:noProof/>
                <w:szCs w:val="24"/>
              </w:rPr>
              <w:t>3.1</w:t>
            </w:r>
            <w:r w:rsidRPr="00655211">
              <w:rPr>
                <w:rFonts w:eastAsiaTheme="minorEastAsia"/>
                <w:noProof/>
                <w:color w:val="auto"/>
                <w:szCs w:val="24"/>
              </w:rPr>
              <w:tab/>
            </w:r>
            <w:r w:rsidRPr="00655211">
              <w:rPr>
                <w:rStyle w:val="Hyperlink"/>
                <w:noProof/>
                <w:szCs w:val="24"/>
              </w:rPr>
              <w:t>Data Colle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0 \h </w:instrText>
            </w:r>
            <w:r w:rsidRPr="00655211">
              <w:rPr>
                <w:noProof/>
                <w:webHidden/>
                <w:szCs w:val="24"/>
              </w:rPr>
            </w:r>
            <w:r w:rsidRPr="00655211">
              <w:rPr>
                <w:noProof/>
                <w:webHidden/>
                <w:szCs w:val="24"/>
              </w:rPr>
              <w:fldChar w:fldCharType="separate"/>
            </w:r>
            <w:r w:rsidR="004731FD">
              <w:rPr>
                <w:noProof/>
                <w:webHidden/>
                <w:szCs w:val="24"/>
              </w:rPr>
              <w:t>22</w:t>
            </w:r>
            <w:r w:rsidRPr="00655211">
              <w:rPr>
                <w:noProof/>
                <w:webHidden/>
                <w:szCs w:val="24"/>
              </w:rPr>
              <w:fldChar w:fldCharType="end"/>
            </w:r>
          </w:hyperlink>
        </w:p>
        <w:p w14:paraId="2924F475" w14:textId="59676640"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31" w:history="1">
            <w:r w:rsidRPr="00655211">
              <w:rPr>
                <w:rStyle w:val="Hyperlink"/>
                <w:noProof/>
                <w:szCs w:val="24"/>
              </w:rPr>
              <w:t>3.2</w:t>
            </w:r>
            <w:r w:rsidRPr="00655211">
              <w:rPr>
                <w:rFonts w:eastAsiaTheme="minorEastAsia"/>
                <w:noProof/>
                <w:color w:val="auto"/>
                <w:szCs w:val="24"/>
              </w:rPr>
              <w:tab/>
            </w:r>
            <w:r w:rsidRPr="00655211">
              <w:rPr>
                <w:rStyle w:val="Hyperlink"/>
                <w:noProof/>
                <w:szCs w:val="24"/>
              </w:rPr>
              <w:t>Image Preprocessing</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1 \h </w:instrText>
            </w:r>
            <w:r w:rsidRPr="00655211">
              <w:rPr>
                <w:noProof/>
                <w:webHidden/>
                <w:szCs w:val="24"/>
              </w:rPr>
            </w:r>
            <w:r w:rsidRPr="00655211">
              <w:rPr>
                <w:noProof/>
                <w:webHidden/>
                <w:szCs w:val="24"/>
              </w:rPr>
              <w:fldChar w:fldCharType="separate"/>
            </w:r>
            <w:r w:rsidR="004731FD">
              <w:rPr>
                <w:noProof/>
                <w:webHidden/>
                <w:szCs w:val="24"/>
              </w:rPr>
              <w:t>25</w:t>
            </w:r>
            <w:r w:rsidRPr="00655211">
              <w:rPr>
                <w:noProof/>
                <w:webHidden/>
                <w:szCs w:val="24"/>
              </w:rPr>
              <w:fldChar w:fldCharType="end"/>
            </w:r>
          </w:hyperlink>
        </w:p>
        <w:p w14:paraId="09C2FF3A" w14:textId="6B63110A"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32" w:history="1">
            <w:r w:rsidRPr="00655211">
              <w:rPr>
                <w:rStyle w:val="Hyperlink"/>
                <w:noProof/>
                <w:szCs w:val="24"/>
              </w:rPr>
              <w:t>3.3</w:t>
            </w:r>
            <w:r w:rsidRPr="00655211">
              <w:rPr>
                <w:rFonts w:eastAsiaTheme="minorEastAsia"/>
                <w:noProof/>
                <w:color w:val="auto"/>
                <w:szCs w:val="24"/>
              </w:rPr>
              <w:tab/>
            </w:r>
            <w:r w:rsidRPr="00655211">
              <w:rPr>
                <w:rStyle w:val="Hyperlink"/>
                <w:noProof/>
                <w:szCs w:val="24"/>
              </w:rPr>
              <w:t>Color Segment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2 \h </w:instrText>
            </w:r>
            <w:r w:rsidRPr="00655211">
              <w:rPr>
                <w:noProof/>
                <w:webHidden/>
                <w:szCs w:val="24"/>
              </w:rPr>
            </w:r>
            <w:r w:rsidRPr="00655211">
              <w:rPr>
                <w:noProof/>
                <w:webHidden/>
                <w:szCs w:val="24"/>
              </w:rPr>
              <w:fldChar w:fldCharType="separate"/>
            </w:r>
            <w:r w:rsidR="004731FD">
              <w:rPr>
                <w:noProof/>
                <w:webHidden/>
                <w:szCs w:val="24"/>
              </w:rPr>
              <w:t>26</w:t>
            </w:r>
            <w:r w:rsidRPr="00655211">
              <w:rPr>
                <w:noProof/>
                <w:webHidden/>
                <w:szCs w:val="24"/>
              </w:rPr>
              <w:fldChar w:fldCharType="end"/>
            </w:r>
          </w:hyperlink>
        </w:p>
        <w:p w14:paraId="18C61BEE" w14:textId="380DF198"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33" w:history="1">
            <w:r w:rsidRPr="00655211">
              <w:rPr>
                <w:rStyle w:val="Hyperlink"/>
                <w:noProof/>
                <w:szCs w:val="24"/>
              </w:rPr>
              <w:t>3.3.1</w:t>
            </w:r>
            <w:r w:rsidRPr="00655211">
              <w:rPr>
                <w:rFonts w:eastAsiaTheme="minorEastAsia"/>
                <w:noProof/>
                <w:color w:val="auto"/>
                <w:szCs w:val="24"/>
              </w:rPr>
              <w:tab/>
            </w:r>
            <w:r w:rsidRPr="00655211">
              <w:rPr>
                <w:rStyle w:val="Hyperlink"/>
                <w:noProof/>
                <w:szCs w:val="24"/>
              </w:rPr>
              <w:t>RGB Color Model</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3 \h </w:instrText>
            </w:r>
            <w:r w:rsidRPr="00655211">
              <w:rPr>
                <w:noProof/>
                <w:webHidden/>
                <w:szCs w:val="24"/>
              </w:rPr>
            </w:r>
            <w:r w:rsidRPr="00655211">
              <w:rPr>
                <w:noProof/>
                <w:webHidden/>
                <w:szCs w:val="24"/>
              </w:rPr>
              <w:fldChar w:fldCharType="separate"/>
            </w:r>
            <w:r w:rsidR="004731FD">
              <w:rPr>
                <w:noProof/>
                <w:webHidden/>
                <w:szCs w:val="24"/>
              </w:rPr>
              <w:t>28</w:t>
            </w:r>
            <w:r w:rsidRPr="00655211">
              <w:rPr>
                <w:noProof/>
                <w:webHidden/>
                <w:szCs w:val="24"/>
              </w:rPr>
              <w:fldChar w:fldCharType="end"/>
            </w:r>
          </w:hyperlink>
        </w:p>
        <w:p w14:paraId="032A345C" w14:textId="5EF95948"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34" w:history="1">
            <w:r w:rsidRPr="00655211">
              <w:rPr>
                <w:rStyle w:val="Hyperlink"/>
                <w:noProof/>
                <w:szCs w:val="24"/>
              </w:rPr>
              <w:t>3.3.2</w:t>
            </w:r>
            <w:r w:rsidRPr="00655211">
              <w:rPr>
                <w:rFonts w:eastAsiaTheme="minorEastAsia"/>
                <w:noProof/>
                <w:color w:val="auto"/>
                <w:szCs w:val="24"/>
              </w:rPr>
              <w:tab/>
            </w:r>
            <w:r w:rsidRPr="00655211">
              <w:rPr>
                <w:rStyle w:val="Hyperlink"/>
                <w:noProof/>
                <w:szCs w:val="24"/>
              </w:rPr>
              <w:t>HSV Color Model</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4 \h </w:instrText>
            </w:r>
            <w:r w:rsidRPr="00655211">
              <w:rPr>
                <w:noProof/>
                <w:webHidden/>
                <w:szCs w:val="24"/>
              </w:rPr>
            </w:r>
            <w:r w:rsidRPr="00655211">
              <w:rPr>
                <w:noProof/>
                <w:webHidden/>
                <w:szCs w:val="24"/>
              </w:rPr>
              <w:fldChar w:fldCharType="separate"/>
            </w:r>
            <w:r w:rsidR="004731FD">
              <w:rPr>
                <w:noProof/>
                <w:webHidden/>
                <w:szCs w:val="24"/>
              </w:rPr>
              <w:t>29</w:t>
            </w:r>
            <w:r w:rsidRPr="00655211">
              <w:rPr>
                <w:noProof/>
                <w:webHidden/>
                <w:szCs w:val="24"/>
              </w:rPr>
              <w:fldChar w:fldCharType="end"/>
            </w:r>
          </w:hyperlink>
        </w:p>
        <w:p w14:paraId="0527580F" w14:textId="074E5F98"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35" w:history="1">
            <w:r w:rsidRPr="00655211">
              <w:rPr>
                <w:rStyle w:val="Hyperlink"/>
                <w:noProof/>
                <w:szCs w:val="24"/>
              </w:rPr>
              <w:t>3.3.3</w:t>
            </w:r>
            <w:r w:rsidRPr="00655211">
              <w:rPr>
                <w:rFonts w:eastAsiaTheme="minorEastAsia"/>
                <w:noProof/>
                <w:color w:val="auto"/>
                <w:szCs w:val="24"/>
              </w:rPr>
              <w:tab/>
            </w:r>
            <w:r w:rsidRPr="00655211">
              <w:rPr>
                <w:rStyle w:val="Hyperlink"/>
                <w:noProof/>
                <w:szCs w:val="24"/>
              </w:rPr>
              <w:t>RGB to HSV Convers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5 \h </w:instrText>
            </w:r>
            <w:r w:rsidRPr="00655211">
              <w:rPr>
                <w:noProof/>
                <w:webHidden/>
                <w:szCs w:val="24"/>
              </w:rPr>
            </w:r>
            <w:r w:rsidRPr="00655211">
              <w:rPr>
                <w:noProof/>
                <w:webHidden/>
                <w:szCs w:val="24"/>
              </w:rPr>
              <w:fldChar w:fldCharType="separate"/>
            </w:r>
            <w:r w:rsidR="004731FD">
              <w:rPr>
                <w:noProof/>
                <w:webHidden/>
                <w:szCs w:val="24"/>
              </w:rPr>
              <w:t>30</w:t>
            </w:r>
            <w:r w:rsidRPr="00655211">
              <w:rPr>
                <w:noProof/>
                <w:webHidden/>
                <w:szCs w:val="24"/>
              </w:rPr>
              <w:fldChar w:fldCharType="end"/>
            </w:r>
          </w:hyperlink>
        </w:p>
        <w:p w14:paraId="5169F87D" w14:textId="33BB93E2"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36" w:history="1">
            <w:r w:rsidRPr="00655211">
              <w:rPr>
                <w:rStyle w:val="Hyperlink"/>
                <w:noProof/>
                <w:szCs w:val="24"/>
              </w:rPr>
              <w:t>3.4</w:t>
            </w:r>
            <w:r w:rsidRPr="00655211">
              <w:rPr>
                <w:rFonts w:eastAsiaTheme="minorEastAsia"/>
                <w:noProof/>
                <w:color w:val="auto"/>
                <w:szCs w:val="24"/>
              </w:rPr>
              <w:tab/>
            </w:r>
            <w:r w:rsidRPr="00655211">
              <w:rPr>
                <w:rStyle w:val="Hyperlink"/>
                <w:noProof/>
                <w:szCs w:val="24"/>
              </w:rPr>
              <w:t>Grayscale Convers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6 \h </w:instrText>
            </w:r>
            <w:r w:rsidRPr="00655211">
              <w:rPr>
                <w:noProof/>
                <w:webHidden/>
                <w:szCs w:val="24"/>
              </w:rPr>
            </w:r>
            <w:r w:rsidRPr="00655211">
              <w:rPr>
                <w:noProof/>
                <w:webHidden/>
                <w:szCs w:val="24"/>
              </w:rPr>
              <w:fldChar w:fldCharType="separate"/>
            </w:r>
            <w:r w:rsidR="004731FD">
              <w:rPr>
                <w:noProof/>
                <w:webHidden/>
                <w:szCs w:val="24"/>
              </w:rPr>
              <w:t>31</w:t>
            </w:r>
            <w:r w:rsidRPr="00655211">
              <w:rPr>
                <w:noProof/>
                <w:webHidden/>
                <w:szCs w:val="24"/>
              </w:rPr>
              <w:fldChar w:fldCharType="end"/>
            </w:r>
          </w:hyperlink>
        </w:p>
        <w:p w14:paraId="696EB75A" w14:textId="2DB9DC69"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37" w:history="1">
            <w:r w:rsidRPr="00655211">
              <w:rPr>
                <w:rStyle w:val="Hyperlink"/>
                <w:noProof/>
                <w:szCs w:val="24"/>
              </w:rPr>
              <w:t>3.5</w:t>
            </w:r>
            <w:r w:rsidRPr="00655211">
              <w:rPr>
                <w:rFonts w:eastAsiaTheme="minorEastAsia"/>
                <w:noProof/>
                <w:color w:val="auto"/>
                <w:szCs w:val="24"/>
              </w:rPr>
              <w:tab/>
            </w:r>
            <w:r w:rsidRPr="00655211">
              <w:rPr>
                <w:rStyle w:val="Hyperlink"/>
                <w:noProof/>
                <w:szCs w:val="24"/>
              </w:rPr>
              <w:t>Morphological Processing</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7 \h </w:instrText>
            </w:r>
            <w:r w:rsidRPr="00655211">
              <w:rPr>
                <w:noProof/>
                <w:webHidden/>
                <w:szCs w:val="24"/>
              </w:rPr>
            </w:r>
            <w:r w:rsidRPr="00655211">
              <w:rPr>
                <w:noProof/>
                <w:webHidden/>
                <w:szCs w:val="24"/>
              </w:rPr>
              <w:fldChar w:fldCharType="separate"/>
            </w:r>
            <w:r w:rsidR="004731FD">
              <w:rPr>
                <w:noProof/>
                <w:webHidden/>
                <w:szCs w:val="24"/>
              </w:rPr>
              <w:t>33</w:t>
            </w:r>
            <w:r w:rsidRPr="00655211">
              <w:rPr>
                <w:noProof/>
                <w:webHidden/>
                <w:szCs w:val="24"/>
              </w:rPr>
              <w:fldChar w:fldCharType="end"/>
            </w:r>
          </w:hyperlink>
        </w:p>
        <w:p w14:paraId="577CF473" w14:textId="726330DE"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38" w:history="1">
            <w:r w:rsidRPr="00655211">
              <w:rPr>
                <w:rStyle w:val="Hyperlink"/>
                <w:noProof/>
                <w:szCs w:val="24"/>
              </w:rPr>
              <w:t>3.5.1</w:t>
            </w:r>
            <w:r w:rsidRPr="00655211">
              <w:rPr>
                <w:rFonts w:eastAsiaTheme="minorEastAsia"/>
                <w:noProof/>
                <w:color w:val="auto"/>
                <w:szCs w:val="24"/>
              </w:rPr>
              <w:tab/>
            </w:r>
            <w:r w:rsidRPr="00655211">
              <w:rPr>
                <w:rStyle w:val="Hyperlink"/>
                <w:noProof/>
                <w:szCs w:val="24"/>
              </w:rPr>
              <w:t>Morphological processing algorithm</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8 \h </w:instrText>
            </w:r>
            <w:r w:rsidRPr="00655211">
              <w:rPr>
                <w:noProof/>
                <w:webHidden/>
                <w:szCs w:val="24"/>
              </w:rPr>
            </w:r>
            <w:r w:rsidRPr="00655211">
              <w:rPr>
                <w:noProof/>
                <w:webHidden/>
                <w:szCs w:val="24"/>
              </w:rPr>
              <w:fldChar w:fldCharType="separate"/>
            </w:r>
            <w:r w:rsidR="004731FD">
              <w:rPr>
                <w:noProof/>
                <w:webHidden/>
                <w:szCs w:val="24"/>
              </w:rPr>
              <w:t>34</w:t>
            </w:r>
            <w:r w:rsidRPr="00655211">
              <w:rPr>
                <w:noProof/>
                <w:webHidden/>
                <w:szCs w:val="24"/>
              </w:rPr>
              <w:fldChar w:fldCharType="end"/>
            </w:r>
          </w:hyperlink>
        </w:p>
        <w:p w14:paraId="6FBACA2C" w14:textId="30376578"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39" w:history="1">
            <w:r w:rsidRPr="00655211">
              <w:rPr>
                <w:rStyle w:val="Hyperlink"/>
                <w:noProof/>
                <w:szCs w:val="24"/>
              </w:rPr>
              <w:t>3.6</w:t>
            </w:r>
            <w:r w:rsidRPr="00655211">
              <w:rPr>
                <w:rFonts w:eastAsiaTheme="minorEastAsia"/>
                <w:noProof/>
                <w:color w:val="auto"/>
                <w:szCs w:val="24"/>
              </w:rPr>
              <w:tab/>
            </w:r>
            <w:r w:rsidRPr="00655211">
              <w:rPr>
                <w:rStyle w:val="Hyperlink"/>
                <w:noProof/>
                <w:szCs w:val="24"/>
              </w:rPr>
              <w:t>Feature Extra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39 \h </w:instrText>
            </w:r>
            <w:r w:rsidRPr="00655211">
              <w:rPr>
                <w:noProof/>
                <w:webHidden/>
                <w:szCs w:val="24"/>
              </w:rPr>
            </w:r>
            <w:r w:rsidRPr="00655211">
              <w:rPr>
                <w:noProof/>
                <w:webHidden/>
                <w:szCs w:val="24"/>
              </w:rPr>
              <w:fldChar w:fldCharType="separate"/>
            </w:r>
            <w:r w:rsidR="004731FD">
              <w:rPr>
                <w:noProof/>
                <w:webHidden/>
                <w:szCs w:val="24"/>
              </w:rPr>
              <w:t>35</w:t>
            </w:r>
            <w:r w:rsidRPr="00655211">
              <w:rPr>
                <w:noProof/>
                <w:webHidden/>
                <w:szCs w:val="24"/>
              </w:rPr>
              <w:fldChar w:fldCharType="end"/>
            </w:r>
          </w:hyperlink>
        </w:p>
        <w:p w14:paraId="6BEAF77D" w14:textId="217A6A7A"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40" w:history="1">
            <w:r w:rsidRPr="00655211">
              <w:rPr>
                <w:rStyle w:val="Hyperlink"/>
                <w:noProof/>
                <w:szCs w:val="24"/>
              </w:rPr>
              <w:t>3.6.1</w:t>
            </w:r>
            <w:r w:rsidRPr="00655211">
              <w:rPr>
                <w:rFonts w:eastAsiaTheme="minorEastAsia"/>
                <w:noProof/>
                <w:color w:val="auto"/>
                <w:szCs w:val="24"/>
              </w:rPr>
              <w:tab/>
            </w:r>
            <w:r w:rsidRPr="00655211">
              <w:rPr>
                <w:rStyle w:val="Hyperlink"/>
                <w:noProof/>
                <w:szCs w:val="24"/>
              </w:rPr>
              <w:t>Statistical properties computed</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0 \h </w:instrText>
            </w:r>
            <w:r w:rsidRPr="00655211">
              <w:rPr>
                <w:noProof/>
                <w:webHidden/>
                <w:szCs w:val="24"/>
              </w:rPr>
            </w:r>
            <w:r w:rsidRPr="00655211">
              <w:rPr>
                <w:noProof/>
                <w:webHidden/>
                <w:szCs w:val="24"/>
              </w:rPr>
              <w:fldChar w:fldCharType="separate"/>
            </w:r>
            <w:r w:rsidR="004731FD">
              <w:rPr>
                <w:noProof/>
                <w:webHidden/>
                <w:szCs w:val="24"/>
              </w:rPr>
              <w:t>37</w:t>
            </w:r>
            <w:r w:rsidRPr="00655211">
              <w:rPr>
                <w:noProof/>
                <w:webHidden/>
                <w:szCs w:val="24"/>
              </w:rPr>
              <w:fldChar w:fldCharType="end"/>
            </w:r>
          </w:hyperlink>
        </w:p>
        <w:p w14:paraId="302559D7" w14:textId="5191844D"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41" w:history="1">
            <w:r w:rsidRPr="00655211">
              <w:rPr>
                <w:rStyle w:val="Hyperlink"/>
                <w:noProof/>
                <w:szCs w:val="24"/>
              </w:rPr>
              <w:t>3.6.2</w:t>
            </w:r>
            <w:r w:rsidRPr="00655211">
              <w:rPr>
                <w:rFonts w:eastAsiaTheme="minorEastAsia"/>
                <w:noProof/>
                <w:color w:val="auto"/>
                <w:szCs w:val="24"/>
              </w:rPr>
              <w:tab/>
            </w:r>
            <w:r w:rsidRPr="00655211">
              <w:rPr>
                <w:rStyle w:val="Hyperlink"/>
                <w:noProof/>
                <w:szCs w:val="24"/>
              </w:rPr>
              <w:t>Features extracted in the Nigerian naira not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1 \h </w:instrText>
            </w:r>
            <w:r w:rsidRPr="00655211">
              <w:rPr>
                <w:noProof/>
                <w:webHidden/>
                <w:szCs w:val="24"/>
              </w:rPr>
            </w:r>
            <w:r w:rsidRPr="00655211">
              <w:rPr>
                <w:noProof/>
                <w:webHidden/>
                <w:szCs w:val="24"/>
              </w:rPr>
              <w:fldChar w:fldCharType="separate"/>
            </w:r>
            <w:r w:rsidR="004731FD">
              <w:rPr>
                <w:noProof/>
                <w:webHidden/>
                <w:szCs w:val="24"/>
              </w:rPr>
              <w:t>39</w:t>
            </w:r>
            <w:r w:rsidRPr="00655211">
              <w:rPr>
                <w:noProof/>
                <w:webHidden/>
                <w:szCs w:val="24"/>
              </w:rPr>
              <w:fldChar w:fldCharType="end"/>
            </w:r>
          </w:hyperlink>
        </w:p>
        <w:p w14:paraId="23F46872" w14:textId="098AFFED"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42" w:history="1">
            <w:r w:rsidRPr="00655211">
              <w:rPr>
                <w:rStyle w:val="Hyperlink"/>
                <w:noProof/>
                <w:szCs w:val="24"/>
              </w:rPr>
              <w:t>3.7</w:t>
            </w:r>
            <w:r w:rsidRPr="00655211">
              <w:rPr>
                <w:rFonts w:eastAsiaTheme="minorEastAsia"/>
                <w:noProof/>
                <w:color w:val="auto"/>
                <w:szCs w:val="24"/>
              </w:rPr>
              <w:tab/>
            </w:r>
            <w:r w:rsidRPr="00655211">
              <w:rPr>
                <w:rStyle w:val="Hyperlink"/>
                <w:noProof/>
                <w:szCs w:val="24"/>
              </w:rPr>
              <w:t>Create Training Dataset</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2 \h </w:instrText>
            </w:r>
            <w:r w:rsidRPr="00655211">
              <w:rPr>
                <w:noProof/>
                <w:webHidden/>
                <w:szCs w:val="24"/>
              </w:rPr>
            </w:r>
            <w:r w:rsidRPr="00655211">
              <w:rPr>
                <w:noProof/>
                <w:webHidden/>
                <w:szCs w:val="24"/>
              </w:rPr>
              <w:fldChar w:fldCharType="separate"/>
            </w:r>
            <w:r w:rsidR="004731FD">
              <w:rPr>
                <w:noProof/>
                <w:webHidden/>
                <w:szCs w:val="24"/>
              </w:rPr>
              <w:t>40</w:t>
            </w:r>
            <w:r w:rsidRPr="00655211">
              <w:rPr>
                <w:noProof/>
                <w:webHidden/>
                <w:szCs w:val="24"/>
              </w:rPr>
              <w:fldChar w:fldCharType="end"/>
            </w:r>
          </w:hyperlink>
        </w:p>
        <w:p w14:paraId="7257A0FF" w14:textId="000558C9"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43" w:history="1">
            <w:r w:rsidRPr="00655211">
              <w:rPr>
                <w:rStyle w:val="Hyperlink"/>
                <w:noProof/>
                <w:szCs w:val="24"/>
              </w:rPr>
              <w:t>3.7.1</w:t>
            </w:r>
            <w:r w:rsidRPr="00655211">
              <w:rPr>
                <w:rFonts w:eastAsiaTheme="minorEastAsia"/>
                <w:noProof/>
                <w:color w:val="auto"/>
                <w:szCs w:val="24"/>
              </w:rPr>
              <w:tab/>
            </w:r>
            <w:r w:rsidRPr="00655211">
              <w:rPr>
                <w:rStyle w:val="Hyperlink"/>
                <w:noProof/>
                <w:szCs w:val="24"/>
              </w:rPr>
              <w:t>Feature Colle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3 \h </w:instrText>
            </w:r>
            <w:r w:rsidRPr="00655211">
              <w:rPr>
                <w:noProof/>
                <w:webHidden/>
                <w:szCs w:val="24"/>
              </w:rPr>
            </w:r>
            <w:r w:rsidRPr="00655211">
              <w:rPr>
                <w:noProof/>
                <w:webHidden/>
                <w:szCs w:val="24"/>
              </w:rPr>
              <w:fldChar w:fldCharType="separate"/>
            </w:r>
            <w:r w:rsidR="004731FD">
              <w:rPr>
                <w:noProof/>
                <w:webHidden/>
                <w:szCs w:val="24"/>
              </w:rPr>
              <w:t>40</w:t>
            </w:r>
            <w:r w:rsidRPr="00655211">
              <w:rPr>
                <w:noProof/>
                <w:webHidden/>
                <w:szCs w:val="24"/>
              </w:rPr>
              <w:fldChar w:fldCharType="end"/>
            </w:r>
          </w:hyperlink>
        </w:p>
        <w:p w14:paraId="26C850B2" w14:textId="752C22FA"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44" w:history="1">
            <w:r w:rsidRPr="00655211">
              <w:rPr>
                <w:rStyle w:val="Hyperlink"/>
                <w:noProof/>
                <w:szCs w:val="24"/>
              </w:rPr>
              <w:t>3.7.2</w:t>
            </w:r>
            <w:r w:rsidRPr="00655211">
              <w:rPr>
                <w:rFonts w:eastAsiaTheme="minorEastAsia"/>
                <w:noProof/>
                <w:color w:val="auto"/>
                <w:szCs w:val="24"/>
              </w:rPr>
              <w:tab/>
            </w:r>
            <w:r w:rsidRPr="00655211">
              <w:rPr>
                <w:rStyle w:val="Hyperlink"/>
                <w:noProof/>
                <w:szCs w:val="24"/>
              </w:rPr>
              <w:t>Label Assignment</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4 \h </w:instrText>
            </w:r>
            <w:r w:rsidRPr="00655211">
              <w:rPr>
                <w:noProof/>
                <w:webHidden/>
                <w:szCs w:val="24"/>
              </w:rPr>
            </w:r>
            <w:r w:rsidRPr="00655211">
              <w:rPr>
                <w:noProof/>
                <w:webHidden/>
                <w:szCs w:val="24"/>
              </w:rPr>
              <w:fldChar w:fldCharType="separate"/>
            </w:r>
            <w:r w:rsidR="004731FD">
              <w:rPr>
                <w:noProof/>
                <w:webHidden/>
                <w:szCs w:val="24"/>
              </w:rPr>
              <w:t>42</w:t>
            </w:r>
            <w:r w:rsidRPr="00655211">
              <w:rPr>
                <w:noProof/>
                <w:webHidden/>
                <w:szCs w:val="24"/>
              </w:rPr>
              <w:fldChar w:fldCharType="end"/>
            </w:r>
          </w:hyperlink>
        </w:p>
        <w:p w14:paraId="6DCC9274" w14:textId="6B38573C"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45" w:history="1">
            <w:r w:rsidRPr="00655211">
              <w:rPr>
                <w:rStyle w:val="Hyperlink"/>
                <w:noProof/>
                <w:szCs w:val="24"/>
              </w:rPr>
              <w:t>3.8</w:t>
            </w:r>
            <w:r w:rsidRPr="00655211">
              <w:rPr>
                <w:rFonts w:eastAsiaTheme="minorEastAsia"/>
                <w:noProof/>
                <w:color w:val="auto"/>
                <w:szCs w:val="24"/>
              </w:rPr>
              <w:tab/>
            </w:r>
            <w:r w:rsidRPr="00655211">
              <w:rPr>
                <w:rStyle w:val="Hyperlink"/>
                <w:noProof/>
                <w:szCs w:val="24"/>
              </w:rPr>
              <w:t>Model Training (SVM)</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5 \h </w:instrText>
            </w:r>
            <w:r w:rsidRPr="00655211">
              <w:rPr>
                <w:noProof/>
                <w:webHidden/>
                <w:szCs w:val="24"/>
              </w:rPr>
            </w:r>
            <w:r w:rsidRPr="00655211">
              <w:rPr>
                <w:noProof/>
                <w:webHidden/>
                <w:szCs w:val="24"/>
              </w:rPr>
              <w:fldChar w:fldCharType="separate"/>
            </w:r>
            <w:r w:rsidR="004731FD">
              <w:rPr>
                <w:noProof/>
                <w:webHidden/>
                <w:szCs w:val="24"/>
              </w:rPr>
              <w:t>43</w:t>
            </w:r>
            <w:r w:rsidRPr="00655211">
              <w:rPr>
                <w:noProof/>
                <w:webHidden/>
                <w:szCs w:val="24"/>
              </w:rPr>
              <w:fldChar w:fldCharType="end"/>
            </w:r>
          </w:hyperlink>
        </w:p>
        <w:p w14:paraId="5C1B6B84" w14:textId="6352A80E"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46" w:history="1">
            <w:r w:rsidRPr="00655211">
              <w:rPr>
                <w:rStyle w:val="Hyperlink"/>
                <w:noProof/>
                <w:szCs w:val="24"/>
              </w:rPr>
              <w:t>3.8.1</w:t>
            </w:r>
            <w:r w:rsidRPr="00655211">
              <w:rPr>
                <w:rFonts w:eastAsiaTheme="minorEastAsia"/>
                <w:noProof/>
                <w:color w:val="auto"/>
                <w:szCs w:val="24"/>
              </w:rPr>
              <w:tab/>
            </w:r>
            <w:r w:rsidRPr="00655211">
              <w:rPr>
                <w:rStyle w:val="Hyperlink"/>
                <w:noProof/>
                <w:szCs w:val="24"/>
              </w:rPr>
              <w:t>Data Prepar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6 \h </w:instrText>
            </w:r>
            <w:r w:rsidRPr="00655211">
              <w:rPr>
                <w:noProof/>
                <w:webHidden/>
                <w:szCs w:val="24"/>
              </w:rPr>
            </w:r>
            <w:r w:rsidRPr="00655211">
              <w:rPr>
                <w:noProof/>
                <w:webHidden/>
                <w:szCs w:val="24"/>
              </w:rPr>
              <w:fldChar w:fldCharType="separate"/>
            </w:r>
            <w:r w:rsidR="004731FD">
              <w:rPr>
                <w:noProof/>
                <w:webHidden/>
                <w:szCs w:val="24"/>
              </w:rPr>
              <w:t>43</w:t>
            </w:r>
            <w:r w:rsidRPr="00655211">
              <w:rPr>
                <w:noProof/>
                <w:webHidden/>
                <w:szCs w:val="24"/>
              </w:rPr>
              <w:fldChar w:fldCharType="end"/>
            </w:r>
          </w:hyperlink>
        </w:p>
        <w:p w14:paraId="22F89F11" w14:textId="06FE6825"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47" w:history="1">
            <w:r w:rsidRPr="00655211">
              <w:rPr>
                <w:rStyle w:val="Hyperlink"/>
                <w:noProof/>
                <w:szCs w:val="24"/>
              </w:rPr>
              <w:t>3.8.2</w:t>
            </w:r>
            <w:r w:rsidRPr="00655211">
              <w:rPr>
                <w:rFonts w:eastAsiaTheme="minorEastAsia"/>
                <w:noProof/>
                <w:color w:val="auto"/>
                <w:szCs w:val="24"/>
              </w:rPr>
              <w:tab/>
            </w:r>
            <w:r w:rsidRPr="00655211">
              <w:rPr>
                <w:rStyle w:val="Hyperlink"/>
                <w:noProof/>
                <w:szCs w:val="24"/>
              </w:rPr>
              <w:t>Hyperparameter sele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7 \h </w:instrText>
            </w:r>
            <w:r w:rsidRPr="00655211">
              <w:rPr>
                <w:noProof/>
                <w:webHidden/>
                <w:szCs w:val="24"/>
              </w:rPr>
            </w:r>
            <w:r w:rsidRPr="00655211">
              <w:rPr>
                <w:noProof/>
                <w:webHidden/>
                <w:szCs w:val="24"/>
              </w:rPr>
              <w:fldChar w:fldCharType="separate"/>
            </w:r>
            <w:r w:rsidR="004731FD">
              <w:rPr>
                <w:noProof/>
                <w:webHidden/>
                <w:szCs w:val="24"/>
              </w:rPr>
              <w:t>44</w:t>
            </w:r>
            <w:r w:rsidRPr="00655211">
              <w:rPr>
                <w:noProof/>
                <w:webHidden/>
                <w:szCs w:val="24"/>
              </w:rPr>
              <w:fldChar w:fldCharType="end"/>
            </w:r>
          </w:hyperlink>
        </w:p>
        <w:p w14:paraId="36FB092C" w14:textId="0F5B2DBC"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48" w:history="1">
            <w:r w:rsidRPr="00655211">
              <w:rPr>
                <w:rStyle w:val="Hyperlink"/>
                <w:noProof/>
                <w:szCs w:val="24"/>
              </w:rPr>
              <w:t>3.8.3</w:t>
            </w:r>
            <w:r w:rsidRPr="00655211">
              <w:rPr>
                <w:rFonts w:eastAsiaTheme="minorEastAsia"/>
                <w:noProof/>
                <w:color w:val="auto"/>
                <w:szCs w:val="24"/>
              </w:rPr>
              <w:tab/>
            </w:r>
            <w:r w:rsidRPr="00655211">
              <w:rPr>
                <w:rStyle w:val="Hyperlink"/>
                <w:noProof/>
                <w:szCs w:val="24"/>
              </w:rPr>
              <w:t>Training the model</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8 \h </w:instrText>
            </w:r>
            <w:r w:rsidRPr="00655211">
              <w:rPr>
                <w:noProof/>
                <w:webHidden/>
                <w:szCs w:val="24"/>
              </w:rPr>
            </w:r>
            <w:r w:rsidRPr="00655211">
              <w:rPr>
                <w:noProof/>
                <w:webHidden/>
                <w:szCs w:val="24"/>
              </w:rPr>
              <w:fldChar w:fldCharType="separate"/>
            </w:r>
            <w:r w:rsidR="004731FD">
              <w:rPr>
                <w:noProof/>
                <w:webHidden/>
                <w:szCs w:val="24"/>
              </w:rPr>
              <w:t>45</w:t>
            </w:r>
            <w:r w:rsidRPr="00655211">
              <w:rPr>
                <w:noProof/>
                <w:webHidden/>
                <w:szCs w:val="24"/>
              </w:rPr>
              <w:fldChar w:fldCharType="end"/>
            </w:r>
          </w:hyperlink>
        </w:p>
        <w:p w14:paraId="579BA716" w14:textId="7D6284C9"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49" w:history="1">
            <w:r w:rsidRPr="00655211">
              <w:rPr>
                <w:rStyle w:val="Hyperlink"/>
                <w:noProof/>
                <w:szCs w:val="24"/>
              </w:rPr>
              <w:t>3.8.4</w:t>
            </w:r>
            <w:r w:rsidRPr="00655211">
              <w:rPr>
                <w:rFonts w:eastAsiaTheme="minorEastAsia"/>
                <w:noProof/>
                <w:color w:val="auto"/>
                <w:szCs w:val="24"/>
              </w:rPr>
              <w:tab/>
            </w:r>
            <w:r w:rsidRPr="00655211">
              <w:rPr>
                <w:rStyle w:val="Hyperlink"/>
                <w:noProof/>
                <w:szCs w:val="24"/>
              </w:rPr>
              <w:t>Cross-valid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49 \h </w:instrText>
            </w:r>
            <w:r w:rsidRPr="00655211">
              <w:rPr>
                <w:noProof/>
                <w:webHidden/>
                <w:szCs w:val="24"/>
              </w:rPr>
            </w:r>
            <w:r w:rsidRPr="00655211">
              <w:rPr>
                <w:noProof/>
                <w:webHidden/>
                <w:szCs w:val="24"/>
              </w:rPr>
              <w:fldChar w:fldCharType="separate"/>
            </w:r>
            <w:r w:rsidR="004731FD">
              <w:rPr>
                <w:noProof/>
                <w:webHidden/>
                <w:szCs w:val="24"/>
              </w:rPr>
              <w:t>45</w:t>
            </w:r>
            <w:r w:rsidRPr="00655211">
              <w:rPr>
                <w:noProof/>
                <w:webHidden/>
                <w:szCs w:val="24"/>
              </w:rPr>
              <w:fldChar w:fldCharType="end"/>
            </w:r>
          </w:hyperlink>
        </w:p>
        <w:p w14:paraId="0965E97C" w14:textId="0A49C1E8"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50" w:history="1">
            <w:r w:rsidRPr="00655211">
              <w:rPr>
                <w:rStyle w:val="Hyperlink"/>
                <w:noProof/>
                <w:szCs w:val="24"/>
              </w:rPr>
              <w:t>3.8.5</w:t>
            </w:r>
            <w:r w:rsidRPr="00655211">
              <w:rPr>
                <w:rFonts w:eastAsiaTheme="minorEastAsia"/>
                <w:noProof/>
                <w:color w:val="auto"/>
                <w:szCs w:val="24"/>
              </w:rPr>
              <w:tab/>
            </w:r>
            <w:r w:rsidRPr="00655211">
              <w:rPr>
                <w:rStyle w:val="Hyperlink"/>
                <w:noProof/>
                <w:szCs w:val="24"/>
              </w:rPr>
              <w:t>Regularization Techniqu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50 \h </w:instrText>
            </w:r>
            <w:r w:rsidRPr="00655211">
              <w:rPr>
                <w:noProof/>
                <w:webHidden/>
                <w:szCs w:val="24"/>
              </w:rPr>
            </w:r>
            <w:r w:rsidRPr="00655211">
              <w:rPr>
                <w:noProof/>
                <w:webHidden/>
                <w:szCs w:val="24"/>
              </w:rPr>
              <w:fldChar w:fldCharType="separate"/>
            </w:r>
            <w:r w:rsidR="004731FD">
              <w:rPr>
                <w:noProof/>
                <w:webHidden/>
                <w:szCs w:val="24"/>
              </w:rPr>
              <w:t>46</w:t>
            </w:r>
            <w:r w:rsidRPr="00655211">
              <w:rPr>
                <w:noProof/>
                <w:webHidden/>
                <w:szCs w:val="24"/>
              </w:rPr>
              <w:fldChar w:fldCharType="end"/>
            </w:r>
          </w:hyperlink>
        </w:p>
        <w:p w14:paraId="25BB0281" w14:textId="0CC8500A"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51" w:history="1">
            <w:r w:rsidRPr="00655211">
              <w:rPr>
                <w:rStyle w:val="Hyperlink"/>
                <w:noProof/>
                <w:szCs w:val="24"/>
              </w:rPr>
              <w:t>3.8.6</w:t>
            </w:r>
            <w:r w:rsidRPr="00655211">
              <w:rPr>
                <w:rFonts w:eastAsiaTheme="minorEastAsia"/>
                <w:noProof/>
                <w:color w:val="auto"/>
                <w:szCs w:val="24"/>
              </w:rPr>
              <w:tab/>
            </w:r>
            <w:r w:rsidRPr="00655211">
              <w:rPr>
                <w:rStyle w:val="Hyperlink"/>
                <w:noProof/>
                <w:szCs w:val="24"/>
              </w:rPr>
              <w:t>Training proces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51 \h </w:instrText>
            </w:r>
            <w:r w:rsidRPr="00655211">
              <w:rPr>
                <w:noProof/>
                <w:webHidden/>
                <w:szCs w:val="24"/>
              </w:rPr>
            </w:r>
            <w:r w:rsidRPr="00655211">
              <w:rPr>
                <w:noProof/>
                <w:webHidden/>
                <w:szCs w:val="24"/>
              </w:rPr>
              <w:fldChar w:fldCharType="separate"/>
            </w:r>
            <w:r w:rsidR="004731FD">
              <w:rPr>
                <w:noProof/>
                <w:webHidden/>
                <w:szCs w:val="24"/>
              </w:rPr>
              <w:t>46</w:t>
            </w:r>
            <w:r w:rsidRPr="00655211">
              <w:rPr>
                <w:noProof/>
                <w:webHidden/>
                <w:szCs w:val="24"/>
              </w:rPr>
              <w:fldChar w:fldCharType="end"/>
            </w:r>
          </w:hyperlink>
        </w:p>
        <w:p w14:paraId="125BDB25" w14:textId="2A3E9706"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52" w:history="1">
            <w:r w:rsidRPr="00655211">
              <w:rPr>
                <w:rStyle w:val="Hyperlink"/>
                <w:noProof/>
                <w:szCs w:val="24"/>
              </w:rPr>
              <w:t>3.8.7</w:t>
            </w:r>
            <w:r w:rsidRPr="00655211">
              <w:rPr>
                <w:rFonts w:eastAsiaTheme="minorEastAsia"/>
                <w:noProof/>
                <w:color w:val="auto"/>
                <w:szCs w:val="24"/>
              </w:rPr>
              <w:tab/>
            </w:r>
            <w:r w:rsidRPr="00655211">
              <w:rPr>
                <w:rStyle w:val="Hyperlink"/>
                <w:noProof/>
                <w:szCs w:val="24"/>
              </w:rPr>
              <w:t>Mathematical express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52 \h </w:instrText>
            </w:r>
            <w:r w:rsidRPr="00655211">
              <w:rPr>
                <w:noProof/>
                <w:webHidden/>
                <w:szCs w:val="24"/>
              </w:rPr>
            </w:r>
            <w:r w:rsidRPr="00655211">
              <w:rPr>
                <w:noProof/>
                <w:webHidden/>
                <w:szCs w:val="24"/>
              </w:rPr>
              <w:fldChar w:fldCharType="separate"/>
            </w:r>
            <w:r w:rsidR="004731FD">
              <w:rPr>
                <w:noProof/>
                <w:webHidden/>
                <w:szCs w:val="24"/>
              </w:rPr>
              <w:t>48</w:t>
            </w:r>
            <w:r w:rsidRPr="00655211">
              <w:rPr>
                <w:noProof/>
                <w:webHidden/>
                <w:szCs w:val="24"/>
              </w:rPr>
              <w:fldChar w:fldCharType="end"/>
            </w:r>
          </w:hyperlink>
        </w:p>
        <w:p w14:paraId="68F2CA78" w14:textId="7EC5132E"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53" w:history="1">
            <w:r w:rsidRPr="00655211">
              <w:rPr>
                <w:rStyle w:val="Hyperlink"/>
                <w:noProof/>
                <w:szCs w:val="24"/>
              </w:rPr>
              <w:t>3.8.8</w:t>
            </w:r>
            <w:r w:rsidRPr="00655211">
              <w:rPr>
                <w:rFonts w:eastAsiaTheme="minorEastAsia"/>
                <w:noProof/>
                <w:color w:val="auto"/>
                <w:szCs w:val="24"/>
              </w:rPr>
              <w:tab/>
            </w:r>
            <w:r w:rsidRPr="00655211">
              <w:rPr>
                <w:rStyle w:val="Hyperlink"/>
                <w:noProof/>
                <w:szCs w:val="24"/>
              </w:rPr>
              <w:t>Significance of the SVM Model</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53 \h </w:instrText>
            </w:r>
            <w:r w:rsidRPr="00655211">
              <w:rPr>
                <w:noProof/>
                <w:webHidden/>
                <w:szCs w:val="24"/>
              </w:rPr>
            </w:r>
            <w:r w:rsidRPr="00655211">
              <w:rPr>
                <w:noProof/>
                <w:webHidden/>
                <w:szCs w:val="24"/>
              </w:rPr>
              <w:fldChar w:fldCharType="separate"/>
            </w:r>
            <w:r w:rsidR="004731FD">
              <w:rPr>
                <w:noProof/>
                <w:webHidden/>
                <w:szCs w:val="24"/>
              </w:rPr>
              <w:t>49</w:t>
            </w:r>
            <w:r w:rsidRPr="00655211">
              <w:rPr>
                <w:noProof/>
                <w:webHidden/>
                <w:szCs w:val="24"/>
              </w:rPr>
              <w:fldChar w:fldCharType="end"/>
            </w:r>
          </w:hyperlink>
        </w:p>
        <w:p w14:paraId="454E47FE" w14:textId="1A945B4A"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54" w:history="1">
            <w:r w:rsidRPr="00655211">
              <w:rPr>
                <w:rStyle w:val="Hyperlink"/>
                <w:noProof/>
                <w:szCs w:val="24"/>
              </w:rPr>
              <w:t>3.9</w:t>
            </w:r>
            <w:r w:rsidRPr="00655211">
              <w:rPr>
                <w:rFonts w:eastAsiaTheme="minorEastAsia"/>
                <w:noProof/>
                <w:color w:val="auto"/>
                <w:szCs w:val="24"/>
              </w:rPr>
              <w:tab/>
            </w:r>
            <w:r w:rsidRPr="00655211">
              <w:rPr>
                <w:rStyle w:val="Hyperlink"/>
                <w:noProof/>
                <w:szCs w:val="24"/>
              </w:rPr>
              <w:t>Testing of the Naira Note Imag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54 \h </w:instrText>
            </w:r>
            <w:r w:rsidRPr="00655211">
              <w:rPr>
                <w:noProof/>
                <w:webHidden/>
                <w:szCs w:val="24"/>
              </w:rPr>
            </w:r>
            <w:r w:rsidRPr="00655211">
              <w:rPr>
                <w:noProof/>
                <w:webHidden/>
                <w:szCs w:val="24"/>
              </w:rPr>
              <w:fldChar w:fldCharType="separate"/>
            </w:r>
            <w:r w:rsidR="004731FD">
              <w:rPr>
                <w:noProof/>
                <w:webHidden/>
                <w:szCs w:val="24"/>
              </w:rPr>
              <w:t>49</w:t>
            </w:r>
            <w:r w:rsidRPr="00655211">
              <w:rPr>
                <w:noProof/>
                <w:webHidden/>
                <w:szCs w:val="24"/>
              </w:rPr>
              <w:fldChar w:fldCharType="end"/>
            </w:r>
          </w:hyperlink>
        </w:p>
        <w:p w14:paraId="672CB26A" w14:textId="49FD1B33" w:rsidR="00655211" w:rsidRPr="00655211" w:rsidRDefault="00655211" w:rsidP="00655211">
          <w:pPr>
            <w:pStyle w:val="TOC2"/>
            <w:tabs>
              <w:tab w:val="left" w:pos="1100"/>
              <w:tab w:val="right" w:leader="dot" w:pos="9016"/>
            </w:tabs>
            <w:spacing w:line="480" w:lineRule="auto"/>
            <w:rPr>
              <w:rFonts w:eastAsiaTheme="minorEastAsia"/>
              <w:noProof/>
              <w:color w:val="auto"/>
              <w:szCs w:val="24"/>
            </w:rPr>
          </w:pPr>
          <w:hyperlink w:anchor="_Toc199715455" w:history="1">
            <w:r w:rsidRPr="00655211">
              <w:rPr>
                <w:rStyle w:val="Hyperlink"/>
                <w:noProof/>
                <w:szCs w:val="24"/>
              </w:rPr>
              <w:t>3.10</w:t>
            </w:r>
            <w:r w:rsidRPr="00655211">
              <w:rPr>
                <w:rFonts w:eastAsiaTheme="minorEastAsia"/>
                <w:noProof/>
                <w:color w:val="auto"/>
                <w:szCs w:val="24"/>
              </w:rPr>
              <w:tab/>
            </w:r>
            <w:r w:rsidRPr="00655211">
              <w:rPr>
                <w:rStyle w:val="Hyperlink"/>
                <w:noProof/>
                <w:szCs w:val="24"/>
              </w:rPr>
              <w:t>Software Used</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55 \h </w:instrText>
            </w:r>
            <w:r w:rsidRPr="00655211">
              <w:rPr>
                <w:noProof/>
                <w:webHidden/>
                <w:szCs w:val="24"/>
              </w:rPr>
            </w:r>
            <w:r w:rsidRPr="00655211">
              <w:rPr>
                <w:noProof/>
                <w:webHidden/>
                <w:szCs w:val="24"/>
              </w:rPr>
              <w:fldChar w:fldCharType="separate"/>
            </w:r>
            <w:r w:rsidR="004731FD">
              <w:rPr>
                <w:noProof/>
                <w:webHidden/>
                <w:szCs w:val="24"/>
              </w:rPr>
              <w:t>51</w:t>
            </w:r>
            <w:r w:rsidRPr="00655211">
              <w:rPr>
                <w:noProof/>
                <w:webHidden/>
                <w:szCs w:val="24"/>
              </w:rPr>
              <w:fldChar w:fldCharType="end"/>
            </w:r>
          </w:hyperlink>
        </w:p>
        <w:p w14:paraId="38C56FDD" w14:textId="16377D55"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456" w:history="1">
            <w:r w:rsidRPr="00655211">
              <w:rPr>
                <w:rStyle w:val="Hyperlink"/>
                <w:bCs/>
                <w:noProof/>
                <w:szCs w:val="24"/>
              </w:rPr>
              <w:t>CHAPTER FOUR</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56 \h </w:instrText>
            </w:r>
            <w:r w:rsidRPr="00655211">
              <w:rPr>
                <w:noProof/>
                <w:webHidden/>
                <w:szCs w:val="24"/>
              </w:rPr>
            </w:r>
            <w:r w:rsidRPr="00655211">
              <w:rPr>
                <w:noProof/>
                <w:webHidden/>
                <w:szCs w:val="24"/>
              </w:rPr>
              <w:fldChar w:fldCharType="separate"/>
            </w:r>
            <w:r w:rsidR="004731FD">
              <w:rPr>
                <w:noProof/>
                <w:webHidden/>
                <w:szCs w:val="24"/>
              </w:rPr>
              <w:t>52</w:t>
            </w:r>
            <w:r w:rsidRPr="00655211">
              <w:rPr>
                <w:noProof/>
                <w:webHidden/>
                <w:szCs w:val="24"/>
              </w:rPr>
              <w:fldChar w:fldCharType="end"/>
            </w:r>
          </w:hyperlink>
        </w:p>
        <w:p w14:paraId="09614595" w14:textId="31D431CC" w:rsidR="00655211" w:rsidRPr="00655211" w:rsidRDefault="00655211" w:rsidP="00655211">
          <w:pPr>
            <w:pStyle w:val="TOC1"/>
            <w:tabs>
              <w:tab w:val="left" w:pos="480"/>
              <w:tab w:val="right" w:leader="dot" w:pos="9016"/>
            </w:tabs>
            <w:spacing w:line="480" w:lineRule="auto"/>
            <w:rPr>
              <w:rFonts w:eastAsiaTheme="minorEastAsia"/>
              <w:noProof/>
              <w:color w:val="auto"/>
              <w:szCs w:val="24"/>
            </w:rPr>
          </w:pPr>
          <w:hyperlink w:anchor="_Toc199715457" w:history="1">
            <w:r w:rsidRPr="00655211">
              <w:rPr>
                <w:rStyle w:val="Hyperlink"/>
                <w:noProof/>
                <w:szCs w:val="24"/>
              </w:rPr>
              <w:t>4</w:t>
            </w:r>
            <w:r w:rsidRPr="00655211">
              <w:rPr>
                <w:rFonts w:eastAsiaTheme="minorEastAsia"/>
                <w:noProof/>
                <w:color w:val="auto"/>
                <w:szCs w:val="24"/>
              </w:rPr>
              <w:tab/>
            </w:r>
            <w:r w:rsidRPr="00655211">
              <w:rPr>
                <w:rStyle w:val="Hyperlink"/>
                <w:noProof/>
                <w:szCs w:val="24"/>
              </w:rPr>
              <w:t>RESULTS AND DISCUSSION</w:t>
            </w:r>
            <w:r w:rsidRPr="00655211">
              <w:rPr>
                <w:noProof/>
                <w:webHidden/>
                <w:szCs w:val="24"/>
              </w:rPr>
              <w:tab/>
            </w:r>
            <w:r w:rsidR="004731FD">
              <w:rPr>
                <w:noProof/>
                <w:webHidden/>
                <w:szCs w:val="24"/>
              </w:rPr>
              <w:t>.52</w:t>
            </w:r>
          </w:hyperlink>
        </w:p>
        <w:p w14:paraId="73B725DD" w14:textId="073AC50B"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58" w:history="1">
            <w:r w:rsidRPr="00655211">
              <w:rPr>
                <w:rStyle w:val="Hyperlink"/>
                <w:noProof/>
                <w:szCs w:val="24"/>
              </w:rPr>
              <w:t>4.1</w:t>
            </w:r>
            <w:r w:rsidRPr="00655211">
              <w:rPr>
                <w:rFonts w:eastAsiaTheme="minorEastAsia"/>
                <w:noProof/>
                <w:color w:val="auto"/>
                <w:szCs w:val="24"/>
              </w:rPr>
              <w:tab/>
            </w:r>
            <w:r w:rsidRPr="00655211">
              <w:rPr>
                <w:rStyle w:val="Hyperlink"/>
                <w:noProof/>
                <w:szCs w:val="24"/>
              </w:rPr>
              <w:t>Introdu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58 \h </w:instrText>
            </w:r>
            <w:r w:rsidRPr="00655211">
              <w:rPr>
                <w:noProof/>
                <w:webHidden/>
                <w:szCs w:val="24"/>
              </w:rPr>
            </w:r>
            <w:r w:rsidRPr="00655211">
              <w:rPr>
                <w:noProof/>
                <w:webHidden/>
                <w:szCs w:val="24"/>
              </w:rPr>
              <w:fldChar w:fldCharType="separate"/>
            </w:r>
            <w:r w:rsidR="004731FD">
              <w:rPr>
                <w:noProof/>
                <w:webHidden/>
                <w:szCs w:val="24"/>
              </w:rPr>
              <w:t>52</w:t>
            </w:r>
            <w:r w:rsidRPr="00655211">
              <w:rPr>
                <w:noProof/>
                <w:webHidden/>
                <w:szCs w:val="24"/>
              </w:rPr>
              <w:fldChar w:fldCharType="end"/>
            </w:r>
          </w:hyperlink>
        </w:p>
        <w:p w14:paraId="54348D17" w14:textId="1E517C6A"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59" w:history="1">
            <w:r w:rsidRPr="00655211">
              <w:rPr>
                <w:rStyle w:val="Hyperlink"/>
                <w:noProof/>
                <w:szCs w:val="24"/>
              </w:rPr>
              <w:t>4.2</w:t>
            </w:r>
            <w:r w:rsidRPr="00655211">
              <w:rPr>
                <w:rFonts w:eastAsiaTheme="minorEastAsia"/>
                <w:noProof/>
                <w:color w:val="auto"/>
                <w:szCs w:val="24"/>
              </w:rPr>
              <w:tab/>
            </w:r>
            <w:r w:rsidRPr="00655211">
              <w:rPr>
                <w:rStyle w:val="Hyperlink"/>
                <w:noProof/>
                <w:szCs w:val="24"/>
              </w:rPr>
              <w:t>Experimental Results by Denomin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59 \h </w:instrText>
            </w:r>
            <w:r w:rsidRPr="00655211">
              <w:rPr>
                <w:noProof/>
                <w:webHidden/>
                <w:szCs w:val="24"/>
              </w:rPr>
            </w:r>
            <w:r w:rsidRPr="00655211">
              <w:rPr>
                <w:noProof/>
                <w:webHidden/>
                <w:szCs w:val="24"/>
              </w:rPr>
              <w:fldChar w:fldCharType="separate"/>
            </w:r>
            <w:r w:rsidR="004731FD">
              <w:rPr>
                <w:noProof/>
                <w:webHidden/>
                <w:szCs w:val="24"/>
              </w:rPr>
              <w:t>52</w:t>
            </w:r>
            <w:r w:rsidRPr="00655211">
              <w:rPr>
                <w:noProof/>
                <w:webHidden/>
                <w:szCs w:val="24"/>
              </w:rPr>
              <w:fldChar w:fldCharType="end"/>
            </w:r>
          </w:hyperlink>
        </w:p>
        <w:p w14:paraId="7F15844B" w14:textId="2D784F60"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60" w:history="1">
            <w:r w:rsidRPr="00655211">
              <w:rPr>
                <w:rStyle w:val="Hyperlink"/>
                <w:noProof/>
                <w:szCs w:val="24"/>
              </w:rPr>
              <w:t>4.2.1</w:t>
            </w:r>
            <w:r w:rsidRPr="00655211">
              <w:rPr>
                <w:rFonts w:eastAsiaTheme="minorEastAsia"/>
                <w:noProof/>
                <w:color w:val="auto"/>
                <w:szCs w:val="24"/>
              </w:rPr>
              <w:tab/>
            </w:r>
            <w:r w:rsidRPr="00655211">
              <w:rPr>
                <w:rStyle w:val="Hyperlink"/>
                <w:noProof/>
                <w:szCs w:val="24"/>
              </w:rPr>
              <w:t>₦200 Naira Not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0 \h </w:instrText>
            </w:r>
            <w:r w:rsidRPr="00655211">
              <w:rPr>
                <w:noProof/>
                <w:webHidden/>
                <w:szCs w:val="24"/>
              </w:rPr>
            </w:r>
            <w:r w:rsidRPr="00655211">
              <w:rPr>
                <w:noProof/>
                <w:webHidden/>
                <w:szCs w:val="24"/>
              </w:rPr>
              <w:fldChar w:fldCharType="separate"/>
            </w:r>
            <w:r w:rsidR="004731FD">
              <w:rPr>
                <w:noProof/>
                <w:webHidden/>
                <w:szCs w:val="24"/>
              </w:rPr>
              <w:t>52</w:t>
            </w:r>
            <w:r w:rsidRPr="00655211">
              <w:rPr>
                <w:noProof/>
                <w:webHidden/>
                <w:szCs w:val="24"/>
              </w:rPr>
              <w:fldChar w:fldCharType="end"/>
            </w:r>
          </w:hyperlink>
        </w:p>
        <w:p w14:paraId="77812262" w14:textId="739629FB"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61" w:history="1">
            <w:r w:rsidRPr="00655211">
              <w:rPr>
                <w:rStyle w:val="Hyperlink"/>
                <w:noProof/>
                <w:szCs w:val="24"/>
              </w:rPr>
              <w:t>4.2.2</w:t>
            </w:r>
            <w:r w:rsidRPr="00655211">
              <w:rPr>
                <w:rFonts w:eastAsiaTheme="minorEastAsia"/>
                <w:noProof/>
                <w:color w:val="auto"/>
                <w:szCs w:val="24"/>
              </w:rPr>
              <w:tab/>
            </w:r>
            <w:r w:rsidRPr="00655211">
              <w:rPr>
                <w:rStyle w:val="Hyperlink"/>
                <w:noProof/>
                <w:szCs w:val="24"/>
              </w:rPr>
              <w:t>₦500 Naira Not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1 \h </w:instrText>
            </w:r>
            <w:r w:rsidRPr="00655211">
              <w:rPr>
                <w:noProof/>
                <w:webHidden/>
                <w:szCs w:val="24"/>
              </w:rPr>
            </w:r>
            <w:r w:rsidRPr="00655211">
              <w:rPr>
                <w:noProof/>
                <w:webHidden/>
                <w:szCs w:val="24"/>
              </w:rPr>
              <w:fldChar w:fldCharType="separate"/>
            </w:r>
            <w:r w:rsidR="004731FD">
              <w:rPr>
                <w:noProof/>
                <w:webHidden/>
                <w:szCs w:val="24"/>
              </w:rPr>
              <w:t>55</w:t>
            </w:r>
            <w:r w:rsidRPr="00655211">
              <w:rPr>
                <w:noProof/>
                <w:webHidden/>
                <w:szCs w:val="24"/>
              </w:rPr>
              <w:fldChar w:fldCharType="end"/>
            </w:r>
          </w:hyperlink>
        </w:p>
        <w:p w14:paraId="30111498" w14:textId="31C47B10"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62" w:history="1">
            <w:r w:rsidRPr="00655211">
              <w:rPr>
                <w:rStyle w:val="Hyperlink"/>
                <w:noProof/>
                <w:szCs w:val="24"/>
              </w:rPr>
              <w:t>4.2.3</w:t>
            </w:r>
            <w:r w:rsidRPr="00655211">
              <w:rPr>
                <w:rFonts w:eastAsiaTheme="minorEastAsia"/>
                <w:noProof/>
                <w:color w:val="auto"/>
                <w:szCs w:val="24"/>
              </w:rPr>
              <w:tab/>
            </w:r>
            <w:r w:rsidRPr="00655211">
              <w:rPr>
                <w:rStyle w:val="Hyperlink"/>
                <w:noProof/>
                <w:szCs w:val="24"/>
              </w:rPr>
              <w:t>₦1000 Naira Not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2 \h </w:instrText>
            </w:r>
            <w:r w:rsidRPr="00655211">
              <w:rPr>
                <w:noProof/>
                <w:webHidden/>
                <w:szCs w:val="24"/>
              </w:rPr>
            </w:r>
            <w:r w:rsidRPr="00655211">
              <w:rPr>
                <w:noProof/>
                <w:webHidden/>
                <w:szCs w:val="24"/>
              </w:rPr>
              <w:fldChar w:fldCharType="separate"/>
            </w:r>
            <w:r w:rsidR="004731FD">
              <w:rPr>
                <w:noProof/>
                <w:webHidden/>
                <w:szCs w:val="24"/>
              </w:rPr>
              <w:t>56</w:t>
            </w:r>
            <w:r w:rsidRPr="00655211">
              <w:rPr>
                <w:noProof/>
                <w:webHidden/>
                <w:szCs w:val="24"/>
              </w:rPr>
              <w:fldChar w:fldCharType="end"/>
            </w:r>
          </w:hyperlink>
        </w:p>
        <w:p w14:paraId="1A4FE2F6" w14:textId="15A821AF"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63" w:history="1">
            <w:r w:rsidRPr="00655211">
              <w:rPr>
                <w:rStyle w:val="Hyperlink"/>
                <w:noProof/>
                <w:szCs w:val="24"/>
              </w:rPr>
              <w:t>4.2.4</w:t>
            </w:r>
            <w:r w:rsidRPr="00655211">
              <w:rPr>
                <w:rFonts w:eastAsiaTheme="minorEastAsia"/>
                <w:noProof/>
                <w:color w:val="auto"/>
                <w:szCs w:val="24"/>
              </w:rPr>
              <w:tab/>
            </w:r>
            <w:r w:rsidRPr="00655211">
              <w:rPr>
                <w:rStyle w:val="Hyperlink"/>
                <w:noProof/>
                <w:szCs w:val="24"/>
              </w:rPr>
              <w:t>Training Process Result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3 \h </w:instrText>
            </w:r>
            <w:r w:rsidRPr="00655211">
              <w:rPr>
                <w:noProof/>
                <w:webHidden/>
                <w:szCs w:val="24"/>
              </w:rPr>
            </w:r>
            <w:r w:rsidRPr="00655211">
              <w:rPr>
                <w:noProof/>
                <w:webHidden/>
                <w:szCs w:val="24"/>
              </w:rPr>
              <w:fldChar w:fldCharType="separate"/>
            </w:r>
            <w:r w:rsidR="004731FD">
              <w:rPr>
                <w:noProof/>
                <w:webHidden/>
                <w:szCs w:val="24"/>
              </w:rPr>
              <w:t>57</w:t>
            </w:r>
            <w:r w:rsidRPr="00655211">
              <w:rPr>
                <w:noProof/>
                <w:webHidden/>
                <w:szCs w:val="24"/>
              </w:rPr>
              <w:fldChar w:fldCharType="end"/>
            </w:r>
          </w:hyperlink>
        </w:p>
        <w:p w14:paraId="05C2C5BF" w14:textId="0365FC5E"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64" w:history="1">
            <w:r w:rsidRPr="00655211">
              <w:rPr>
                <w:rStyle w:val="Hyperlink"/>
                <w:noProof/>
                <w:szCs w:val="24"/>
              </w:rPr>
              <w:t>4.2.5</w:t>
            </w:r>
            <w:r w:rsidRPr="00655211">
              <w:rPr>
                <w:rFonts w:eastAsiaTheme="minorEastAsia"/>
                <w:noProof/>
                <w:color w:val="auto"/>
                <w:szCs w:val="24"/>
              </w:rPr>
              <w:tab/>
            </w:r>
            <w:r w:rsidRPr="00655211">
              <w:rPr>
                <w:rStyle w:val="Hyperlink"/>
                <w:noProof/>
                <w:szCs w:val="24"/>
              </w:rPr>
              <w:t>Confusion Matrix and Performance Evaluation Criteria</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4 \h </w:instrText>
            </w:r>
            <w:r w:rsidRPr="00655211">
              <w:rPr>
                <w:noProof/>
                <w:webHidden/>
                <w:szCs w:val="24"/>
              </w:rPr>
            </w:r>
            <w:r w:rsidRPr="00655211">
              <w:rPr>
                <w:noProof/>
                <w:webHidden/>
                <w:szCs w:val="24"/>
              </w:rPr>
              <w:fldChar w:fldCharType="separate"/>
            </w:r>
            <w:r w:rsidR="004731FD">
              <w:rPr>
                <w:noProof/>
                <w:webHidden/>
                <w:szCs w:val="24"/>
              </w:rPr>
              <w:t>60</w:t>
            </w:r>
            <w:r w:rsidRPr="00655211">
              <w:rPr>
                <w:noProof/>
                <w:webHidden/>
                <w:szCs w:val="24"/>
              </w:rPr>
              <w:fldChar w:fldCharType="end"/>
            </w:r>
          </w:hyperlink>
        </w:p>
        <w:p w14:paraId="1C28E3B7" w14:textId="6847A79F"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65" w:history="1">
            <w:r w:rsidRPr="00655211">
              <w:rPr>
                <w:rStyle w:val="Hyperlink"/>
                <w:noProof/>
                <w:szCs w:val="24"/>
              </w:rPr>
              <w:t>4.3</w:t>
            </w:r>
            <w:r w:rsidRPr="00655211">
              <w:rPr>
                <w:rFonts w:eastAsiaTheme="minorEastAsia"/>
                <w:noProof/>
                <w:color w:val="auto"/>
                <w:szCs w:val="24"/>
              </w:rPr>
              <w:tab/>
            </w:r>
            <w:r w:rsidRPr="00655211">
              <w:rPr>
                <w:rStyle w:val="Hyperlink"/>
                <w:noProof/>
                <w:szCs w:val="24"/>
              </w:rPr>
              <w:t>Comparative Analysis with Literatur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5 \h </w:instrText>
            </w:r>
            <w:r w:rsidRPr="00655211">
              <w:rPr>
                <w:noProof/>
                <w:webHidden/>
                <w:szCs w:val="24"/>
              </w:rPr>
            </w:r>
            <w:r w:rsidRPr="00655211">
              <w:rPr>
                <w:noProof/>
                <w:webHidden/>
                <w:szCs w:val="24"/>
              </w:rPr>
              <w:fldChar w:fldCharType="separate"/>
            </w:r>
            <w:r w:rsidR="004731FD">
              <w:rPr>
                <w:noProof/>
                <w:webHidden/>
                <w:szCs w:val="24"/>
              </w:rPr>
              <w:t>61</w:t>
            </w:r>
            <w:r w:rsidRPr="00655211">
              <w:rPr>
                <w:noProof/>
                <w:webHidden/>
                <w:szCs w:val="24"/>
              </w:rPr>
              <w:fldChar w:fldCharType="end"/>
            </w:r>
          </w:hyperlink>
        </w:p>
        <w:p w14:paraId="67B4A737" w14:textId="4CB12F94"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66" w:history="1">
            <w:r w:rsidRPr="00655211">
              <w:rPr>
                <w:rStyle w:val="Hyperlink"/>
                <w:noProof/>
                <w:szCs w:val="24"/>
              </w:rPr>
              <w:t>4.3.1</w:t>
            </w:r>
            <w:r w:rsidRPr="00655211">
              <w:rPr>
                <w:rFonts w:eastAsiaTheme="minorEastAsia"/>
                <w:noProof/>
                <w:color w:val="auto"/>
                <w:szCs w:val="24"/>
              </w:rPr>
              <w:tab/>
            </w:r>
            <w:r w:rsidRPr="00655211">
              <w:rPr>
                <w:rStyle w:val="Hyperlink"/>
                <w:noProof/>
                <w:szCs w:val="24"/>
              </w:rPr>
              <w:t>Performance Metrics Comparis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6 \h </w:instrText>
            </w:r>
            <w:r w:rsidRPr="00655211">
              <w:rPr>
                <w:noProof/>
                <w:webHidden/>
                <w:szCs w:val="24"/>
              </w:rPr>
            </w:r>
            <w:r w:rsidRPr="00655211">
              <w:rPr>
                <w:noProof/>
                <w:webHidden/>
                <w:szCs w:val="24"/>
              </w:rPr>
              <w:fldChar w:fldCharType="separate"/>
            </w:r>
            <w:r w:rsidR="004731FD">
              <w:rPr>
                <w:noProof/>
                <w:webHidden/>
                <w:szCs w:val="24"/>
              </w:rPr>
              <w:t>61</w:t>
            </w:r>
            <w:r w:rsidRPr="00655211">
              <w:rPr>
                <w:noProof/>
                <w:webHidden/>
                <w:szCs w:val="24"/>
              </w:rPr>
              <w:fldChar w:fldCharType="end"/>
            </w:r>
          </w:hyperlink>
        </w:p>
        <w:p w14:paraId="187FCA9D" w14:textId="4042CECB"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67" w:history="1">
            <w:r w:rsidRPr="00655211">
              <w:rPr>
                <w:rStyle w:val="Hyperlink"/>
                <w:noProof/>
                <w:szCs w:val="24"/>
              </w:rPr>
              <w:t>4.3.2</w:t>
            </w:r>
            <w:r w:rsidRPr="00655211">
              <w:rPr>
                <w:rFonts w:eastAsiaTheme="minorEastAsia"/>
                <w:noProof/>
                <w:color w:val="auto"/>
                <w:szCs w:val="24"/>
              </w:rPr>
              <w:tab/>
            </w:r>
            <w:r w:rsidRPr="00655211">
              <w:rPr>
                <w:rStyle w:val="Hyperlink"/>
                <w:noProof/>
                <w:szCs w:val="24"/>
              </w:rPr>
              <w:t>Methodological Strength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7 \h </w:instrText>
            </w:r>
            <w:r w:rsidRPr="00655211">
              <w:rPr>
                <w:noProof/>
                <w:webHidden/>
                <w:szCs w:val="24"/>
              </w:rPr>
            </w:r>
            <w:r w:rsidRPr="00655211">
              <w:rPr>
                <w:noProof/>
                <w:webHidden/>
                <w:szCs w:val="24"/>
              </w:rPr>
              <w:fldChar w:fldCharType="separate"/>
            </w:r>
            <w:r w:rsidR="004731FD">
              <w:rPr>
                <w:noProof/>
                <w:webHidden/>
                <w:szCs w:val="24"/>
              </w:rPr>
              <w:t>62</w:t>
            </w:r>
            <w:r w:rsidRPr="00655211">
              <w:rPr>
                <w:noProof/>
                <w:webHidden/>
                <w:szCs w:val="24"/>
              </w:rPr>
              <w:fldChar w:fldCharType="end"/>
            </w:r>
          </w:hyperlink>
        </w:p>
        <w:p w14:paraId="798CB682" w14:textId="5E5E1E44"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68" w:history="1">
            <w:r w:rsidRPr="00655211">
              <w:rPr>
                <w:rStyle w:val="Hyperlink"/>
                <w:noProof/>
                <w:szCs w:val="24"/>
              </w:rPr>
              <w:t>4.3.3</w:t>
            </w:r>
            <w:r w:rsidRPr="00655211">
              <w:rPr>
                <w:rFonts w:eastAsiaTheme="minorEastAsia"/>
                <w:noProof/>
                <w:color w:val="auto"/>
                <w:szCs w:val="24"/>
              </w:rPr>
              <w:tab/>
            </w:r>
            <w:r w:rsidRPr="00655211">
              <w:rPr>
                <w:rStyle w:val="Hyperlink"/>
                <w:noProof/>
                <w:szCs w:val="24"/>
              </w:rPr>
              <w:t>Trade-offs and Limitation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8 \h </w:instrText>
            </w:r>
            <w:r w:rsidRPr="00655211">
              <w:rPr>
                <w:noProof/>
                <w:webHidden/>
                <w:szCs w:val="24"/>
              </w:rPr>
            </w:r>
            <w:r w:rsidRPr="00655211">
              <w:rPr>
                <w:noProof/>
                <w:webHidden/>
                <w:szCs w:val="24"/>
              </w:rPr>
              <w:fldChar w:fldCharType="separate"/>
            </w:r>
            <w:r w:rsidR="004731FD">
              <w:rPr>
                <w:noProof/>
                <w:webHidden/>
                <w:szCs w:val="24"/>
              </w:rPr>
              <w:t>62</w:t>
            </w:r>
            <w:r w:rsidRPr="00655211">
              <w:rPr>
                <w:noProof/>
                <w:webHidden/>
                <w:szCs w:val="24"/>
              </w:rPr>
              <w:fldChar w:fldCharType="end"/>
            </w:r>
          </w:hyperlink>
        </w:p>
        <w:p w14:paraId="26429263" w14:textId="574970AA"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69" w:history="1">
            <w:r w:rsidRPr="00655211">
              <w:rPr>
                <w:rStyle w:val="Hyperlink"/>
                <w:noProof/>
                <w:szCs w:val="24"/>
              </w:rPr>
              <w:t>4.3.4</w:t>
            </w:r>
            <w:r w:rsidRPr="00655211">
              <w:rPr>
                <w:rFonts w:eastAsiaTheme="minorEastAsia"/>
                <w:noProof/>
                <w:color w:val="auto"/>
                <w:szCs w:val="24"/>
              </w:rPr>
              <w:tab/>
            </w:r>
            <w:r w:rsidRPr="00655211">
              <w:rPr>
                <w:rStyle w:val="Hyperlink"/>
                <w:noProof/>
                <w:szCs w:val="24"/>
              </w:rPr>
              <w:t>Recommendations from Literatur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69 \h </w:instrText>
            </w:r>
            <w:r w:rsidRPr="00655211">
              <w:rPr>
                <w:noProof/>
                <w:webHidden/>
                <w:szCs w:val="24"/>
              </w:rPr>
            </w:r>
            <w:r w:rsidRPr="00655211">
              <w:rPr>
                <w:noProof/>
                <w:webHidden/>
                <w:szCs w:val="24"/>
              </w:rPr>
              <w:fldChar w:fldCharType="separate"/>
            </w:r>
            <w:r w:rsidR="004731FD">
              <w:rPr>
                <w:noProof/>
                <w:webHidden/>
                <w:szCs w:val="24"/>
              </w:rPr>
              <w:t>63</w:t>
            </w:r>
            <w:r w:rsidRPr="00655211">
              <w:rPr>
                <w:noProof/>
                <w:webHidden/>
                <w:szCs w:val="24"/>
              </w:rPr>
              <w:fldChar w:fldCharType="end"/>
            </w:r>
          </w:hyperlink>
        </w:p>
        <w:p w14:paraId="62F6AEDD" w14:textId="77C9611D"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70" w:history="1">
            <w:r w:rsidRPr="00655211">
              <w:rPr>
                <w:rStyle w:val="Hyperlink"/>
                <w:noProof/>
                <w:szCs w:val="24"/>
              </w:rPr>
              <w:t>4.4</w:t>
            </w:r>
            <w:r w:rsidRPr="00655211">
              <w:rPr>
                <w:rFonts w:eastAsiaTheme="minorEastAsia"/>
                <w:noProof/>
                <w:color w:val="auto"/>
                <w:szCs w:val="24"/>
              </w:rPr>
              <w:tab/>
            </w:r>
            <w:r w:rsidRPr="00655211">
              <w:rPr>
                <w:rStyle w:val="Hyperlink"/>
                <w:noProof/>
                <w:szCs w:val="24"/>
              </w:rPr>
              <w:t>Summary of Comparative Analysi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0 \h </w:instrText>
            </w:r>
            <w:r w:rsidRPr="00655211">
              <w:rPr>
                <w:noProof/>
                <w:webHidden/>
                <w:szCs w:val="24"/>
              </w:rPr>
            </w:r>
            <w:r w:rsidRPr="00655211">
              <w:rPr>
                <w:noProof/>
                <w:webHidden/>
                <w:szCs w:val="24"/>
              </w:rPr>
              <w:fldChar w:fldCharType="separate"/>
            </w:r>
            <w:r w:rsidR="004731FD">
              <w:rPr>
                <w:noProof/>
                <w:webHidden/>
                <w:szCs w:val="24"/>
              </w:rPr>
              <w:t>63</w:t>
            </w:r>
            <w:r w:rsidRPr="00655211">
              <w:rPr>
                <w:noProof/>
                <w:webHidden/>
                <w:szCs w:val="24"/>
              </w:rPr>
              <w:fldChar w:fldCharType="end"/>
            </w:r>
          </w:hyperlink>
        </w:p>
        <w:p w14:paraId="2C9F3864" w14:textId="1C5184A2"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71" w:history="1">
            <w:r w:rsidRPr="00655211">
              <w:rPr>
                <w:rStyle w:val="Hyperlink"/>
                <w:noProof/>
                <w:szCs w:val="24"/>
              </w:rPr>
              <w:t>4.5</w:t>
            </w:r>
            <w:r w:rsidRPr="00655211">
              <w:rPr>
                <w:rFonts w:eastAsiaTheme="minorEastAsia"/>
                <w:noProof/>
                <w:color w:val="auto"/>
                <w:szCs w:val="24"/>
              </w:rPr>
              <w:tab/>
            </w:r>
            <w:r w:rsidRPr="00655211">
              <w:rPr>
                <w:rStyle w:val="Hyperlink"/>
                <w:noProof/>
                <w:szCs w:val="24"/>
              </w:rPr>
              <w:t>Implementation, Programming Specifications, and Validation Protocol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1 \h </w:instrText>
            </w:r>
            <w:r w:rsidRPr="00655211">
              <w:rPr>
                <w:noProof/>
                <w:webHidden/>
                <w:szCs w:val="24"/>
              </w:rPr>
            </w:r>
            <w:r w:rsidRPr="00655211">
              <w:rPr>
                <w:noProof/>
                <w:webHidden/>
                <w:szCs w:val="24"/>
              </w:rPr>
              <w:fldChar w:fldCharType="separate"/>
            </w:r>
            <w:r w:rsidR="004731FD">
              <w:rPr>
                <w:noProof/>
                <w:webHidden/>
                <w:szCs w:val="24"/>
              </w:rPr>
              <w:t>64</w:t>
            </w:r>
            <w:r w:rsidRPr="00655211">
              <w:rPr>
                <w:noProof/>
                <w:webHidden/>
                <w:szCs w:val="24"/>
              </w:rPr>
              <w:fldChar w:fldCharType="end"/>
            </w:r>
          </w:hyperlink>
        </w:p>
        <w:p w14:paraId="73432194" w14:textId="5E1E1B66"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72" w:history="1">
            <w:r w:rsidRPr="00655211">
              <w:rPr>
                <w:rStyle w:val="Hyperlink"/>
                <w:noProof/>
                <w:szCs w:val="24"/>
              </w:rPr>
              <w:t>4.5.1</w:t>
            </w:r>
            <w:r w:rsidRPr="00655211">
              <w:rPr>
                <w:rFonts w:eastAsiaTheme="minorEastAsia"/>
                <w:noProof/>
                <w:color w:val="auto"/>
                <w:szCs w:val="24"/>
              </w:rPr>
              <w:tab/>
            </w:r>
            <w:r w:rsidRPr="00655211">
              <w:rPr>
                <w:rStyle w:val="Hyperlink"/>
                <w:noProof/>
                <w:szCs w:val="24"/>
              </w:rPr>
              <w:t>Code Structure Overview</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2 \h </w:instrText>
            </w:r>
            <w:r w:rsidRPr="00655211">
              <w:rPr>
                <w:noProof/>
                <w:webHidden/>
                <w:szCs w:val="24"/>
              </w:rPr>
            </w:r>
            <w:r w:rsidRPr="00655211">
              <w:rPr>
                <w:noProof/>
                <w:webHidden/>
                <w:szCs w:val="24"/>
              </w:rPr>
              <w:fldChar w:fldCharType="separate"/>
            </w:r>
            <w:r w:rsidR="004731FD">
              <w:rPr>
                <w:noProof/>
                <w:webHidden/>
                <w:szCs w:val="24"/>
              </w:rPr>
              <w:t>64</w:t>
            </w:r>
            <w:r w:rsidRPr="00655211">
              <w:rPr>
                <w:noProof/>
                <w:webHidden/>
                <w:szCs w:val="24"/>
              </w:rPr>
              <w:fldChar w:fldCharType="end"/>
            </w:r>
          </w:hyperlink>
        </w:p>
        <w:p w14:paraId="716C0F04" w14:textId="668FA9A7"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73" w:history="1">
            <w:r w:rsidRPr="00655211">
              <w:rPr>
                <w:rStyle w:val="Hyperlink"/>
                <w:noProof/>
                <w:szCs w:val="24"/>
              </w:rPr>
              <w:t>4.5.2</w:t>
            </w:r>
            <w:r w:rsidRPr="00655211">
              <w:rPr>
                <w:rFonts w:eastAsiaTheme="minorEastAsia"/>
                <w:noProof/>
                <w:color w:val="auto"/>
                <w:szCs w:val="24"/>
              </w:rPr>
              <w:tab/>
            </w:r>
            <w:r w:rsidRPr="00655211">
              <w:rPr>
                <w:rStyle w:val="Hyperlink"/>
                <w:noProof/>
                <w:szCs w:val="24"/>
              </w:rPr>
              <w:t>HSV Masking Key Code Snippet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3 \h </w:instrText>
            </w:r>
            <w:r w:rsidRPr="00655211">
              <w:rPr>
                <w:noProof/>
                <w:webHidden/>
                <w:szCs w:val="24"/>
              </w:rPr>
            </w:r>
            <w:r w:rsidRPr="00655211">
              <w:rPr>
                <w:noProof/>
                <w:webHidden/>
                <w:szCs w:val="24"/>
              </w:rPr>
              <w:fldChar w:fldCharType="separate"/>
            </w:r>
            <w:r w:rsidR="004731FD">
              <w:rPr>
                <w:noProof/>
                <w:webHidden/>
                <w:szCs w:val="24"/>
              </w:rPr>
              <w:t>65</w:t>
            </w:r>
            <w:r w:rsidRPr="00655211">
              <w:rPr>
                <w:noProof/>
                <w:webHidden/>
                <w:szCs w:val="24"/>
              </w:rPr>
              <w:fldChar w:fldCharType="end"/>
            </w:r>
          </w:hyperlink>
        </w:p>
        <w:p w14:paraId="59890E27" w14:textId="497BE6CE"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74" w:history="1">
            <w:r w:rsidRPr="00655211">
              <w:rPr>
                <w:rStyle w:val="Hyperlink"/>
                <w:noProof/>
                <w:szCs w:val="24"/>
              </w:rPr>
              <w:t>4.5.3</w:t>
            </w:r>
            <w:r w:rsidRPr="00655211">
              <w:rPr>
                <w:rFonts w:eastAsiaTheme="minorEastAsia"/>
                <w:noProof/>
                <w:color w:val="auto"/>
                <w:szCs w:val="24"/>
              </w:rPr>
              <w:tab/>
            </w:r>
            <w:r w:rsidRPr="00655211">
              <w:rPr>
                <w:rStyle w:val="Hyperlink"/>
                <w:noProof/>
                <w:szCs w:val="24"/>
              </w:rPr>
              <w:t>Extracting GLCM featur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4 \h </w:instrText>
            </w:r>
            <w:r w:rsidRPr="00655211">
              <w:rPr>
                <w:noProof/>
                <w:webHidden/>
                <w:szCs w:val="24"/>
              </w:rPr>
            </w:r>
            <w:r w:rsidRPr="00655211">
              <w:rPr>
                <w:noProof/>
                <w:webHidden/>
                <w:szCs w:val="24"/>
              </w:rPr>
              <w:fldChar w:fldCharType="separate"/>
            </w:r>
            <w:r w:rsidR="004731FD">
              <w:rPr>
                <w:noProof/>
                <w:webHidden/>
                <w:szCs w:val="24"/>
              </w:rPr>
              <w:t>66</w:t>
            </w:r>
            <w:r w:rsidRPr="00655211">
              <w:rPr>
                <w:noProof/>
                <w:webHidden/>
                <w:szCs w:val="24"/>
              </w:rPr>
              <w:fldChar w:fldCharType="end"/>
            </w:r>
          </w:hyperlink>
        </w:p>
        <w:p w14:paraId="79F0D830" w14:textId="3DBB9D85"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75" w:history="1">
            <w:r w:rsidRPr="00655211">
              <w:rPr>
                <w:rStyle w:val="Hyperlink"/>
                <w:noProof/>
                <w:szCs w:val="24"/>
              </w:rPr>
              <w:t>4.5.4</w:t>
            </w:r>
            <w:r w:rsidRPr="00655211">
              <w:rPr>
                <w:rFonts w:eastAsiaTheme="minorEastAsia"/>
                <w:noProof/>
                <w:color w:val="auto"/>
                <w:szCs w:val="24"/>
              </w:rPr>
              <w:tab/>
            </w:r>
            <w:r w:rsidRPr="00655211">
              <w:rPr>
                <w:rStyle w:val="Hyperlink"/>
                <w:noProof/>
                <w:szCs w:val="24"/>
              </w:rPr>
              <w:t>Prediction with SVM</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5 \h </w:instrText>
            </w:r>
            <w:r w:rsidRPr="00655211">
              <w:rPr>
                <w:noProof/>
                <w:webHidden/>
                <w:szCs w:val="24"/>
              </w:rPr>
            </w:r>
            <w:r w:rsidRPr="00655211">
              <w:rPr>
                <w:noProof/>
                <w:webHidden/>
                <w:szCs w:val="24"/>
              </w:rPr>
              <w:fldChar w:fldCharType="separate"/>
            </w:r>
            <w:r w:rsidR="004731FD">
              <w:rPr>
                <w:noProof/>
                <w:webHidden/>
                <w:szCs w:val="24"/>
              </w:rPr>
              <w:t>67</w:t>
            </w:r>
            <w:r w:rsidRPr="00655211">
              <w:rPr>
                <w:noProof/>
                <w:webHidden/>
                <w:szCs w:val="24"/>
              </w:rPr>
              <w:fldChar w:fldCharType="end"/>
            </w:r>
          </w:hyperlink>
        </w:p>
        <w:p w14:paraId="27A2AA77" w14:textId="6F2B1C7F"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76" w:history="1">
            <w:r w:rsidRPr="00655211">
              <w:rPr>
                <w:rStyle w:val="Hyperlink"/>
                <w:noProof/>
                <w:szCs w:val="24"/>
              </w:rPr>
              <w:t>4.5.5</w:t>
            </w:r>
            <w:r w:rsidRPr="00655211">
              <w:rPr>
                <w:rFonts w:eastAsiaTheme="minorEastAsia"/>
                <w:noProof/>
                <w:color w:val="auto"/>
                <w:szCs w:val="24"/>
              </w:rPr>
              <w:tab/>
            </w:r>
            <w:r w:rsidRPr="00655211">
              <w:rPr>
                <w:rStyle w:val="Hyperlink"/>
                <w:noProof/>
                <w:szCs w:val="24"/>
              </w:rPr>
              <w:t>Verification in Relation to Experimental Finding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6 \h </w:instrText>
            </w:r>
            <w:r w:rsidRPr="00655211">
              <w:rPr>
                <w:noProof/>
                <w:webHidden/>
                <w:szCs w:val="24"/>
              </w:rPr>
            </w:r>
            <w:r w:rsidRPr="00655211">
              <w:rPr>
                <w:noProof/>
                <w:webHidden/>
                <w:szCs w:val="24"/>
              </w:rPr>
              <w:fldChar w:fldCharType="separate"/>
            </w:r>
            <w:r w:rsidR="004731FD">
              <w:rPr>
                <w:noProof/>
                <w:webHidden/>
                <w:szCs w:val="24"/>
              </w:rPr>
              <w:t>67</w:t>
            </w:r>
            <w:r w:rsidRPr="00655211">
              <w:rPr>
                <w:noProof/>
                <w:webHidden/>
                <w:szCs w:val="24"/>
              </w:rPr>
              <w:fldChar w:fldCharType="end"/>
            </w:r>
          </w:hyperlink>
        </w:p>
        <w:p w14:paraId="267268FB" w14:textId="375AC063"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477" w:history="1">
            <w:r w:rsidRPr="00655211">
              <w:rPr>
                <w:rStyle w:val="Hyperlink"/>
                <w:noProof/>
                <w:szCs w:val="24"/>
              </w:rPr>
              <w:t>4.5.6</w:t>
            </w:r>
            <w:r w:rsidRPr="00655211">
              <w:rPr>
                <w:rFonts w:eastAsiaTheme="minorEastAsia"/>
                <w:noProof/>
                <w:color w:val="auto"/>
                <w:szCs w:val="24"/>
              </w:rPr>
              <w:tab/>
            </w:r>
            <w:r w:rsidRPr="00655211">
              <w:rPr>
                <w:rStyle w:val="Hyperlink"/>
                <w:noProof/>
                <w:szCs w:val="24"/>
              </w:rPr>
              <w:t>Implementation Restrictions Based on Image Quality:</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7 \h </w:instrText>
            </w:r>
            <w:r w:rsidRPr="00655211">
              <w:rPr>
                <w:noProof/>
                <w:webHidden/>
                <w:szCs w:val="24"/>
              </w:rPr>
            </w:r>
            <w:r w:rsidRPr="00655211">
              <w:rPr>
                <w:noProof/>
                <w:webHidden/>
                <w:szCs w:val="24"/>
              </w:rPr>
              <w:fldChar w:fldCharType="separate"/>
            </w:r>
            <w:r w:rsidR="004731FD">
              <w:rPr>
                <w:noProof/>
                <w:webHidden/>
                <w:szCs w:val="24"/>
              </w:rPr>
              <w:t>68</w:t>
            </w:r>
            <w:r w:rsidRPr="00655211">
              <w:rPr>
                <w:noProof/>
                <w:webHidden/>
                <w:szCs w:val="24"/>
              </w:rPr>
              <w:fldChar w:fldCharType="end"/>
            </w:r>
          </w:hyperlink>
        </w:p>
        <w:p w14:paraId="0E321F2E" w14:textId="46602191"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478" w:history="1">
            <w:r w:rsidRPr="00655211">
              <w:rPr>
                <w:rStyle w:val="Hyperlink"/>
                <w:noProof/>
                <w:szCs w:val="24"/>
              </w:rPr>
              <w:t>CHAPTER FIV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8 \h </w:instrText>
            </w:r>
            <w:r w:rsidRPr="00655211">
              <w:rPr>
                <w:noProof/>
                <w:webHidden/>
                <w:szCs w:val="24"/>
              </w:rPr>
            </w:r>
            <w:r w:rsidRPr="00655211">
              <w:rPr>
                <w:noProof/>
                <w:webHidden/>
                <w:szCs w:val="24"/>
              </w:rPr>
              <w:fldChar w:fldCharType="separate"/>
            </w:r>
            <w:r w:rsidR="004731FD">
              <w:rPr>
                <w:noProof/>
                <w:webHidden/>
                <w:szCs w:val="24"/>
              </w:rPr>
              <w:t>69</w:t>
            </w:r>
            <w:r w:rsidRPr="00655211">
              <w:rPr>
                <w:noProof/>
                <w:webHidden/>
                <w:szCs w:val="24"/>
              </w:rPr>
              <w:fldChar w:fldCharType="end"/>
            </w:r>
          </w:hyperlink>
        </w:p>
        <w:p w14:paraId="33E2F1D1" w14:textId="73AA0DAA"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479" w:history="1">
            <w:r w:rsidRPr="00655211">
              <w:rPr>
                <w:rStyle w:val="Hyperlink"/>
                <w:noProof/>
                <w:szCs w:val="24"/>
              </w:rPr>
              <w:t>SUMMARY, CONCLUSION AND RECOMMENDATION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79 \h </w:instrText>
            </w:r>
            <w:r w:rsidRPr="00655211">
              <w:rPr>
                <w:noProof/>
                <w:webHidden/>
                <w:szCs w:val="24"/>
              </w:rPr>
            </w:r>
            <w:r w:rsidRPr="00655211">
              <w:rPr>
                <w:noProof/>
                <w:webHidden/>
                <w:szCs w:val="24"/>
              </w:rPr>
              <w:fldChar w:fldCharType="separate"/>
            </w:r>
            <w:r w:rsidR="004731FD">
              <w:rPr>
                <w:noProof/>
                <w:webHidden/>
                <w:szCs w:val="24"/>
              </w:rPr>
              <w:t>69</w:t>
            </w:r>
            <w:r w:rsidRPr="00655211">
              <w:rPr>
                <w:noProof/>
                <w:webHidden/>
                <w:szCs w:val="24"/>
              </w:rPr>
              <w:fldChar w:fldCharType="end"/>
            </w:r>
          </w:hyperlink>
        </w:p>
        <w:p w14:paraId="2463AB0E" w14:textId="38FA8A42"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480" w:history="1">
            <w:r w:rsidRPr="00655211">
              <w:rPr>
                <w:rStyle w:val="Hyperlink"/>
                <w:noProof/>
                <w:szCs w:val="24"/>
              </w:rPr>
              <w:t>5.1</w:t>
            </w:r>
            <w:r w:rsidRPr="00655211">
              <w:rPr>
                <w:rFonts w:eastAsiaTheme="minorEastAsia"/>
                <w:noProof/>
                <w:color w:val="auto"/>
                <w:szCs w:val="24"/>
              </w:rPr>
              <w:tab/>
            </w:r>
            <w:r w:rsidRPr="00655211">
              <w:rPr>
                <w:rStyle w:val="Hyperlink"/>
                <w:noProof/>
                <w:szCs w:val="24"/>
              </w:rPr>
              <w:t>Summary</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0 \h </w:instrText>
            </w:r>
            <w:r w:rsidRPr="00655211">
              <w:rPr>
                <w:noProof/>
                <w:webHidden/>
                <w:szCs w:val="24"/>
              </w:rPr>
            </w:r>
            <w:r w:rsidRPr="00655211">
              <w:rPr>
                <w:noProof/>
                <w:webHidden/>
                <w:szCs w:val="24"/>
              </w:rPr>
              <w:fldChar w:fldCharType="separate"/>
            </w:r>
            <w:r w:rsidR="004731FD">
              <w:rPr>
                <w:noProof/>
                <w:webHidden/>
                <w:szCs w:val="24"/>
              </w:rPr>
              <w:t>69</w:t>
            </w:r>
            <w:r w:rsidRPr="00655211">
              <w:rPr>
                <w:noProof/>
                <w:webHidden/>
                <w:szCs w:val="24"/>
              </w:rPr>
              <w:fldChar w:fldCharType="end"/>
            </w:r>
          </w:hyperlink>
        </w:p>
        <w:p w14:paraId="1EA6008B" w14:textId="7D06C73E" w:rsidR="00655211" w:rsidRPr="00655211" w:rsidRDefault="00655211" w:rsidP="00655211">
          <w:pPr>
            <w:pStyle w:val="TOC2"/>
            <w:tabs>
              <w:tab w:val="left" w:pos="1100"/>
              <w:tab w:val="right" w:leader="dot" w:pos="9016"/>
            </w:tabs>
            <w:spacing w:line="480" w:lineRule="auto"/>
            <w:rPr>
              <w:rFonts w:eastAsiaTheme="minorEastAsia"/>
              <w:noProof/>
              <w:color w:val="auto"/>
              <w:szCs w:val="24"/>
            </w:rPr>
          </w:pPr>
          <w:hyperlink w:anchor="_Toc199715481" w:history="1">
            <w:r w:rsidRPr="00655211">
              <w:rPr>
                <w:rStyle w:val="Hyperlink"/>
                <w:noProof/>
                <w:szCs w:val="24"/>
              </w:rPr>
              <w:t>5.1.1</w:t>
            </w:r>
            <w:r w:rsidRPr="00655211">
              <w:rPr>
                <w:rFonts w:eastAsiaTheme="minorEastAsia"/>
                <w:noProof/>
                <w:color w:val="auto"/>
                <w:szCs w:val="24"/>
              </w:rPr>
              <w:tab/>
            </w:r>
            <w:r w:rsidRPr="00655211">
              <w:rPr>
                <w:rStyle w:val="Hyperlink"/>
                <w:noProof/>
                <w:szCs w:val="24"/>
              </w:rPr>
              <w:t>System Features and Configur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1 \h </w:instrText>
            </w:r>
            <w:r w:rsidRPr="00655211">
              <w:rPr>
                <w:noProof/>
                <w:webHidden/>
                <w:szCs w:val="24"/>
              </w:rPr>
            </w:r>
            <w:r w:rsidRPr="00655211">
              <w:rPr>
                <w:noProof/>
                <w:webHidden/>
                <w:szCs w:val="24"/>
              </w:rPr>
              <w:fldChar w:fldCharType="separate"/>
            </w:r>
            <w:r w:rsidR="004731FD">
              <w:rPr>
                <w:noProof/>
                <w:webHidden/>
                <w:szCs w:val="24"/>
              </w:rPr>
              <w:t>70</w:t>
            </w:r>
            <w:r w:rsidRPr="00655211">
              <w:rPr>
                <w:noProof/>
                <w:webHidden/>
                <w:szCs w:val="24"/>
              </w:rPr>
              <w:fldChar w:fldCharType="end"/>
            </w:r>
          </w:hyperlink>
        </w:p>
        <w:p w14:paraId="616FA0C5" w14:textId="62C3319D"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82" w:history="1">
            <w:r w:rsidRPr="00655211">
              <w:rPr>
                <w:rStyle w:val="Hyperlink"/>
                <w:noProof/>
                <w:szCs w:val="24"/>
              </w:rPr>
              <w:t>5.1.1.1</w:t>
            </w:r>
            <w:r w:rsidRPr="00655211">
              <w:rPr>
                <w:rFonts w:eastAsiaTheme="minorEastAsia"/>
                <w:noProof/>
                <w:color w:val="auto"/>
                <w:szCs w:val="24"/>
              </w:rPr>
              <w:tab/>
            </w:r>
            <w:r w:rsidRPr="00655211">
              <w:rPr>
                <w:rStyle w:val="Hyperlink"/>
                <w:noProof/>
                <w:szCs w:val="24"/>
              </w:rPr>
              <w:t>Software Environment:</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2 \h </w:instrText>
            </w:r>
            <w:r w:rsidRPr="00655211">
              <w:rPr>
                <w:noProof/>
                <w:webHidden/>
                <w:szCs w:val="24"/>
              </w:rPr>
            </w:r>
            <w:r w:rsidRPr="00655211">
              <w:rPr>
                <w:noProof/>
                <w:webHidden/>
                <w:szCs w:val="24"/>
              </w:rPr>
              <w:fldChar w:fldCharType="separate"/>
            </w:r>
            <w:r w:rsidR="004731FD">
              <w:rPr>
                <w:noProof/>
                <w:webHidden/>
                <w:szCs w:val="24"/>
              </w:rPr>
              <w:t>70</w:t>
            </w:r>
            <w:r w:rsidRPr="00655211">
              <w:rPr>
                <w:noProof/>
                <w:webHidden/>
                <w:szCs w:val="24"/>
              </w:rPr>
              <w:fldChar w:fldCharType="end"/>
            </w:r>
          </w:hyperlink>
        </w:p>
        <w:p w14:paraId="1277A253" w14:textId="1408110F"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83" w:history="1">
            <w:r w:rsidRPr="00655211">
              <w:rPr>
                <w:rStyle w:val="Hyperlink"/>
                <w:noProof/>
                <w:szCs w:val="24"/>
              </w:rPr>
              <w:t>5.1.1.2</w:t>
            </w:r>
            <w:r w:rsidRPr="00655211">
              <w:rPr>
                <w:rFonts w:eastAsiaTheme="minorEastAsia"/>
                <w:noProof/>
                <w:color w:val="auto"/>
                <w:szCs w:val="24"/>
              </w:rPr>
              <w:tab/>
            </w:r>
            <w:r w:rsidRPr="00655211">
              <w:rPr>
                <w:rStyle w:val="Hyperlink"/>
                <w:noProof/>
                <w:szCs w:val="24"/>
              </w:rPr>
              <w:t>Hardware Configur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3 \h </w:instrText>
            </w:r>
            <w:r w:rsidRPr="00655211">
              <w:rPr>
                <w:noProof/>
                <w:webHidden/>
                <w:szCs w:val="24"/>
              </w:rPr>
            </w:r>
            <w:r w:rsidRPr="00655211">
              <w:rPr>
                <w:noProof/>
                <w:webHidden/>
                <w:szCs w:val="24"/>
              </w:rPr>
              <w:fldChar w:fldCharType="separate"/>
            </w:r>
            <w:r w:rsidR="004731FD">
              <w:rPr>
                <w:noProof/>
                <w:webHidden/>
                <w:szCs w:val="24"/>
              </w:rPr>
              <w:t>70</w:t>
            </w:r>
            <w:r w:rsidRPr="00655211">
              <w:rPr>
                <w:noProof/>
                <w:webHidden/>
                <w:szCs w:val="24"/>
              </w:rPr>
              <w:fldChar w:fldCharType="end"/>
            </w:r>
          </w:hyperlink>
        </w:p>
        <w:p w14:paraId="129B0E31" w14:textId="049DA216"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84" w:history="1">
            <w:r w:rsidRPr="00655211">
              <w:rPr>
                <w:rStyle w:val="Hyperlink"/>
                <w:noProof/>
                <w:szCs w:val="24"/>
              </w:rPr>
              <w:t>5.1.1.3</w:t>
            </w:r>
            <w:r w:rsidRPr="00655211">
              <w:rPr>
                <w:rFonts w:eastAsiaTheme="minorEastAsia"/>
                <w:noProof/>
                <w:color w:val="auto"/>
                <w:szCs w:val="24"/>
              </w:rPr>
              <w:tab/>
            </w:r>
            <w:r w:rsidRPr="00655211">
              <w:rPr>
                <w:rStyle w:val="Hyperlink"/>
                <w:noProof/>
                <w:szCs w:val="24"/>
              </w:rPr>
              <w:t>Functional Component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4 \h </w:instrText>
            </w:r>
            <w:r w:rsidRPr="00655211">
              <w:rPr>
                <w:noProof/>
                <w:webHidden/>
                <w:szCs w:val="24"/>
              </w:rPr>
            </w:r>
            <w:r w:rsidRPr="00655211">
              <w:rPr>
                <w:noProof/>
                <w:webHidden/>
                <w:szCs w:val="24"/>
              </w:rPr>
              <w:fldChar w:fldCharType="separate"/>
            </w:r>
            <w:r w:rsidR="004731FD">
              <w:rPr>
                <w:noProof/>
                <w:webHidden/>
                <w:szCs w:val="24"/>
              </w:rPr>
              <w:t>70</w:t>
            </w:r>
            <w:r w:rsidRPr="00655211">
              <w:rPr>
                <w:noProof/>
                <w:webHidden/>
                <w:szCs w:val="24"/>
              </w:rPr>
              <w:fldChar w:fldCharType="end"/>
            </w:r>
          </w:hyperlink>
        </w:p>
        <w:p w14:paraId="617C1E94" w14:textId="2C8E74A2" w:rsidR="00655211" w:rsidRPr="00655211" w:rsidRDefault="00655211" w:rsidP="00655211">
          <w:pPr>
            <w:pStyle w:val="TOC2"/>
            <w:tabs>
              <w:tab w:val="left" w:pos="1100"/>
              <w:tab w:val="right" w:leader="dot" w:pos="9016"/>
            </w:tabs>
            <w:spacing w:line="480" w:lineRule="auto"/>
            <w:rPr>
              <w:rFonts w:eastAsiaTheme="minorEastAsia"/>
              <w:noProof/>
              <w:color w:val="auto"/>
              <w:szCs w:val="24"/>
            </w:rPr>
          </w:pPr>
          <w:hyperlink w:anchor="_Toc199715485" w:history="1">
            <w:r w:rsidRPr="00655211">
              <w:rPr>
                <w:rStyle w:val="Hyperlink"/>
                <w:noProof/>
                <w:szCs w:val="24"/>
              </w:rPr>
              <w:t>5.1.2</w:t>
            </w:r>
            <w:r w:rsidRPr="00655211">
              <w:rPr>
                <w:rFonts w:eastAsiaTheme="minorEastAsia"/>
                <w:noProof/>
                <w:color w:val="auto"/>
                <w:szCs w:val="24"/>
              </w:rPr>
              <w:tab/>
            </w:r>
            <w:r w:rsidRPr="00655211">
              <w:rPr>
                <w:rStyle w:val="Hyperlink"/>
                <w:noProof/>
                <w:szCs w:val="24"/>
              </w:rPr>
              <w:t>Performance and Accuracy</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5 \h </w:instrText>
            </w:r>
            <w:r w:rsidRPr="00655211">
              <w:rPr>
                <w:noProof/>
                <w:webHidden/>
                <w:szCs w:val="24"/>
              </w:rPr>
            </w:r>
            <w:r w:rsidRPr="00655211">
              <w:rPr>
                <w:noProof/>
                <w:webHidden/>
                <w:szCs w:val="24"/>
              </w:rPr>
              <w:fldChar w:fldCharType="separate"/>
            </w:r>
            <w:r w:rsidR="004731FD">
              <w:rPr>
                <w:noProof/>
                <w:webHidden/>
                <w:szCs w:val="24"/>
              </w:rPr>
              <w:t>71</w:t>
            </w:r>
            <w:r w:rsidRPr="00655211">
              <w:rPr>
                <w:noProof/>
                <w:webHidden/>
                <w:szCs w:val="24"/>
              </w:rPr>
              <w:fldChar w:fldCharType="end"/>
            </w:r>
          </w:hyperlink>
        </w:p>
        <w:p w14:paraId="71ADF71E" w14:textId="2985BE27"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86" w:history="1">
            <w:r w:rsidRPr="00655211">
              <w:rPr>
                <w:rStyle w:val="Hyperlink"/>
                <w:noProof/>
                <w:szCs w:val="24"/>
              </w:rPr>
              <w:t>5.1.2.1</w:t>
            </w:r>
            <w:r w:rsidRPr="00655211">
              <w:rPr>
                <w:rFonts w:eastAsiaTheme="minorEastAsia"/>
                <w:noProof/>
                <w:color w:val="auto"/>
                <w:szCs w:val="24"/>
              </w:rPr>
              <w:tab/>
            </w:r>
            <w:r w:rsidRPr="00655211">
              <w:rPr>
                <w:rStyle w:val="Hyperlink"/>
                <w:noProof/>
                <w:szCs w:val="24"/>
              </w:rPr>
              <w:t>Accuracy</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6 \h </w:instrText>
            </w:r>
            <w:r w:rsidRPr="00655211">
              <w:rPr>
                <w:noProof/>
                <w:webHidden/>
                <w:szCs w:val="24"/>
              </w:rPr>
            </w:r>
            <w:r w:rsidRPr="00655211">
              <w:rPr>
                <w:noProof/>
                <w:webHidden/>
                <w:szCs w:val="24"/>
              </w:rPr>
              <w:fldChar w:fldCharType="separate"/>
            </w:r>
            <w:r w:rsidR="004731FD">
              <w:rPr>
                <w:noProof/>
                <w:webHidden/>
                <w:szCs w:val="24"/>
              </w:rPr>
              <w:t>71</w:t>
            </w:r>
            <w:r w:rsidRPr="00655211">
              <w:rPr>
                <w:noProof/>
                <w:webHidden/>
                <w:szCs w:val="24"/>
              </w:rPr>
              <w:fldChar w:fldCharType="end"/>
            </w:r>
          </w:hyperlink>
        </w:p>
        <w:p w14:paraId="39EE348F" w14:textId="4EA90C20"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87" w:history="1">
            <w:r w:rsidRPr="00655211">
              <w:rPr>
                <w:rStyle w:val="Hyperlink"/>
                <w:rFonts w:eastAsia="Times New Roman"/>
                <w:noProof/>
                <w:szCs w:val="24"/>
              </w:rPr>
              <w:t>5.1.2.2</w:t>
            </w:r>
            <w:r w:rsidRPr="00655211">
              <w:rPr>
                <w:rFonts w:eastAsiaTheme="minorEastAsia"/>
                <w:noProof/>
                <w:color w:val="auto"/>
                <w:szCs w:val="24"/>
              </w:rPr>
              <w:tab/>
            </w:r>
            <w:r w:rsidRPr="00655211">
              <w:rPr>
                <w:rStyle w:val="Hyperlink"/>
                <w:noProof/>
                <w:szCs w:val="24"/>
              </w:rPr>
              <w:t>Precision and Recall</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7 \h </w:instrText>
            </w:r>
            <w:r w:rsidRPr="00655211">
              <w:rPr>
                <w:noProof/>
                <w:webHidden/>
                <w:szCs w:val="24"/>
              </w:rPr>
            </w:r>
            <w:r w:rsidRPr="00655211">
              <w:rPr>
                <w:noProof/>
                <w:webHidden/>
                <w:szCs w:val="24"/>
              </w:rPr>
              <w:fldChar w:fldCharType="separate"/>
            </w:r>
            <w:r w:rsidR="004731FD">
              <w:rPr>
                <w:noProof/>
                <w:webHidden/>
                <w:szCs w:val="24"/>
              </w:rPr>
              <w:t>72</w:t>
            </w:r>
            <w:r w:rsidRPr="00655211">
              <w:rPr>
                <w:noProof/>
                <w:webHidden/>
                <w:szCs w:val="24"/>
              </w:rPr>
              <w:fldChar w:fldCharType="end"/>
            </w:r>
          </w:hyperlink>
        </w:p>
        <w:p w14:paraId="026312C4" w14:textId="13CFC194"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88" w:history="1">
            <w:r w:rsidRPr="00655211">
              <w:rPr>
                <w:rStyle w:val="Hyperlink"/>
                <w:rFonts w:eastAsia="Times New Roman"/>
                <w:noProof/>
                <w:szCs w:val="24"/>
              </w:rPr>
              <w:t>5.1.2.3</w:t>
            </w:r>
            <w:r w:rsidRPr="00655211">
              <w:rPr>
                <w:rFonts w:eastAsiaTheme="minorEastAsia"/>
                <w:noProof/>
                <w:color w:val="auto"/>
                <w:szCs w:val="24"/>
              </w:rPr>
              <w:tab/>
            </w:r>
            <w:r w:rsidRPr="00655211">
              <w:rPr>
                <w:rStyle w:val="Hyperlink"/>
                <w:noProof/>
                <w:szCs w:val="24"/>
              </w:rPr>
              <w:t>F1-Scor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8 \h </w:instrText>
            </w:r>
            <w:r w:rsidRPr="00655211">
              <w:rPr>
                <w:noProof/>
                <w:webHidden/>
                <w:szCs w:val="24"/>
              </w:rPr>
            </w:r>
            <w:r w:rsidRPr="00655211">
              <w:rPr>
                <w:noProof/>
                <w:webHidden/>
                <w:szCs w:val="24"/>
              </w:rPr>
              <w:fldChar w:fldCharType="separate"/>
            </w:r>
            <w:r w:rsidR="004731FD">
              <w:rPr>
                <w:noProof/>
                <w:webHidden/>
                <w:szCs w:val="24"/>
              </w:rPr>
              <w:t>72</w:t>
            </w:r>
            <w:r w:rsidRPr="00655211">
              <w:rPr>
                <w:noProof/>
                <w:webHidden/>
                <w:szCs w:val="24"/>
              </w:rPr>
              <w:fldChar w:fldCharType="end"/>
            </w:r>
          </w:hyperlink>
        </w:p>
        <w:p w14:paraId="2DD3A140" w14:textId="1313DE94"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89" w:history="1">
            <w:r w:rsidRPr="00655211">
              <w:rPr>
                <w:rStyle w:val="Hyperlink"/>
                <w:noProof/>
                <w:szCs w:val="24"/>
              </w:rPr>
              <w:t>5.1.2.4</w:t>
            </w:r>
            <w:r w:rsidRPr="00655211">
              <w:rPr>
                <w:rFonts w:eastAsiaTheme="minorEastAsia"/>
                <w:noProof/>
                <w:color w:val="auto"/>
                <w:szCs w:val="24"/>
              </w:rPr>
              <w:tab/>
            </w:r>
            <w:r w:rsidRPr="00655211">
              <w:rPr>
                <w:rStyle w:val="Hyperlink"/>
                <w:noProof/>
                <w:szCs w:val="24"/>
              </w:rPr>
              <w:t>Reliable Communic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89 \h </w:instrText>
            </w:r>
            <w:r w:rsidRPr="00655211">
              <w:rPr>
                <w:noProof/>
                <w:webHidden/>
                <w:szCs w:val="24"/>
              </w:rPr>
            </w:r>
            <w:r w:rsidRPr="00655211">
              <w:rPr>
                <w:noProof/>
                <w:webHidden/>
                <w:szCs w:val="24"/>
              </w:rPr>
              <w:fldChar w:fldCharType="separate"/>
            </w:r>
            <w:r w:rsidR="004731FD">
              <w:rPr>
                <w:noProof/>
                <w:webHidden/>
                <w:szCs w:val="24"/>
              </w:rPr>
              <w:t>72</w:t>
            </w:r>
            <w:r w:rsidRPr="00655211">
              <w:rPr>
                <w:noProof/>
                <w:webHidden/>
                <w:szCs w:val="24"/>
              </w:rPr>
              <w:fldChar w:fldCharType="end"/>
            </w:r>
          </w:hyperlink>
        </w:p>
        <w:p w14:paraId="2ADDE8FF" w14:textId="6B8A687C"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90" w:history="1">
            <w:r w:rsidRPr="00655211">
              <w:rPr>
                <w:rStyle w:val="Hyperlink"/>
                <w:noProof/>
                <w:szCs w:val="24"/>
              </w:rPr>
              <w:t>5.1.2.5</w:t>
            </w:r>
            <w:r w:rsidRPr="00655211">
              <w:rPr>
                <w:rFonts w:eastAsiaTheme="minorEastAsia"/>
                <w:noProof/>
                <w:color w:val="auto"/>
                <w:szCs w:val="24"/>
              </w:rPr>
              <w:tab/>
            </w:r>
            <w:r w:rsidRPr="00655211">
              <w:rPr>
                <w:rStyle w:val="Hyperlink"/>
                <w:noProof/>
                <w:szCs w:val="24"/>
              </w:rPr>
              <w:t>Confusion Matrix</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0 \h </w:instrText>
            </w:r>
            <w:r w:rsidRPr="00655211">
              <w:rPr>
                <w:noProof/>
                <w:webHidden/>
                <w:szCs w:val="24"/>
              </w:rPr>
            </w:r>
            <w:r w:rsidRPr="00655211">
              <w:rPr>
                <w:noProof/>
                <w:webHidden/>
                <w:szCs w:val="24"/>
              </w:rPr>
              <w:fldChar w:fldCharType="separate"/>
            </w:r>
            <w:r w:rsidR="004731FD">
              <w:rPr>
                <w:noProof/>
                <w:webHidden/>
                <w:szCs w:val="24"/>
              </w:rPr>
              <w:t>73</w:t>
            </w:r>
            <w:r w:rsidRPr="00655211">
              <w:rPr>
                <w:noProof/>
                <w:webHidden/>
                <w:szCs w:val="24"/>
              </w:rPr>
              <w:fldChar w:fldCharType="end"/>
            </w:r>
          </w:hyperlink>
        </w:p>
        <w:p w14:paraId="1E4059D4" w14:textId="5C7D2DDB" w:rsidR="00655211" w:rsidRPr="00655211" w:rsidRDefault="00655211" w:rsidP="00655211">
          <w:pPr>
            <w:pStyle w:val="TOC2"/>
            <w:tabs>
              <w:tab w:val="left" w:pos="1320"/>
              <w:tab w:val="right" w:leader="dot" w:pos="9016"/>
            </w:tabs>
            <w:spacing w:line="480" w:lineRule="auto"/>
            <w:rPr>
              <w:rFonts w:eastAsiaTheme="minorEastAsia"/>
              <w:noProof/>
              <w:color w:val="auto"/>
              <w:szCs w:val="24"/>
            </w:rPr>
          </w:pPr>
          <w:hyperlink w:anchor="_Toc199715491" w:history="1">
            <w:r w:rsidRPr="00655211">
              <w:rPr>
                <w:rStyle w:val="Hyperlink"/>
                <w:noProof/>
                <w:szCs w:val="24"/>
              </w:rPr>
              <w:t>5.1.2.6</w:t>
            </w:r>
            <w:r w:rsidRPr="00655211">
              <w:rPr>
                <w:rFonts w:eastAsiaTheme="minorEastAsia"/>
                <w:noProof/>
                <w:color w:val="auto"/>
                <w:szCs w:val="24"/>
              </w:rPr>
              <w:tab/>
            </w:r>
            <w:r w:rsidRPr="00655211">
              <w:rPr>
                <w:rStyle w:val="Hyperlink"/>
                <w:noProof/>
                <w:szCs w:val="24"/>
              </w:rPr>
              <w:t>Real-Time Processing</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1 \h </w:instrText>
            </w:r>
            <w:r w:rsidRPr="00655211">
              <w:rPr>
                <w:noProof/>
                <w:webHidden/>
                <w:szCs w:val="24"/>
              </w:rPr>
            </w:r>
            <w:r w:rsidRPr="00655211">
              <w:rPr>
                <w:noProof/>
                <w:webHidden/>
                <w:szCs w:val="24"/>
              </w:rPr>
              <w:fldChar w:fldCharType="separate"/>
            </w:r>
            <w:r w:rsidR="004731FD">
              <w:rPr>
                <w:noProof/>
                <w:webHidden/>
                <w:szCs w:val="24"/>
              </w:rPr>
              <w:t>73</w:t>
            </w:r>
            <w:r w:rsidRPr="00655211">
              <w:rPr>
                <w:noProof/>
                <w:webHidden/>
                <w:szCs w:val="24"/>
              </w:rPr>
              <w:fldChar w:fldCharType="end"/>
            </w:r>
          </w:hyperlink>
        </w:p>
        <w:p w14:paraId="25C2CFAB" w14:textId="61CC7E3A"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92" w:history="1">
            <w:r w:rsidRPr="00655211">
              <w:rPr>
                <w:rStyle w:val="Hyperlink"/>
                <w:noProof/>
                <w:szCs w:val="24"/>
              </w:rPr>
              <w:t>5.1.2.7</w:t>
            </w:r>
            <w:r w:rsidRPr="00655211">
              <w:rPr>
                <w:rFonts w:eastAsiaTheme="minorEastAsia"/>
                <w:noProof/>
                <w:color w:val="auto"/>
                <w:szCs w:val="24"/>
              </w:rPr>
              <w:tab/>
            </w:r>
            <w:r w:rsidRPr="00655211">
              <w:rPr>
                <w:rStyle w:val="Hyperlink"/>
                <w:noProof/>
                <w:szCs w:val="24"/>
              </w:rPr>
              <w:t>Robustnes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2 \h </w:instrText>
            </w:r>
            <w:r w:rsidRPr="00655211">
              <w:rPr>
                <w:noProof/>
                <w:webHidden/>
                <w:szCs w:val="24"/>
              </w:rPr>
            </w:r>
            <w:r w:rsidRPr="00655211">
              <w:rPr>
                <w:noProof/>
                <w:webHidden/>
                <w:szCs w:val="24"/>
              </w:rPr>
              <w:fldChar w:fldCharType="separate"/>
            </w:r>
            <w:r w:rsidR="004731FD">
              <w:rPr>
                <w:noProof/>
                <w:webHidden/>
                <w:szCs w:val="24"/>
              </w:rPr>
              <w:t>73</w:t>
            </w:r>
            <w:r w:rsidRPr="00655211">
              <w:rPr>
                <w:noProof/>
                <w:webHidden/>
                <w:szCs w:val="24"/>
              </w:rPr>
              <w:fldChar w:fldCharType="end"/>
            </w:r>
          </w:hyperlink>
        </w:p>
        <w:p w14:paraId="3DA588B2" w14:textId="6D217DA1" w:rsidR="00655211" w:rsidRPr="00655211" w:rsidRDefault="00655211" w:rsidP="00655211">
          <w:pPr>
            <w:pStyle w:val="TOC2"/>
            <w:tabs>
              <w:tab w:val="left" w:pos="1100"/>
              <w:tab w:val="right" w:leader="dot" w:pos="9016"/>
            </w:tabs>
            <w:spacing w:line="480" w:lineRule="auto"/>
            <w:rPr>
              <w:rFonts w:eastAsiaTheme="minorEastAsia"/>
              <w:noProof/>
              <w:color w:val="auto"/>
              <w:szCs w:val="24"/>
            </w:rPr>
          </w:pPr>
          <w:hyperlink w:anchor="_Toc199715493" w:history="1">
            <w:r w:rsidRPr="00655211">
              <w:rPr>
                <w:rStyle w:val="Hyperlink"/>
                <w:noProof/>
                <w:szCs w:val="24"/>
              </w:rPr>
              <w:t>5.1.3</w:t>
            </w:r>
            <w:r w:rsidRPr="00655211">
              <w:rPr>
                <w:rFonts w:eastAsiaTheme="minorEastAsia"/>
                <w:noProof/>
                <w:color w:val="auto"/>
                <w:szCs w:val="24"/>
              </w:rPr>
              <w:tab/>
            </w:r>
            <w:r w:rsidRPr="00655211">
              <w:rPr>
                <w:rStyle w:val="Hyperlink"/>
                <w:noProof/>
                <w:szCs w:val="24"/>
              </w:rPr>
              <w:t>Importance of the System</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3 \h </w:instrText>
            </w:r>
            <w:r w:rsidRPr="00655211">
              <w:rPr>
                <w:noProof/>
                <w:webHidden/>
                <w:szCs w:val="24"/>
              </w:rPr>
            </w:r>
            <w:r w:rsidRPr="00655211">
              <w:rPr>
                <w:noProof/>
                <w:webHidden/>
                <w:szCs w:val="24"/>
              </w:rPr>
              <w:fldChar w:fldCharType="separate"/>
            </w:r>
            <w:r w:rsidR="004731FD">
              <w:rPr>
                <w:noProof/>
                <w:webHidden/>
                <w:szCs w:val="24"/>
              </w:rPr>
              <w:t>74</w:t>
            </w:r>
            <w:r w:rsidRPr="00655211">
              <w:rPr>
                <w:noProof/>
                <w:webHidden/>
                <w:szCs w:val="24"/>
              </w:rPr>
              <w:fldChar w:fldCharType="end"/>
            </w:r>
          </w:hyperlink>
        </w:p>
        <w:p w14:paraId="1279E9A3" w14:textId="216ED14C"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94" w:history="1">
            <w:r w:rsidRPr="00655211">
              <w:rPr>
                <w:rStyle w:val="Hyperlink"/>
                <w:noProof/>
                <w:szCs w:val="24"/>
              </w:rPr>
              <w:t>5.1.3.1</w:t>
            </w:r>
            <w:r w:rsidRPr="00655211">
              <w:rPr>
                <w:rFonts w:eastAsiaTheme="minorEastAsia"/>
                <w:noProof/>
                <w:color w:val="auto"/>
                <w:szCs w:val="24"/>
              </w:rPr>
              <w:tab/>
            </w:r>
            <w:r w:rsidRPr="00655211">
              <w:rPr>
                <w:rStyle w:val="Hyperlink"/>
                <w:noProof/>
                <w:szCs w:val="24"/>
              </w:rPr>
              <w:t>Scalable Solution for Financial Institution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4 \h </w:instrText>
            </w:r>
            <w:r w:rsidRPr="00655211">
              <w:rPr>
                <w:noProof/>
                <w:webHidden/>
                <w:szCs w:val="24"/>
              </w:rPr>
            </w:r>
            <w:r w:rsidRPr="00655211">
              <w:rPr>
                <w:noProof/>
                <w:webHidden/>
                <w:szCs w:val="24"/>
              </w:rPr>
              <w:fldChar w:fldCharType="separate"/>
            </w:r>
            <w:r w:rsidR="004731FD">
              <w:rPr>
                <w:noProof/>
                <w:webHidden/>
                <w:szCs w:val="24"/>
              </w:rPr>
              <w:t>74</w:t>
            </w:r>
            <w:r w:rsidRPr="00655211">
              <w:rPr>
                <w:noProof/>
                <w:webHidden/>
                <w:szCs w:val="24"/>
              </w:rPr>
              <w:fldChar w:fldCharType="end"/>
            </w:r>
          </w:hyperlink>
        </w:p>
        <w:p w14:paraId="6A04C4F0" w14:textId="08CE0C09"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95" w:history="1">
            <w:r w:rsidRPr="00655211">
              <w:rPr>
                <w:rStyle w:val="Hyperlink"/>
                <w:rFonts w:eastAsia="Times New Roman"/>
                <w:noProof/>
                <w:szCs w:val="24"/>
              </w:rPr>
              <w:t>5.1.3.2</w:t>
            </w:r>
            <w:r w:rsidRPr="00655211">
              <w:rPr>
                <w:rFonts w:eastAsiaTheme="minorEastAsia"/>
                <w:noProof/>
                <w:color w:val="auto"/>
                <w:szCs w:val="24"/>
              </w:rPr>
              <w:tab/>
            </w:r>
            <w:r w:rsidRPr="00655211">
              <w:rPr>
                <w:rStyle w:val="Hyperlink"/>
                <w:noProof/>
                <w:szCs w:val="24"/>
              </w:rPr>
              <w:t>Economic Impact</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5 \h </w:instrText>
            </w:r>
            <w:r w:rsidRPr="00655211">
              <w:rPr>
                <w:noProof/>
                <w:webHidden/>
                <w:szCs w:val="24"/>
              </w:rPr>
            </w:r>
            <w:r w:rsidRPr="00655211">
              <w:rPr>
                <w:noProof/>
                <w:webHidden/>
                <w:szCs w:val="24"/>
              </w:rPr>
              <w:fldChar w:fldCharType="separate"/>
            </w:r>
            <w:r w:rsidR="004731FD">
              <w:rPr>
                <w:noProof/>
                <w:webHidden/>
                <w:szCs w:val="24"/>
              </w:rPr>
              <w:t>74</w:t>
            </w:r>
            <w:r w:rsidRPr="00655211">
              <w:rPr>
                <w:noProof/>
                <w:webHidden/>
                <w:szCs w:val="24"/>
              </w:rPr>
              <w:fldChar w:fldCharType="end"/>
            </w:r>
          </w:hyperlink>
        </w:p>
        <w:p w14:paraId="54042A44" w14:textId="001FAB0A"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96" w:history="1">
            <w:r w:rsidRPr="00655211">
              <w:rPr>
                <w:rStyle w:val="Hyperlink"/>
                <w:noProof/>
                <w:szCs w:val="24"/>
              </w:rPr>
              <w:t>5.1.3.3</w:t>
            </w:r>
            <w:r w:rsidRPr="00655211">
              <w:rPr>
                <w:rFonts w:eastAsiaTheme="minorEastAsia"/>
                <w:noProof/>
                <w:color w:val="auto"/>
                <w:szCs w:val="24"/>
              </w:rPr>
              <w:tab/>
            </w:r>
            <w:r w:rsidRPr="00655211">
              <w:rPr>
                <w:rStyle w:val="Hyperlink"/>
                <w:noProof/>
                <w:szCs w:val="24"/>
              </w:rPr>
              <w:t>Financial Security and Anti-Fraud Prote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6 \h </w:instrText>
            </w:r>
            <w:r w:rsidRPr="00655211">
              <w:rPr>
                <w:noProof/>
                <w:webHidden/>
                <w:szCs w:val="24"/>
              </w:rPr>
            </w:r>
            <w:r w:rsidRPr="00655211">
              <w:rPr>
                <w:noProof/>
                <w:webHidden/>
                <w:szCs w:val="24"/>
              </w:rPr>
              <w:fldChar w:fldCharType="separate"/>
            </w:r>
            <w:r w:rsidR="004731FD">
              <w:rPr>
                <w:noProof/>
                <w:webHidden/>
                <w:szCs w:val="24"/>
              </w:rPr>
              <w:t>75</w:t>
            </w:r>
            <w:r w:rsidRPr="00655211">
              <w:rPr>
                <w:noProof/>
                <w:webHidden/>
                <w:szCs w:val="24"/>
              </w:rPr>
              <w:fldChar w:fldCharType="end"/>
            </w:r>
          </w:hyperlink>
        </w:p>
        <w:p w14:paraId="3ED64EF1" w14:textId="1971F326"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97" w:history="1">
            <w:r w:rsidRPr="00655211">
              <w:rPr>
                <w:rStyle w:val="Hyperlink"/>
                <w:noProof/>
                <w:szCs w:val="24"/>
              </w:rPr>
              <w:t>5.1.3.4</w:t>
            </w:r>
            <w:r w:rsidRPr="00655211">
              <w:rPr>
                <w:rFonts w:eastAsiaTheme="minorEastAsia"/>
                <w:noProof/>
                <w:color w:val="auto"/>
                <w:szCs w:val="24"/>
              </w:rPr>
              <w:tab/>
            </w:r>
            <w:r w:rsidRPr="00655211">
              <w:rPr>
                <w:rStyle w:val="Hyperlink"/>
                <w:noProof/>
                <w:szCs w:val="24"/>
              </w:rPr>
              <w:t>Speed, Accuracy, and Scalability</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7 \h </w:instrText>
            </w:r>
            <w:r w:rsidRPr="00655211">
              <w:rPr>
                <w:noProof/>
                <w:webHidden/>
                <w:szCs w:val="24"/>
              </w:rPr>
            </w:r>
            <w:r w:rsidRPr="00655211">
              <w:rPr>
                <w:noProof/>
                <w:webHidden/>
                <w:szCs w:val="24"/>
              </w:rPr>
              <w:fldChar w:fldCharType="separate"/>
            </w:r>
            <w:r w:rsidR="004731FD">
              <w:rPr>
                <w:noProof/>
                <w:webHidden/>
                <w:szCs w:val="24"/>
              </w:rPr>
              <w:t>75</w:t>
            </w:r>
            <w:r w:rsidRPr="00655211">
              <w:rPr>
                <w:noProof/>
                <w:webHidden/>
                <w:szCs w:val="24"/>
              </w:rPr>
              <w:fldChar w:fldCharType="end"/>
            </w:r>
          </w:hyperlink>
        </w:p>
        <w:p w14:paraId="3E9F3E08" w14:textId="180CC501"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98" w:history="1">
            <w:r w:rsidRPr="00655211">
              <w:rPr>
                <w:rStyle w:val="Hyperlink"/>
                <w:noProof/>
                <w:szCs w:val="24"/>
              </w:rPr>
              <w:t>5.1.3.5</w:t>
            </w:r>
            <w:r w:rsidRPr="00655211">
              <w:rPr>
                <w:rFonts w:eastAsiaTheme="minorEastAsia"/>
                <w:noProof/>
                <w:color w:val="auto"/>
                <w:szCs w:val="24"/>
              </w:rPr>
              <w:tab/>
            </w:r>
            <w:r w:rsidRPr="00655211">
              <w:rPr>
                <w:rStyle w:val="Hyperlink"/>
                <w:noProof/>
                <w:szCs w:val="24"/>
              </w:rPr>
              <w:t>Accessibility for Underserved Area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8 \h </w:instrText>
            </w:r>
            <w:r w:rsidRPr="00655211">
              <w:rPr>
                <w:noProof/>
                <w:webHidden/>
                <w:szCs w:val="24"/>
              </w:rPr>
            </w:r>
            <w:r w:rsidRPr="00655211">
              <w:rPr>
                <w:noProof/>
                <w:webHidden/>
                <w:szCs w:val="24"/>
              </w:rPr>
              <w:fldChar w:fldCharType="separate"/>
            </w:r>
            <w:r w:rsidR="004731FD">
              <w:rPr>
                <w:noProof/>
                <w:webHidden/>
                <w:szCs w:val="24"/>
              </w:rPr>
              <w:t>75</w:t>
            </w:r>
            <w:r w:rsidRPr="00655211">
              <w:rPr>
                <w:noProof/>
                <w:webHidden/>
                <w:szCs w:val="24"/>
              </w:rPr>
              <w:fldChar w:fldCharType="end"/>
            </w:r>
          </w:hyperlink>
        </w:p>
        <w:p w14:paraId="7E1B8182" w14:textId="25F4F8B2"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499" w:history="1">
            <w:r w:rsidRPr="00655211">
              <w:rPr>
                <w:rStyle w:val="Hyperlink"/>
                <w:noProof/>
                <w:szCs w:val="24"/>
              </w:rPr>
              <w:t>5.1.3.6</w:t>
            </w:r>
            <w:r w:rsidRPr="00655211">
              <w:rPr>
                <w:rFonts w:eastAsiaTheme="minorEastAsia"/>
                <w:noProof/>
                <w:color w:val="auto"/>
                <w:szCs w:val="24"/>
              </w:rPr>
              <w:tab/>
            </w:r>
            <w:r w:rsidRPr="00655211">
              <w:rPr>
                <w:rStyle w:val="Hyperlink"/>
                <w:noProof/>
                <w:szCs w:val="24"/>
              </w:rPr>
              <w:t>Advancement of Technical Expertis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499 \h </w:instrText>
            </w:r>
            <w:r w:rsidRPr="00655211">
              <w:rPr>
                <w:noProof/>
                <w:webHidden/>
                <w:szCs w:val="24"/>
              </w:rPr>
            </w:r>
            <w:r w:rsidRPr="00655211">
              <w:rPr>
                <w:noProof/>
                <w:webHidden/>
                <w:szCs w:val="24"/>
              </w:rPr>
              <w:fldChar w:fldCharType="separate"/>
            </w:r>
            <w:r w:rsidR="004731FD">
              <w:rPr>
                <w:noProof/>
                <w:webHidden/>
                <w:szCs w:val="24"/>
              </w:rPr>
              <w:t>75</w:t>
            </w:r>
            <w:r w:rsidRPr="00655211">
              <w:rPr>
                <w:noProof/>
                <w:webHidden/>
                <w:szCs w:val="24"/>
              </w:rPr>
              <w:fldChar w:fldCharType="end"/>
            </w:r>
          </w:hyperlink>
        </w:p>
        <w:p w14:paraId="004458CF" w14:textId="044209E5" w:rsidR="00655211" w:rsidRPr="00655211" w:rsidRDefault="00655211" w:rsidP="00655211">
          <w:pPr>
            <w:pStyle w:val="TOC3"/>
            <w:tabs>
              <w:tab w:val="left" w:pos="1540"/>
              <w:tab w:val="right" w:leader="dot" w:pos="9016"/>
            </w:tabs>
            <w:spacing w:line="480" w:lineRule="auto"/>
            <w:rPr>
              <w:rFonts w:eastAsiaTheme="minorEastAsia"/>
              <w:noProof/>
              <w:color w:val="auto"/>
              <w:szCs w:val="24"/>
            </w:rPr>
          </w:pPr>
          <w:hyperlink w:anchor="_Toc199715500" w:history="1">
            <w:r w:rsidRPr="00655211">
              <w:rPr>
                <w:rStyle w:val="Hyperlink"/>
                <w:noProof/>
                <w:szCs w:val="24"/>
              </w:rPr>
              <w:t>5.1.3.7</w:t>
            </w:r>
            <w:r w:rsidRPr="00655211">
              <w:rPr>
                <w:rFonts w:eastAsiaTheme="minorEastAsia"/>
                <w:noProof/>
                <w:color w:val="auto"/>
                <w:szCs w:val="24"/>
              </w:rPr>
              <w:tab/>
            </w:r>
            <w:r w:rsidRPr="00655211">
              <w:rPr>
                <w:rStyle w:val="Hyperlink"/>
                <w:noProof/>
                <w:szCs w:val="24"/>
              </w:rPr>
              <w:t>Foundation for Future Research and Innov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0 \h </w:instrText>
            </w:r>
            <w:r w:rsidRPr="00655211">
              <w:rPr>
                <w:noProof/>
                <w:webHidden/>
                <w:szCs w:val="24"/>
              </w:rPr>
            </w:r>
            <w:r w:rsidRPr="00655211">
              <w:rPr>
                <w:noProof/>
                <w:webHidden/>
                <w:szCs w:val="24"/>
              </w:rPr>
              <w:fldChar w:fldCharType="separate"/>
            </w:r>
            <w:r w:rsidR="004731FD">
              <w:rPr>
                <w:noProof/>
                <w:webHidden/>
                <w:szCs w:val="24"/>
              </w:rPr>
              <w:t>75</w:t>
            </w:r>
            <w:r w:rsidRPr="00655211">
              <w:rPr>
                <w:noProof/>
                <w:webHidden/>
                <w:szCs w:val="24"/>
              </w:rPr>
              <w:fldChar w:fldCharType="end"/>
            </w:r>
          </w:hyperlink>
        </w:p>
        <w:p w14:paraId="590FA4FC" w14:textId="4775FE17"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501" w:history="1">
            <w:r w:rsidRPr="00655211">
              <w:rPr>
                <w:rStyle w:val="Hyperlink"/>
                <w:noProof/>
                <w:szCs w:val="24"/>
              </w:rPr>
              <w:t>5.2</w:t>
            </w:r>
            <w:r w:rsidRPr="00655211">
              <w:rPr>
                <w:rFonts w:eastAsiaTheme="minorEastAsia"/>
                <w:noProof/>
                <w:color w:val="auto"/>
                <w:szCs w:val="24"/>
              </w:rPr>
              <w:tab/>
            </w:r>
            <w:r w:rsidRPr="00655211">
              <w:rPr>
                <w:rStyle w:val="Hyperlink"/>
                <w:noProof/>
                <w:szCs w:val="24"/>
              </w:rPr>
              <w:t>Recommendation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1 \h </w:instrText>
            </w:r>
            <w:r w:rsidRPr="00655211">
              <w:rPr>
                <w:noProof/>
                <w:webHidden/>
                <w:szCs w:val="24"/>
              </w:rPr>
            </w:r>
            <w:r w:rsidRPr="00655211">
              <w:rPr>
                <w:noProof/>
                <w:webHidden/>
                <w:szCs w:val="24"/>
              </w:rPr>
              <w:fldChar w:fldCharType="separate"/>
            </w:r>
            <w:r w:rsidR="004731FD">
              <w:rPr>
                <w:noProof/>
                <w:webHidden/>
                <w:szCs w:val="24"/>
              </w:rPr>
              <w:t>76</w:t>
            </w:r>
            <w:r w:rsidRPr="00655211">
              <w:rPr>
                <w:noProof/>
                <w:webHidden/>
                <w:szCs w:val="24"/>
              </w:rPr>
              <w:fldChar w:fldCharType="end"/>
            </w:r>
          </w:hyperlink>
        </w:p>
        <w:p w14:paraId="483942B2" w14:textId="1829FA8B" w:rsidR="00655211" w:rsidRPr="00655211" w:rsidRDefault="00655211" w:rsidP="00655211">
          <w:pPr>
            <w:pStyle w:val="TOC3"/>
            <w:tabs>
              <w:tab w:val="left" w:pos="1100"/>
              <w:tab w:val="right" w:leader="dot" w:pos="9016"/>
            </w:tabs>
            <w:spacing w:line="480" w:lineRule="auto"/>
            <w:rPr>
              <w:rFonts w:eastAsiaTheme="minorEastAsia"/>
              <w:noProof/>
              <w:color w:val="auto"/>
              <w:szCs w:val="24"/>
            </w:rPr>
          </w:pPr>
          <w:hyperlink w:anchor="_Toc199715502" w:history="1">
            <w:r w:rsidRPr="00655211">
              <w:rPr>
                <w:rStyle w:val="Hyperlink"/>
                <w:rFonts w:eastAsia="Times New Roman"/>
                <w:noProof/>
                <w:szCs w:val="24"/>
              </w:rPr>
              <w:t>5.3</w:t>
            </w:r>
            <w:r w:rsidRPr="00655211">
              <w:rPr>
                <w:rFonts w:eastAsiaTheme="minorEastAsia"/>
                <w:noProof/>
                <w:color w:val="auto"/>
                <w:szCs w:val="24"/>
              </w:rPr>
              <w:tab/>
            </w:r>
            <w:r w:rsidRPr="00655211">
              <w:rPr>
                <w:rStyle w:val="Hyperlink"/>
                <w:rFonts w:eastAsia="Times New Roman"/>
                <w:noProof/>
                <w:szCs w:val="24"/>
              </w:rPr>
              <w:t>Expand the Dataset with Greater Diversity</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2 \h </w:instrText>
            </w:r>
            <w:r w:rsidRPr="00655211">
              <w:rPr>
                <w:noProof/>
                <w:webHidden/>
                <w:szCs w:val="24"/>
              </w:rPr>
            </w:r>
            <w:r w:rsidRPr="00655211">
              <w:rPr>
                <w:noProof/>
                <w:webHidden/>
                <w:szCs w:val="24"/>
              </w:rPr>
              <w:fldChar w:fldCharType="separate"/>
            </w:r>
            <w:r w:rsidR="004731FD">
              <w:rPr>
                <w:noProof/>
                <w:webHidden/>
                <w:szCs w:val="24"/>
              </w:rPr>
              <w:t>76</w:t>
            </w:r>
            <w:r w:rsidRPr="00655211">
              <w:rPr>
                <w:noProof/>
                <w:webHidden/>
                <w:szCs w:val="24"/>
              </w:rPr>
              <w:fldChar w:fldCharType="end"/>
            </w:r>
          </w:hyperlink>
        </w:p>
        <w:p w14:paraId="57C08526" w14:textId="6CE5F7A5"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503" w:history="1">
            <w:r w:rsidRPr="00655211">
              <w:rPr>
                <w:rStyle w:val="Hyperlink"/>
                <w:rFonts w:eastAsia="Times New Roman"/>
                <w:noProof/>
                <w:szCs w:val="24"/>
              </w:rPr>
              <w:t>5.3.1</w:t>
            </w:r>
            <w:r w:rsidRPr="00655211">
              <w:rPr>
                <w:rFonts w:eastAsiaTheme="minorEastAsia"/>
                <w:noProof/>
                <w:color w:val="auto"/>
                <w:szCs w:val="24"/>
              </w:rPr>
              <w:tab/>
            </w:r>
            <w:r w:rsidRPr="00655211">
              <w:rPr>
                <w:rStyle w:val="Hyperlink"/>
                <w:rFonts w:eastAsia="Times New Roman"/>
                <w:noProof/>
                <w:szCs w:val="24"/>
              </w:rPr>
              <w:t>Integrate Deep Learning Techniqu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3 \h </w:instrText>
            </w:r>
            <w:r w:rsidRPr="00655211">
              <w:rPr>
                <w:noProof/>
                <w:webHidden/>
                <w:szCs w:val="24"/>
              </w:rPr>
            </w:r>
            <w:r w:rsidRPr="00655211">
              <w:rPr>
                <w:noProof/>
                <w:webHidden/>
                <w:szCs w:val="24"/>
              </w:rPr>
              <w:fldChar w:fldCharType="separate"/>
            </w:r>
            <w:r w:rsidR="004731FD">
              <w:rPr>
                <w:noProof/>
                <w:webHidden/>
                <w:szCs w:val="24"/>
              </w:rPr>
              <w:t>76</w:t>
            </w:r>
            <w:r w:rsidRPr="00655211">
              <w:rPr>
                <w:noProof/>
                <w:webHidden/>
                <w:szCs w:val="24"/>
              </w:rPr>
              <w:fldChar w:fldCharType="end"/>
            </w:r>
          </w:hyperlink>
        </w:p>
        <w:p w14:paraId="0FC0DE85" w14:textId="1EF444BB"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504" w:history="1">
            <w:r w:rsidRPr="00655211">
              <w:rPr>
                <w:rStyle w:val="Hyperlink"/>
                <w:rFonts w:eastAsia="Times New Roman"/>
                <w:noProof/>
                <w:szCs w:val="24"/>
              </w:rPr>
              <w:t>5.3.2</w:t>
            </w:r>
            <w:r w:rsidRPr="00655211">
              <w:rPr>
                <w:rFonts w:eastAsiaTheme="minorEastAsia"/>
                <w:noProof/>
                <w:color w:val="auto"/>
                <w:szCs w:val="24"/>
              </w:rPr>
              <w:tab/>
            </w:r>
            <w:r w:rsidRPr="00655211">
              <w:rPr>
                <w:rStyle w:val="Hyperlink"/>
                <w:rFonts w:eastAsia="Times New Roman"/>
                <w:noProof/>
                <w:szCs w:val="24"/>
              </w:rPr>
              <w:t>Develop a Mobile Applic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4 \h </w:instrText>
            </w:r>
            <w:r w:rsidRPr="00655211">
              <w:rPr>
                <w:noProof/>
                <w:webHidden/>
                <w:szCs w:val="24"/>
              </w:rPr>
            </w:r>
            <w:r w:rsidRPr="00655211">
              <w:rPr>
                <w:noProof/>
                <w:webHidden/>
                <w:szCs w:val="24"/>
              </w:rPr>
              <w:fldChar w:fldCharType="separate"/>
            </w:r>
            <w:r w:rsidR="004731FD">
              <w:rPr>
                <w:noProof/>
                <w:webHidden/>
                <w:szCs w:val="24"/>
              </w:rPr>
              <w:t>77</w:t>
            </w:r>
            <w:r w:rsidRPr="00655211">
              <w:rPr>
                <w:noProof/>
                <w:webHidden/>
                <w:szCs w:val="24"/>
              </w:rPr>
              <w:fldChar w:fldCharType="end"/>
            </w:r>
          </w:hyperlink>
        </w:p>
        <w:p w14:paraId="75255461" w14:textId="65667AC9"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505" w:history="1">
            <w:r w:rsidRPr="00655211">
              <w:rPr>
                <w:rStyle w:val="Hyperlink"/>
                <w:rFonts w:eastAsia="Times New Roman"/>
                <w:noProof/>
                <w:szCs w:val="24"/>
              </w:rPr>
              <w:t>5.3.3</w:t>
            </w:r>
            <w:r w:rsidRPr="00655211">
              <w:rPr>
                <w:rFonts w:eastAsiaTheme="minorEastAsia"/>
                <w:noProof/>
                <w:color w:val="auto"/>
                <w:szCs w:val="24"/>
              </w:rPr>
              <w:tab/>
            </w:r>
            <w:r w:rsidRPr="00655211">
              <w:rPr>
                <w:rStyle w:val="Hyperlink"/>
                <w:noProof/>
                <w:szCs w:val="24"/>
              </w:rPr>
              <w:t>Integrate the System in Banking Infrastructure</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5 \h </w:instrText>
            </w:r>
            <w:r w:rsidRPr="00655211">
              <w:rPr>
                <w:noProof/>
                <w:webHidden/>
                <w:szCs w:val="24"/>
              </w:rPr>
            </w:r>
            <w:r w:rsidRPr="00655211">
              <w:rPr>
                <w:noProof/>
                <w:webHidden/>
                <w:szCs w:val="24"/>
              </w:rPr>
              <w:fldChar w:fldCharType="separate"/>
            </w:r>
            <w:r w:rsidR="004731FD">
              <w:rPr>
                <w:noProof/>
                <w:webHidden/>
                <w:szCs w:val="24"/>
              </w:rPr>
              <w:t>77</w:t>
            </w:r>
            <w:r w:rsidRPr="00655211">
              <w:rPr>
                <w:noProof/>
                <w:webHidden/>
                <w:szCs w:val="24"/>
              </w:rPr>
              <w:fldChar w:fldCharType="end"/>
            </w:r>
          </w:hyperlink>
        </w:p>
        <w:p w14:paraId="3422F2B1" w14:textId="2BDE8982"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506" w:history="1">
            <w:r w:rsidRPr="00655211">
              <w:rPr>
                <w:rStyle w:val="Hyperlink"/>
                <w:rFonts w:eastAsia="Times New Roman"/>
                <w:noProof/>
                <w:szCs w:val="24"/>
              </w:rPr>
              <w:t>5.3.4</w:t>
            </w:r>
            <w:r w:rsidRPr="00655211">
              <w:rPr>
                <w:rFonts w:eastAsiaTheme="minorEastAsia"/>
                <w:noProof/>
                <w:color w:val="auto"/>
                <w:szCs w:val="24"/>
              </w:rPr>
              <w:tab/>
            </w:r>
            <w:r w:rsidRPr="00655211">
              <w:rPr>
                <w:rStyle w:val="Hyperlink"/>
                <w:rFonts w:eastAsia="Times New Roman"/>
                <w:noProof/>
                <w:szCs w:val="24"/>
              </w:rPr>
              <w:t>Government and Institutional Collabora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6 \h </w:instrText>
            </w:r>
            <w:r w:rsidRPr="00655211">
              <w:rPr>
                <w:noProof/>
                <w:webHidden/>
                <w:szCs w:val="24"/>
              </w:rPr>
            </w:r>
            <w:r w:rsidRPr="00655211">
              <w:rPr>
                <w:noProof/>
                <w:webHidden/>
                <w:szCs w:val="24"/>
              </w:rPr>
              <w:fldChar w:fldCharType="separate"/>
            </w:r>
            <w:r w:rsidR="004731FD">
              <w:rPr>
                <w:noProof/>
                <w:webHidden/>
                <w:szCs w:val="24"/>
              </w:rPr>
              <w:t>78</w:t>
            </w:r>
            <w:r w:rsidRPr="00655211">
              <w:rPr>
                <w:noProof/>
                <w:webHidden/>
                <w:szCs w:val="24"/>
              </w:rPr>
              <w:fldChar w:fldCharType="end"/>
            </w:r>
          </w:hyperlink>
        </w:p>
        <w:p w14:paraId="3BC5480B" w14:textId="36D7A983"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507" w:history="1">
            <w:r w:rsidRPr="00655211">
              <w:rPr>
                <w:rStyle w:val="Hyperlink"/>
                <w:rFonts w:eastAsia="Times New Roman"/>
                <w:noProof/>
                <w:szCs w:val="24"/>
              </w:rPr>
              <w:t>5.3.5</w:t>
            </w:r>
            <w:r w:rsidRPr="00655211">
              <w:rPr>
                <w:rFonts w:eastAsiaTheme="minorEastAsia"/>
                <w:noProof/>
                <w:color w:val="auto"/>
                <w:szCs w:val="24"/>
              </w:rPr>
              <w:tab/>
            </w:r>
            <w:r w:rsidRPr="00655211">
              <w:rPr>
                <w:rStyle w:val="Hyperlink"/>
                <w:rFonts w:eastAsia="Times New Roman"/>
                <w:noProof/>
                <w:szCs w:val="24"/>
              </w:rPr>
              <w:t>Implement Cloud-Based Updates and Analytic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7 \h </w:instrText>
            </w:r>
            <w:r w:rsidRPr="00655211">
              <w:rPr>
                <w:noProof/>
                <w:webHidden/>
                <w:szCs w:val="24"/>
              </w:rPr>
            </w:r>
            <w:r w:rsidRPr="00655211">
              <w:rPr>
                <w:noProof/>
                <w:webHidden/>
                <w:szCs w:val="24"/>
              </w:rPr>
              <w:fldChar w:fldCharType="separate"/>
            </w:r>
            <w:r w:rsidR="004731FD">
              <w:rPr>
                <w:noProof/>
                <w:webHidden/>
                <w:szCs w:val="24"/>
              </w:rPr>
              <w:t>78</w:t>
            </w:r>
            <w:r w:rsidRPr="00655211">
              <w:rPr>
                <w:noProof/>
                <w:webHidden/>
                <w:szCs w:val="24"/>
              </w:rPr>
              <w:fldChar w:fldCharType="end"/>
            </w:r>
          </w:hyperlink>
        </w:p>
        <w:p w14:paraId="1A699C60" w14:textId="24AF5FDF"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508" w:history="1">
            <w:r w:rsidRPr="00655211">
              <w:rPr>
                <w:rStyle w:val="Hyperlink"/>
                <w:rFonts w:eastAsia="Times New Roman"/>
                <w:noProof/>
                <w:szCs w:val="24"/>
              </w:rPr>
              <w:t>5.3.6</w:t>
            </w:r>
            <w:r w:rsidRPr="00655211">
              <w:rPr>
                <w:rFonts w:eastAsiaTheme="minorEastAsia"/>
                <w:noProof/>
                <w:color w:val="auto"/>
                <w:szCs w:val="24"/>
              </w:rPr>
              <w:tab/>
            </w:r>
            <w:r w:rsidRPr="00655211">
              <w:rPr>
                <w:rStyle w:val="Hyperlink"/>
                <w:rFonts w:eastAsia="Times New Roman"/>
                <w:noProof/>
                <w:szCs w:val="24"/>
              </w:rPr>
              <w:t>User Interface and Experience (UI/UX) Improvement</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8 \h </w:instrText>
            </w:r>
            <w:r w:rsidRPr="00655211">
              <w:rPr>
                <w:noProof/>
                <w:webHidden/>
                <w:szCs w:val="24"/>
              </w:rPr>
            </w:r>
            <w:r w:rsidRPr="00655211">
              <w:rPr>
                <w:noProof/>
                <w:webHidden/>
                <w:szCs w:val="24"/>
              </w:rPr>
              <w:fldChar w:fldCharType="separate"/>
            </w:r>
            <w:r w:rsidR="004731FD">
              <w:rPr>
                <w:noProof/>
                <w:webHidden/>
                <w:szCs w:val="24"/>
              </w:rPr>
              <w:t>79</w:t>
            </w:r>
            <w:r w:rsidRPr="00655211">
              <w:rPr>
                <w:noProof/>
                <w:webHidden/>
                <w:szCs w:val="24"/>
              </w:rPr>
              <w:fldChar w:fldCharType="end"/>
            </w:r>
          </w:hyperlink>
        </w:p>
        <w:p w14:paraId="60A0C233" w14:textId="7BEF6128"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509" w:history="1">
            <w:r w:rsidRPr="00655211">
              <w:rPr>
                <w:rStyle w:val="Hyperlink"/>
                <w:rFonts w:eastAsia="Times New Roman"/>
                <w:noProof/>
                <w:szCs w:val="24"/>
              </w:rPr>
              <w:t>5.3.7</w:t>
            </w:r>
            <w:r w:rsidRPr="00655211">
              <w:rPr>
                <w:rFonts w:eastAsiaTheme="minorEastAsia"/>
                <w:noProof/>
                <w:color w:val="auto"/>
                <w:szCs w:val="24"/>
              </w:rPr>
              <w:tab/>
            </w:r>
            <w:r w:rsidRPr="00655211">
              <w:rPr>
                <w:rStyle w:val="Hyperlink"/>
                <w:rFonts w:eastAsia="Times New Roman"/>
                <w:noProof/>
                <w:szCs w:val="24"/>
              </w:rPr>
              <w:t>Extension to Multi- Currency Detect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09 \h </w:instrText>
            </w:r>
            <w:r w:rsidRPr="00655211">
              <w:rPr>
                <w:noProof/>
                <w:webHidden/>
                <w:szCs w:val="24"/>
              </w:rPr>
            </w:r>
            <w:r w:rsidRPr="00655211">
              <w:rPr>
                <w:noProof/>
                <w:webHidden/>
                <w:szCs w:val="24"/>
              </w:rPr>
              <w:fldChar w:fldCharType="separate"/>
            </w:r>
            <w:r w:rsidR="004731FD">
              <w:rPr>
                <w:noProof/>
                <w:webHidden/>
                <w:szCs w:val="24"/>
              </w:rPr>
              <w:t>79</w:t>
            </w:r>
            <w:r w:rsidRPr="00655211">
              <w:rPr>
                <w:noProof/>
                <w:webHidden/>
                <w:szCs w:val="24"/>
              </w:rPr>
              <w:fldChar w:fldCharType="end"/>
            </w:r>
          </w:hyperlink>
        </w:p>
        <w:p w14:paraId="124708A1" w14:textId="28E688FB"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510" w:history="1">
            <w:r w:rsidRPr="00655211">
              <w:rPr>
                <w:rStyle w:val="Hyperlink"/>
                <w:rFonts w:eastAsia="Times New Roman"/>
                <w:noProof/>
                <w:szCs w:val="24"/>
              </w:rPr>
              <w:t>5.3.8</w:t>
            </w:r>
            <w:r w:rsidRPr="00655211">
              <w:rPr>
                <w:rFonts w:eastAsiaTheme="minorEastAsia"/>
                <w:noProof/>
                <w:color w:val="auto"/>
                <w:szCs w:val="24"/>
              </w:rPr>
              <w:tab/>
            </w:r>
            <w:r w:rsidRPr="00655211">
              <w:rPr>
                <w:rStyle w:val="Hyperlink"/>
                <w:rFonts w:eastAsia="Times New Roman"/>
                <w:noProof/>
                <w:szCs w:val="24"/>
              </w:rPr>
              <w:t>Continuous Model Retraining and Feedback Loop</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10 \h </w:instrText>
            </w:r>
            <w:r w:rsidRPr="00655211">
              <w:rPr>
                <w:noProof/>
                <w:webHidden/>
                <w:szCs w:val="24"/>
              </w:rPr>
            </w:r>
            <w:r w:rsidRPr="00655211">
              <w:rPr>
                <w:noProof/>
                <w:webHidden/>
                <w:szCs w:val="24"/>
              </w:rPr>
              <w:fldChar w:fldCharType="separate"/>
            </w:r>
            <w:r w:rsidR="004731FD">
              <w:rPr>
                <w:noProof/>
                <w:webHidden/>
                <w:szCs w:val="24"/>
              </w:rPr>
              <w:t>79</w:t>
            </w:r>
            <w:r w:rsidRPr="00655211">
              <w:rPr>
                <w:noProof/>
                <w:webHidden/>
                <w:szCs w:val="24"/>
              </w:rPr>
              <w:fldChar w:fldCharType="end"/>
            </w:r>
          </w:hyperlink>
        </w:p>
        <w:p w14:paraId="4A22C3C2" w14:textId="3DDB045E" w:rsidR="00655211" w:rsidRPr="00655211" w:rsidRDefault="00655211" w:rsidP="00655211">
          <w:pPr>
            <w:pStyle w:val="TOC3"/>
            <w:tabs>
              <w:tab w:val="left" w:pos="1320"/>
              <w:tab w:val="right" w:leader="dot" w:pos="9016"/>
            </w:tabs>
            <w:spacing w:line="480" w:lineRule="auto"/>
            <w:rPr>
              <w:rFonts w:eastAsiaTheme="minorEastAsia"/>
              <w:noProof/>
              <w:color w:val="auto"/>
              <w:szCs w:val="24"/>
            </w:rPr>
          </w:pPr>
          <w:hyperlink w:anchor="_Toc199715511" w:history="1">
            <w:r w:rsidRPr="00655211">
              <w:rPr>
                <w:rStyle w:val="Hyperlink"/>
                <w:noProof/>
                <w:szCs w:val="24"/>
              </w:rPr>
              <w:t>5.3.9</w:t>
            </w:r>
            <w:r w:rsidRPr="00655211">
              <w:rPr>
                <w:rFonts w:eastAsiaTheme="minorEastAsia"/>
                <w:noProof/>
                <w:color w:val="auto"/>
                <w:szCs w:val="24"/>
              </w:rPr>
              <w:tab/>
            </w:r>
            <w:r w:rsidRPr="00655211">
              <w:rPr>
                <w:rStyle w:val="Hyperlink"/>
                <w:noProof/>
                <w:szCs w:val="24"/>
              </w:rPr>
              <w:t>Train End-Users and Raise Public Awarenes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11 \h </w:instrText>
            </w:r>
            <w:r w:rsidRPr="00655211">
              <w:rPr>
                <w:noProof/>
                <w:webHidden/>
                <w:szCs w:val="24"/>
              </w:rPr>
            </w:r>
            <w:r w:rsidRPr="00655211">
              <w:rPr>
                <w:noProof/>
                <w:webHidden/>
                <w:szCs w:val="24"/>
              </w:rPr>
              <w:fldChar w:fldCharType="separate"/>
            </w:r>
            <w:r w:rsidR="004731FD">
              <w:rPr>
                <w:noProof/>
                <w:webHidden/>
                <w:szCs w:val="24"/>
              </w:rPr>
              <w:t>79</w:t>
            </w:r>
            <w:r w:rsidRPr="00655211">
              <w:rPr>
                <w:noProof/>
                <w:webHidden/>
                <w:szCs w:val="24"/>
              </w:rPr>
              <w:fldChar w:fldCharType="end"/>
            </w:r>
          </w:hyperlink>
        </w:p>
        <w:p w14:paraId="32BCB6F4" w14:textId="2F54B5A1" w:rsidR="00655211" w:rsidRPr="00655211" w:rsidRDefault="00655211" w:rsidP="00655211">
          <w:pPr>
            <w:pStyle w:val="TOC2"/>
            <w:tabs>
              <w:tab w:val="left" w:pos="880"/>
              <w:tab w:val="right" w:leader="dot" w:pos="9016"/>
            </w:tabs>
            <w:spacing w:line="480" w:lineRule="auto"/>
            <w:rPr>
              <w:rFonts w:eastAsiaTheme="minorEastAsia"/>
              <w:noProof/>
              <w:color w:val="auto"/>
              <w:szCs w:val="24"/>
            </w:rPr>
          </w:pPr>
          <w:hyperlink w:anchor="_Toc199715512" w:history="1">
            <w:r w:rsidRPr="00655211">
              <w:rPr>
                <w:rStyle w:val="Hyperlink"/>
                <w:noProof/>
                <w:szCs w:val="24"/>
              </w:rPr>
              <w:t>5.4</w:t>
            </w:r>
            <w:r w:rsidRPr="00655211">
              <w:rPr>
                <w:rFonts w:eastAsiaTheme="minorEastAsia"/>
                <w:noProof/>
                <w:color w:val="auto"/>
                <w:szCs w:val="24"/>
              </w:rPr>
              <w:tab/>
            </w:r>
            <w:r w:rsidRPr="00655211">
              <w:rPr>
                <w:rStyle w:val="Hyperlink"/>
                <w:noProof/>
                <w:szCs w:val="24"/>
              </w:rPr>
              <w:t>Conclusion</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12 \h </w:instrText>
            </w:r>
            <w:r w:rsidRPr="00655211">
              <w:rPr>
                <w:noProof/>
                <w:webHidden/>
                <w:szCs w:val="24"/>
              </w:rPr>
            </w:r>
            <w:r w:rsidRPr="00655211">
              <w:rPr>
                <w:noProof/>
                <w:webHidden/>
                <w:szCs w:val="24"/>
              </w:rPr>
              <w:fldChar w:fldCharType="separate"/>
            </w:r>
            <w:r w:rsidR="004731FD">
              <w:rPr>
                <w:noProof/>
                <w:webHidden/>
                <w:szCs w:val="24"/>
              </w:rPr>
              <w:t>80</w:t>
            </w:r>
            <w:r w:rsidRPr="00655211">
              <w:rPr>
                <w:noProof/>
                <w:webHidden/>
                <w:szCs w:val="24"/>
              </w:rPr>
              <w:fldChar w:fldCharType="end"/>
            </w:r>
          </w:hyperlink>
        </w:p>
        <w:p w14:paraId="0CC38171" w14:textId="3359F098" w:rsidR="00655211" w:rsidRPr="00655211" w:rsidRDefault="00655211" w:rsidP="00655211">
          <w:pPr>
            <w:pStyle w:val="TOC1"/>
            <w:tabs>
              <w:tab w:val="right" w:leader="dot" w:pos="9016"/>
            </w:tabs>
            <w:spacing w:line="480" w:lineRule="auto"/>
            <w:rPr>
              <w:rFonts w:eastAsiaTheme="minorEastAsia"/>
              <w:noProof/>
              <w:color w:val="auto"/>
              <w:szCs w:val="24"/>
            </w:rPr>
          </w:pPr>
          <w:hyperlink w:anchor="_Toc199715513" w:history="1">
            <w:r w:rsidRPr="00655211">
              <w:rPr>
                <w:rStyle w:val="Hyperlink"/>
                <w:bCs/>
                <w:noProof/>
                <w:szCs w:val="24"/>
              </w:rPr>
              <w:t>REFERENCES</w:t>
            </w:r>
            <w:r w:rsidRPr="00655211">
              <w:rPr>
                <w:noProof/>
                <w:webHidden/>
                <w:szCs w:val="24"/>
              </w:rPr>
              <w:tab/>
            </w:r>
            <w:r w:rsidRPr="00655211">
              <w:rPr>
                <w:noProof/>
                <w:webHidden/>
                <w:szCs w:val="24"/>
              </w:rPr>
              <w:fldChar w:fldCharType="begin"/>
            </w:r>
            <w:r w:rsidRPr="00655211">
              <w:rPr>
                <w:noProof/>
                <w:webHidden/>
                <w:szCs w:val="24"/>
              </w:rPr>
              <w:instrText xml:space="preserve"> PAGEREF _Toc199715513 \h </w:instrText>
            </w:r>
            <w:r w:rsidRPr="00655211">
              <w:rPr>
                <w:noProof/>
                <w:webHidden/>
                <w:szCs w:val="24"/>
              </w:rPr>
            </w:r>
            <w:r w:rsidRPr="00655211">
              <w:rPr>
                <w:noProof/>
                <w:webHidden/>
                <w:szCs w:val="24"/>
              </w:rPr>
              <w:fldChar w:fldCharType="separate"/>
            </w:r>
            <w:r w:rsidR="004731FD">
              <w:rPr>
                <w:noProof/>
                <w:webHidden/>
                <w:szCs w:val="24"/>
              </w:rPr>
              <w:t>82</w:t>
            </w:r>
            <w:r w:rsidRPr="00655211">
              <w:rPr>
                <w:noProof/>
                <w:webHidden/>
                <w:szCs w:val="24"/>
              </w:rPr>
              <w:fldChar w:fldCharType="end"/>
            </w:r>
          </w:hyperlink>
        </w:p>
        <w:p w14:paraId="7E189D28" w14:textId="4C9954EC" w:rsidR="0005051E" w:rsidRDefault="0005051E" w:rsidP="00655211">
          <w:pPr>
            <w:spacing w:after="0" w:line="480" w:lineRule="auto"/>
          </w:pPr>
          <w:r w:rsidRPr="00655211">
            <w:rPr>
              <w:b/>
              <w:bCs/>
              <w:noProof/>
              <w:szCs w:val="24"/>
            </w:rPr>
            <w:fldChar w:fldCharType="end"/>
          </w:r>
        </w:p>
      </w:sdtContent>
    </w:sdt>
    <w:p w14:paraId="78C02A98" w14:textId="77777777" w:rsidR="0005051E" w:rsidRDefault="0005051E"/>
    <w:p w14:paraId="47532AF8" w14:textId="2473678D" w:rsidR="0005051E" w:rsidRDefault="0005051E"/>
    <w:p w14:paraId="7A585ABF" w14:textId="2A9E3904" w:rsidR="00CC518F" w:rsidRDefault="00CC518F"/>
    <w:p w14:paraId="12FE0A06" w14:textId="36D34B2B" w:rsidR="00CC518F" w:rsidRDefault="00CC518F"/>
    <w:p w14:paraId="62F772EE" w14:textId="4A010B26" w:rsidR="00CC518F" w:rsidRDefault="00CC518F"/>
    <w:p w14:paraId="25157FDB" w14:textId="44D6C03C" w:rsidR="00CC518F" w:rsidRDefault="00CC518F"/>
    <w:p w14:paraId="7D99A92A" w14:textId="0AFBBBA1" w:rsidR="00CC518F" w:rsidRDefault="00CC518F"/>
    <w:p w14:paraId="7659BD44" w14:textId="6BBED93B" w:rsidR="00CC518F" w:rsidRDefault="00CC518F"/>
    <w:p w14:paraId="13A08C45" w14:textId="1131F2D5" w:rsidR="00CC518F" w:rsidRDefault="00CC518F"/>
    <w:p w14:paraId="443D9EF5" w14:textId="0B080515" w:rsidR="00CC518F" w:rsidRDefault="00CC518F"/>
    <w:p w14:paraId="4DB7B591" w14:textId="1BBD6BB2" w:rsidR="00CC518F" w:rsidRDefault="00CC518F"/>
    <w:p w14:paraId="4CD95458" w14:textId="48859527" w:rsidR="00CC518F" w:rsidRDefault="00CC518F"/>
    <w:p w14:paraId="47B7C332" w14:textId="6FC840AF" w:rsidR="00CC518F" w:rsidRDefault="00CC518F"/>
    <w:p w14:paraId="70666C83" w14:textId="245DD002" w:rsidR="00CC518F" w:rsidRDefault="00CC518F"/>
    <w:p w14:paraId="3E019E4A" w14:textId="5F22543F" w:rsidR="00CC518F" w:rsidRDefault="00CC518F"/>
    <w:p w14:paraId="4306ED26" w14:textId="7BC492BC" w:rsidR="00CC518F" w:rsidRDefault="00CC518F"/>
    <w:p w14:paraId="3F3E1E86" w14:textId="4D25C7A1" w:rsidR="00CC518F" w:rsidRDefault="00CC518F"/>
    <w:p w14:paraId="3D685A3C" w14:textId="675A751A" w:rsidR="00CC518F" w:rsidRDefault="00CC518F"/>
    <w:p w14:paraId="144B6753" w14:textId="2BC79ED0" w:rsidR="00CC518F" w:rsidRDefault="00CC518F"/>
    <w:p w14:paraId="24246C3A" w14:textId="2458BEAB" w:rsidR="00CC518F" w:rsidRDefault="00CC518F"/>
    <w:p w14:paraId="7B97788A" w14:textId="7CF83ED7" w:rsidR="00CC518F" w:rsidRDefault="00CC518F"/>
    <w:p w14:paraId="5A8FAFEC" w14:textId="555CC747" w:rsidR="00CC518F" w:rsidRDefault="00CC518F"/>
    <w:p w14:paraId="6355C0C3" w14:textId="6BD0EE1A" w:rsidR="00CC518F" w:rsidRDefault="00CC518F"/>
    <w:p w14:paraId="494B3F8D" w14:textId="66D1D179" w:rsidR="00CC518F" w:rsidRDefault="00CC518F"/>
    <w:p w14:paraId="1A5DF337" w14:textId="214839CF" w:rsidR="00CC518F" w:rsidRDefault="00CC518F"/>
    <w:p w14:paraId="1161DFF6" w14:textId="6B451981" w:rsidR="008F499A" w:rsidRPr="008F499A" w:rsidRDefault="008F499A" w:rsidP="00F77EB5">
      <w:pPr>
        <w:pStyle w:val="Heading1"/>
        <w:numPr>
          <w:ilvl w:val="0"/>
          <w:numId w:val="0"/>
        </w:numPr>
        <w:ind w:left="432"/>
        <w:rPr>
          <w:rStyle w:val="Hyperlink"/>
          <w:b w:val="0"/>
          <w:bCs/>
          <w:noProof/>
          <w:color w:val="000000" w:themeColor="text1"/>
        </w:rPr>
      </w:pPr>
      <w:r w:rsidRPr="008F499A">
        <w:t>T</w:t>
      </w:r>
      <w:r w:rsidR="000B6989">
        <w:t>ABLE OF FIGURES</w:t>
      </w:r>
      <w:r>
        <w:fldChar w:fldCharType="begin"/>
      </w:r>
      <w:r w:rsidRPr="008F499A">
        <w:instrText xml:space="preserve"> TOC \h \z \t "Caption" \c "Figure" </w:instrText>
      </w:r>
      <w:r>
        <w:fldChar w:fldCharType="separate"/>
      </w:r>
    </w:p>
    <w:p w14:paraId="217E5095" w14:textId="3A238183" w:rsidR="008F499A" w:rsidRPr="008F499A" w:rsidRDefault="008F499A" w:rsidP="008F499A"/>
    <w:p w14:paraId="72D99411" w14:textId="05E27E96"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57" w:history="1">
        <w:r w:rsidRPr="00AB4D6F">
          <w:rPr>
            <w:rStyle w:val="Hyperlink"/>
            <w:b/>
            <w:bCs/>
            <w:noProof/>
          </w:rPr>
          <w:t>Figure 3.2: ₦200 naira note</w:t>
        </w:r>
        <w:r>
          <w:rPr>
            <w:noProof/>
            <w:webHidden/>
          </w:rPr>
          <w:tab/>
        </w:r>
        <w:r>
          <w:rPr>
            <w:noProof/>
            <w:webHidden/>
          </w:rPr>
          <w:fldChar w:fldCharType="begin"/>
        </w:r>
        <w:r>
          <w:rPr>
            <w:noProof/>
            <w:webHidden/>
          </w:rPr>
          <w:instrText xml:space="preserve"> PAGEREF _Toc199763357 \h </w:instrText>
        </w:r>
        <w:r>
          <w:rPr>
            <w:noProof/>
            <w:webHidden/>
          </w:rPr>
        </w:r>
        <w:r>
          <w:rPr>
            <w:noProof/>
            <w:webHidden/>
          </w:rPr>
          <w:fldChar w:fldCharType="separate"/>
        </w:r>
        <w:r w:rsidR="004731FD">
          <w:rPr>
            <w:noProof/>
            <w:webHidden/>
          </w:rPr>
          <w:t>23</w:t>
        </w:r>
        <w:r>
          <w:rPr>
            <w:noProof/>
            <w:webHidden/>
          </w:rPr>
          <w:fldChar w:fldCharType="end"/>
        </w:r>
      </w:hyperlink>
    </w:p>
    <w:p w14:paraId="201236C1" w14:textId="073A6601"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58" w:history="1">
        <w:r w:rsidRPr="00AB4D6F">
          <w:rPr>
            <w:rStyle w:val="Hyperlink"/>
            <w:b/>
            <w:bCs/>
            <w:noProof/>
          </w:rPr>
          <w:t>Figure 3.3: ₦500 naira note</w:t>
        </w:r>
        <w:r>
          <w:rPr>
            <w:noProof/>
            <w:webHidden/>
          </w:rPr>
          <w:tab/>
        </w:r>
        <w:r>
          <w:rPr>
            <w:noProof/>
            <w:webHidden/>
          </w:rPr>
          <w:fldChar w:fldCharType="begin"/>
        </w:r>
        <w:r>
          <w:rPr>
            <w:noProof/>
            <w:webHidden/>
          </w:rPr>
          <w:instrText xml:space="preserve"> PAGEREF _Toc199763358 \h </w:instrText>
        </w:r>
        <w:r>
          <w:rPr>
            <w:noProof/>
            <w:webHidden/>
          </w:rPr>
        </w:r>
        <w:r>
          <w:rPr>
            <w:noProof/>
            <w:webHidden/>
          </w:rPr>
          <w:fldChar w:fldCharType="separate"/>
        </w:r>
        <w:r w:rsidR="004731FD">
          <w:rPr>
            <w:noProof/>
            <w:webHidden/>
          </w:rPr>
          <w:t>23</w:t>
        </w:r>
        <w:r>
          <w:rPr>
            <w:noProof/>
            <w:webHidden/>
          </w:rPr>
          <w:fldChar w:fldCharType="end"/>
        </w:r>
      </w:hyperlink>
    </w:p>
    <w:p w14:paraId="14DDAF4D" w14:textId="3955EA60"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59" w:history="1">
        <w:r w:rsidRPr="00AB4D6F">
          <w:rPr>
            <w:rStyle w:val="Hyperlink"/>
            <w:b/>
            <w:bCs/>
            <w:noProof/>
          </w:rPr>
          <w:t>Figure 3.4: ₦1000 naira note</w:t>
        </w:r>
        <w:r>
          <w:rPr>
            <w:noProof/>
            <w:webHidden/>
          </w:rPr>
          <w:tab/>
        </w:r>
        <w:r>
          <w:rPr>
            <w:noProof/>
            <w:webHidden/>
          </w:rPr>
          <w:fldChar w:fldCharType="begin"/>
        </w:r>
        <w:r>
          <w:rPr>
            <w:noProof/>
            <w:webHidden/>
          </w:rPr>
          <w:instrText xml:space="preserve"> PAGEREF _Toc199763359 \h </w:instrText>
        </w:r>
        <w:r>
          <w:rPr>
            <w:noProof/>
            <w:webHidden/>
          </w:rPr>
        </w:r>
        <w:r>
          <w:rPr>
            <w:noProof/>
            <w:webHidden/>
          </w:rPr>
          <w:fldChar w:fldCharType="separate"/>
        </w:r>
        <w:r w:rsidR="004731FD">
          <w:rPr>
            <w:noProof/>
            <w:webHidden/>
          </w:rPr>
          <w:t>24</w:t>
        </w:r>
        <w:r>
          <w:rPr>
            <w:noProof/>
            <w:webHidden/>
          </w:rPr>
          <w:fldChar w:fldCharType="end"/>
        </w:r>
      </w:hyperlink>
    </w:p>
    <w:p w14:paraId="179ADA0B" w14:textId="06C168F1"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61" w:history="1">
        <w:r w:rsidRPr="00AB4D6F">
          <w:rPr>
            <w:rStyle w:val="Hyperlink"/>
            <w:b/>
            <w:bCs/>
            <w:noProof/>
          </w:rPr>
          <w:t>Figure 3.9: 1000 Naira Grayscale converted image</w:t>
        </w:r>
        <w:r>
          <w:rPr>
            <w:noProof/>
            <w:webHidden/>
          </w:rPr>
          <w:tab/>
        </w:r>
        <w:r>
          <w:rPr>
            <w:noProof/>
            <w:webHidden/>
          </w:rPr>
          <w:fldChar w:fldCharType="begin"/>
        </w:r>
        <w:r>
          <w:rPr>
            <w:noProof/>
            <w:webHidden/>
          </w:rPr>
          <w:instrText xml:space="preserve"> PAGEREF _Toc199763361 \h </w:instrText>
        </w:r>
        <w:r>
          <w:rPr>
            <w:noProof/>
            <w:webHidden/>
          </w:rPr>
        </w:r>
        <w:r>
          <w:rPr>
            <w:noProof/>
            <w:webHidden/>
          </w:rPr>
          <w:fldChar w:fldCharType="separate"/>
        </w:r>
        <w:r w:rsidR="004731FD">
          <w:rPr>
            <w:noProof/>
            <w:webHidden/>
          </w:rPr>
          <w:t>33</w:t>
        </w:r>
        <w:r>
          <w:rPr>
            <w:noProof/>
            <w:webHidden/>
          </w:rPr>
          <w:fldChar w:fldCharType="end"/>
        </w:r>
      </w:hyperlink>
    </w:p>
    <w:p w14:paraId="2AAB8CE6" w14:textId="6A3BD5AB"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62" w:history="1">
        <w:r w:rsidRPr="00AB4D6F">
          <w:rPr>
            <w:rStyle w:val="Hyperlink"/>
            <w:b/>
            <w:bCs/>
            <w:noProof/>
          </w:rPr>
          <w:t>Figure 3.10: Morphological processing code</w:t>
        </w:r>
        <w:r>
          <w:rPr>
            <w:noProof/>
            <w:webHidden/>
          </w:rPr>
          <w:tab/>
        </w:r>
        <w:r>
          <w:rPr>
            <w:noProof/>
            <w:webHidden/>
          </w:rPr>
          <w:fldChar w:fldCharType="begin"/>
        </w:r>
        <w:r>
          <w:rPr>
            <w:noProof/>
            <w:webHidden/>
          </w:rPr>
          <w:instrText xml:space="preserve"> PAGEREF _Toc199763362 \h </w:instrText>
        </w:r>
        <w:r>
          <w:rPr>
            <w:noProof/>
            <w:webHidden/>
          </w:rPr>
        </w:r>
        <w:r>
          <w:rPr>
            <w:noProof/>
            <w:webHidden/>
          </w:rPr>
          <w:fldChar w:fldCharType="separate"/>
        </w:r>
        <w:r w:rsidR="004731FD">
          <w:rPr>
            <w:noProof/>
            <w:webHidden/>
          </w:rPr>
          <w:t>35</w:t>
        </w:r>
        <w:r>
          <w:rPr>
            <w:noProof/>
            <w:webHidden/>
          </w:rPr>
          <w:fldChar w:fldCharType="end"/>
        </w:r>
      </w:hyperlink>
    </w:p>
    <w:p w14:paraId="1249102D" w14:textId="3447BCE3"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63" w:history="1">
        <w:r w:rsidRPr="00AB4D6F">
          <w:rPr>
            <w:rStyle w:val="Hyperlink"/>
            <w:b/>
            <w:bCs/>
            <w:noProof/>
          </w:rPr>
          <w:t>Figure 3.12: Morphologically processed 500 Naira Note</w:t>
        </w:r>
        <w:r>
          <w:rPr>
            <w:noProof/>
            <w:webHidden/>
          </w:rPr>
          <w:tab/>
        </w:r>
        <w:r>
          <w:rPr>
            <w:noProof/>
            <w:webHidden/>
          </w:rPr>
          <w:fldChar w:fldCharType="begin"/>
        </w:r>
        <w:r>
          <w:rPr>
            <w:noProof/>
            <w:webHidden/>
          </w:rPr>
          <w:instrText xml:space="preserve"> PAGEREF _Toc199763363 \h </w:instrText>
        </w:r>
        <w:r>
          <w:rPr>
            <w:noProof/>
            <w:webHidden/>
          </w:rPr>
        </w:r>
        <w:r>
          <w:rPr>
            <w:noProof/>
            <w:webHidden/>
          </w:rPr>
          <w:fldChar w:fldCharType="separate"/>
        </w:r>
        <w:r w:rsidR="004731FD">
          <w:rPr>
            <w:noProof/>
            <w:webHidden/>
          </w:rPr>
          <w:t>36</w:t>
        </w:r>
        <w:r>
          <w:rPr>
            <w:noProof/>
            <w:webHidden/>
          </w:rPr>
          <w:fldChar w:fldCharType="end"/>
        </w:r>
      </w:hyperlink>
    </w:p>
    <w:p w14:paraId="17FE3FCE" w14:textId="329CCD44"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64" w:history="1">
        <w:r w:rsidRPr="00AB4D6F">
          <w:rPr>
            <w:rStyle w:val="Hyperlink"/>
            <w:b/>
            <w:bCs/>
            <w:noProof/>
          </w:rPr>
          <w:t>Figure 3.13: Morphological processed 1000 Naira Note</w:t>
        </w:r>
        <w:r>
          <w:rPr>
            <w:noProof/>
            <w:webHidden/>
          </w:rPr>
          <w:tab/>
        </w:r>
        <w:r>
          <w:rPr>
            <w:noProof/>
            <w:webHidden/>
          </w:rPr>
          <w:fldChar w:fldCharType="begin"/>
        </w:r>
        <w:r>
          <w:rPr>
            <w:noProof/>
            <w:webHidden/>
          </w:rPr>
          <w:instrText xml:space="preserve"> PAGEREF _Toc199763364 \h </w:instrText>
        </w:r>
        <w:r>
          <w:rPr>
            <w:noProof/>
            <w:webHidden/>
          </w:rPr>
        </w:r>
        <w:r>
          <w:rPr>
            <w:noProof/>
            <w:webHidden/>
          </w:rPr>
          <w:fldChar w:fldCharType="separate"/>
        </w:r>
        <w:r w:rsidR="004731FD">
          <w:rPr>
            <w:noProof/>
            <w:webHidden/>
          </w:rPr>
          <w:t>36</w:t>
        </w:r>
        <w:r>
          <w:rPr>
            <w:noProof/>
            <w:webHidden/>
          </w:rPr>
          <w:fldChar w:fldCharType="end"/>
        </w:r>
      </w:hyperlink>
    </w:p>
    <w:p w14:paraId="0FE270D2" w14:textId="4D2B0E71"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65" w:history="1">
        <w:r w:rsidRPr="00AB4D6F">
          <w:rPr>
            <w:rStyle w:val="Hyperlink"/>
            <w:b/>
            <w:bCs/>
            <w:noProof/>
          </w:rPr>
          <w:t>Figure 3.14: Sample of extracted features in a Nigerian naira note</w:t>
        </w:r>
        <w:r>
          <w:rPr>
            <w:noProof/>
            <w:webHidden/>
          </w:rPr>
          <w:tab/>
        </w:r>
        <w:r>
          <w:rPr>
            <w:noProof/>
            <w:webHidden/>
          </w:rPr>
          <w:fldChar w:fldCharType="begin"/>
        </w:r>
        <w:r>
          <w:rPr>
            <w:noProof/>
            <w:webHidden/>
          </w:rPr>
          <w:instrText xml:space="preserve"> PAGEREF _Toc199763365 \h </w:instrText>
        </w:r>
        <w:r>
          <w:rPr>
            <w:noProof/>
            <w:webHidden/>
          </w:rPr>
        </w:r>
        <w:r>
          <w:rPr>
            <w:noProof/>
            <w:webHidden/>
          </w:rPr>
          <w:fldChar w:fldCharType="separate"/>
        </w:r>
        <w:r w:rsidR="004731FD">
          <w:rPr>
            <w:noProof/>
            <w:webHidden/>
          </w:rPr>
          <w:t>40</w:t>
        </w:r>
        <w:r>
          <w:rPr>
            <w:noProof/>
            <w:webHidden/>
          </w:rPr>
          <w:fldChar w:fldCharType="end"/>
        </w:r>
      </w:hyperlink>
    </w:p>
    <w:p w14:paraId="7D0ED77E" w14:textId="32590810"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66" w:history="1">
        <w:r w:rsidRPr="00AB4D6F">
          <w:rPr>
            <w:rStyle w:val="Hyperlink"/>
            <w:b/>
            <w:bCs/>
            <w:noProof/>
          </w:rPr>
          <w:t>Figure 3.16: Code sample of passing the matrix to the SVM Model</w:t>
        </w:r>
        <w:r>
          <w:rPr>
            <w:noProof/>
            <w:webHidden/>
          </w:rPr>
          <w:tab/>
        </w:r>
        <w:r>
          <w:rPr>
            <w:noProof/>
            <w:webHidden/>
          </w:rPr>
          <w:fldChar w:fldCharType="begin"/>
        </w:r>
        <w:r>
          <w:rPr>
            <w:noProof/>
            <w:webHidden/>
          </w:rPr>
          <w:instrText xml:space="preserve"> PAGEREF _Toc199763366 \h </w:instrText>
        </w:r>
        <w:r>
          <w:rPr>
            <w:noProof/>
            <w:webHidden/>
          </w:rPr>
        </w:r>
        <w:r>
          <w:rPr>
            <w:noProof/>
            <w:webHidden/>
          </w:rPr>
          <w:fldChar w:fldCharType="separate"/>
        </w:r>
        <w:r w:rsidR="004731FD">
          <w:rPr>
            <w:noProof/>
            <w:webHidden/>
          </w:rPr>
          <w:t>47</w:t>
        </w:r>
        <w:r>
          <w:rPr>
            <w:noProof/>
            <w:webHidden/>
          </w:rPr>
          <w:fldChar w:fldCharType="end"/>
        </w:r>
      </w:hyperlink>
    </w:p>
    <w:p w14:paraId="3D6DE73F" w14:textId="6B973D55"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67" w:history="1">
        <w:r w:rsidRPr="00AB4D6F">
          <w:rPr>
            <w:rStyle w:val="Hyperlink"/>
            <w:b/>
            <w:bCs/>
            <w:noProof/>
          </w:rPr>
          <w:t>Figure 3.18: Properties of the tested Naira Note that had the result of ‘Real’</w:t>
        </w:r>
        <w:r>
          <w:rPr>
            <w:noProof/>
            <w:webHidden/>
          </w:rPr>
          <w:tab/>
        </w:r>
        <w:r>
          <w:rPr>
            <w:noProof/>
            <w:webHidden/>
          </w:rPr>
          <w:fldChar w:fldCharType="begin"/>
        </w:r>
        <w:r>
          <w:rPr>
            <w:noProof/>
            <w:webHidden/>
          </w:rPr>
          <w:instrText xml:space="preserve"> PAGEREF _Toc199763367 \h </w:instrText>
        </w:r>
        <w:r>
          <w:rPr>
            <w:noProof/>
            <w:webHidden/>
          </w:rPr>
        </w:r>
        <w:r>
          <w:rPr>
            <w:noProof/>
            <w:webHidden/>
          </w:rPr>
          <w:fldChar w:fldCharType="separate"/>
        </w:r>
        <w:r w:rsidR="004731FD">
          <w:rPr>
            <w:noProof/>
            <w:webHidden/>
          </w:rPr>
          <w:t>51</w:t>
        </w:r>
        <w:r>
          <w:rPr>
            <w:noProof/>
            <w:webHidden/>
          </w:rPr>
          <w:fldChar w:fldCharType="end"/>
        </w:r>
      </w:hyperlink>
    </w:p>
    <w:p w14:paraId="3C4D3A12" w14:textId="67D5811B"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68" w:history="1">
        <w:r w:rsidRPr="00AB4D6F">
          <w:rPr>
            <w:rStyle w:val="Hyperlink"/>
            <w:b/>
            <w:bCs/>
            <w:noProof/>
          </w:rPr>
          <w:t>Figure 4.1: Image of testing and validation accuracy data and loss data per iteration</w:t>
        </w:r>
        <w:r>
          <w:rPr>
            <w:noProof/>
            <w:webHidden/>
          </w:rPr>
          <w:tab/>
        </w:r>
        <w:r>
          <w:rPr>
            <w:noProof/>
            <w:webHidden/>
          </w:rPr>
          <w:fldChar w:fldCharType="begin"/>
        </w:r>
        <w:r>
          <w:rPr>
            <w:noProof/>
            <w:webHidden/>
          </w:rPr>
          <w:instrText xml:space="preserve"> PAGEREF _Toc199763368 \h </w:instrText>
        </w:r>
        <w:r>
          <w:rPr>
            <w:noProof/>
            <w:webHidden/>
          </w:rPr>
        </w:r>
        <w:r>
          <w:rPr>
            <w:noProof/>
            <w:webHidden/>
          </w:rPr>
          <w:fldChar w:fldCharType="separate"/>
        </w:r>
        <w:r w:rsidR="004731FD">
          <w:rPr>
            <w:noProof/>
            <w:webHidden/>
          </w:rPr>
          <w:t>55</w:t>
        </w:r>
        <w:r>
          <w:rPr>
            <w:noProof/>
            <w:webHidden/>
          </w:rPr>
          <w:fldChar w:fldCharType="end"/>
        </w:r>
      </w:hyperlink>
    </w:p>
    <w:p w14:paraId="1540C412" w14:textId="58A1C66A"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69" w:history="1">
        <w:r w:rsidRPr="00AB4D6F">
          <w:rPr>
            <w:rStyle w:val="Hyperlink"/>
            <w:b/>
            <w:bCs/>
            <w:noProof/>
          </w:rPr>
          <w:t>Figure 4.2: Image of code for hologram detection</w:t>
        </w:r>
        <w:r>
          <w:rPr>
            <w:noProof/>
            <w:webHidden/>
          </w:rPr>
          <w:tab/>
        </w:r>
        <w:r>
          <w:rPr>
            <w:noProof/>
            <w:webHidden/>
          </w:rPr>
          <w:fldChar w:fldCharType="begin"/>
        </w:r>
        <w:r>
          <w:rPr>
            <w:noProof/>
            <w:webHidden/>
          </w:rPr>
          <w:instrText xml:space="preserve"> PAGEREF _Toc199763369 \h </w:instrText>
        </w:r>
        <w:r>
          <w:rPr>
            <w:noProof/>
            <w:webHidden/>
          </w:rPr>
        </w:r>
        <w:r>
          <w:rPr>
            <w:noProof/>
            <w:webHidden/>
          </w:rPr>
          <w:fldChar w:fldCharType="separate"/>
        </w:r>
        <w:r w:rsidR="004731FD">
          <w:rPr>
            <w:noProof/>
            <w:webHidden/>
          </w:rPr>
          <w:t>56</w:t>
        </w:r>
        <w:r>
          <w:rPr>
            <w:noProof/>
            <w:webHidden/>
          </w:rPr>
          <w:fldChar w:fldCharType="end"/>
        </w:r>
      </w:hyperlink>
    </w:p>
    <w:p w14:paraId="70AEACD2" w14:textId="7AC4318F"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72" w:history="1">
        <w:r w:rsidRPr="00AB4D6F">
          <w:rPr>
            <w:rStyle w:val="Hyperlink"/>
            <w:b/>
            <w:bCs/>
            <w:noProof/>
          </w:rPr>
          <w:t>Figure 4.5: RGB TO HSV conversion variable</w:t>
        </w:r>
        <w:r>
          <w:rPr>
            <w:noProof/>
            <w:webHidden/>
          </w:rPr>
          <w:tab/>
        </w:r>
        <w:r>
          <w:rPr>
            <w:noProof/>
            <w:webHidden/>
          </w:rPr>
          <w:fldChar w:fldCharType="begin"/>
        </w:r>
        <w:r>
          <w:rPr>
            <w:noProof/>
            <w:webHidden/>
          </w:rPr>
          <w:instrText xml:space="preserve"> PAGEREF _Toc199763372 \h </w:instrText>
        </w:r>
        <w:r>
          <w:rPr>
            <w:noProof/>
            <w:webHidden/>
          </w:rPr>
        </w:r>
        <w:r>
          <w:rPr>
            <w:noProof/>
            <w:webHidden/>
          </w:rPr>
          <w:fldChar w:fldCharType="separate"/>
        </w:r>
        <w:r w:rsidR="004731FD">
          <w:rPr>
            <w:noProof/>
            <w:webHidden/>
          </w:rPr>
          <w:t>65</w:t>
        </w:r>
        <w:r>
          <w:rPr>
            <w:noProof/>
            <w:webHidden/>
          </w:rPr>
          <w:fldChar w:fldCharType="end"/>
        </w:r>
      </w:hyperlink>
    </w:p>
    <w:p w14:paraId="7828DCA9" w14:textId="5C514DCF" w:rsidR="008F499A" w:rsidRDefault="008F499A" w:rsidP="008F499A">
      <w:pPr>
        <w:pStyle w:val="TableofFigures"/>
        <w:tabs>
          <w:tab w:val="right" w:leader="dot" w:pos="9016"/>
        </w:tabs>
        <w:spacing w:line="480" w:lineRule="auto"/>
        <w:rPr>
          <w:rFonts w:asciiTheme="minorHAnsi" w:eastAsiaTheme="minorEastAsia" w:hAnsiTheme="minorHAnsi" w:cstheme="minorBidi"/>
          <w:noProof/>
          <w:color w:val="auto"/>
          <w:kern w:val="0"/>
          <w:sz w:val="22"/>
          <w:szCs w:val="22"/>
          <w:lang w:val="en-US"/>
          <w14:ligatures w14:val="none"/>
        </w:rPr>
      </w:pPr>
      <w:hyperlink w:anchor="_Toc199763373" w:history="1">
        <w:r w:rsidRPr="00AB4D6F">
          <w:rPr>
            <w:rStyle w:val="Hyperlink"/>
            <w:b/>
            <w:bCs/>
            <w:noProof/>
          </w:rPr>
          <w:t>Figure 4.6: GLCM features extraction code</w:t>
        </w:r>
        <w:r>
          <w:rPr>
            <w:noProof/>
            <w:webHidden/>
          </w:rPr>
          <w:tab/>
        </w:r>
        <w:r>
          <w:rPr>
            <w:noProof/>
            <w:webHidden/>
          </w:rPr>
          <w:fldChar w:fldCharType="begin"/>
        </w:r>
        <w:r>
          <w:rPr>
            <w:noProof/>
            <w:webHidden/>
          </w:rPr>
          <w:instrText xml:space="preserve"> PAGEREF _Toc199763373 \h </w:instrText>
        </w:r>
        <w:r>
          <w:rPr>
            <w:noProof/>
            <w:webHidden/>
          </w:rPr>
        </w:r>
        <w:r>
          <w:rPr>
            <w:noProof/>
            <w:webHidden/>
          </w:rPr>
          <w:fldChar w:fldCharType="separate"/>
        </w:r>
        <w:r w:rsidR="004731FD">
          <w:rPr>
            <w:noProof/>
            <w:webHidden/>
          </w:rPr>
          <w:t>66</w:t>
        </w:r>
        <w:r>
          <w:rPr>
            <w:noProof/>
            <w:webHidden/>
          </w:rPr>
          <w:fldChar w:fldCharType="end"/>
        </w:r>
      </w:hyperlink>
    </w:p>
    <w:p w14:paraId="59DB444B" w14:textId="52A640A5" w:rsidR="0005051E" w:rsidRDefault="008F499A">
      <w:r>
        <w:fldChar w:fldCharType="end"/>
      </w:r>
    </w:p>
    <w:p w14:paraId="44D5FE61" w14:textId="77777777" w:rsidR="0005051E" w:rsidRDefault="0005051E"/>
    <w:p w14:paraId="6E292A34" w14:textId="77777777" w:rsidR="0005051E" w:rsidRDefault="0005051E"/>
    <w:p w14:paraId="0121B1F5" w14:textId="77777777" w:rsidR="0005051E" w:rsidRDefault="0005051E"/>
    <w:p w14:paraId="7F042CAD" w14:textId="77777777" w:rsidR="0005051E" w:rsidRDefault="0005051E"/>
    <w:p w14:paraId="43701947" w14:textId="77777777" w:rsidR="0005051E" w:rsidRDefault="0005051E"/>
    <w:p w14:paraId="7CC2C739" w14:textId="77777777" w:rsidR="0005051E" w:rsidRDefault="0005051E"/>
    <w:p w14:paraId="5EBE10C2" w14:textId="77777777" w:rsidR="0005051E" w:rsidRDefault="0005051E"/>
    <w:p w14:paraId="3D1FC5B7" w14:textId="77777777" w:rsidR="0005051E" w:rsidRDefault="0005051E"/>
    <w:p w14:paraId="521EB5B7" w14:textId="77777777" w:rsidR="0005051E" w:rsidRPr="004639D1" w:rsidRDefault="0005051E"/>
    <w:p w14:paraId="6501A70C" w14:textId="67ADB6CE" w:rsidR="0005051E" w:rsidRPr="0005051E" w:rsidRDefault="0005051E" w:rsidP="0005051E">
      <w:pPr>
        <w:pStyle w:val="Heading1"/>
        <w:numPr>
          <w:ilvl w:val="0"/>
          <w:numId w:val="0"/>
        </w:numPr>
      </w:pPr>
      <w:bookmarkStart w:id="8" w:name="_Toc199715389"/>
      <w:bookmarkStart w:id="9" w:name="_Toc199513230"/>
      <w:r>
        <w:lastRenderedPageBreak/>
        <w:t>ABSTRACT</w:t>
      </w:r>
      <w:bookmarkEnd w:id="8"/>
    </w:p>
    <w:p w14:paraId="7E994B89" w14:textId="471AAA3C" w:rsidR="0005051E" w:rsidRDefault="0005051E" w:rsidP="0005051E">
      <w:pPr>
        <w:spacing w:after="0" w:line="480" w:lineRule="auto"/>
        <w:jc w:val="both"/>
        <w:rPr>
          <w:szCs w:val="24"/>
        </w:rPr>
      </w:pPr>
      <w:r w:rsidRPr="00F15953">
        <w:rPr>
          <w:szCs w:val="24"/>
        </w:rPr>
        <w:t xml:space="preserve">The large-scale </w:t>
      </w:r>
      <w:r>
        <w:rPr>
          <w:szCs w:val="24"/>
        </w:rPr>
        <w:t>counterfeiting of the Nigerian currency has turned into a serious economic and security issue, calling for better detection approaches than mere manual checks. In this paper, an automated machine learning system is introduced to identify counterfeit Nigerian Naira notes of the ₦200, ₦500, and ₦1000 denominations. The introduced approach merges powerful image processing methods with Support Vector Machine (SVM) classification to identify real and counterfeit banknotes efficiently.</w:t>
      </w:r>
    </w:p>
    <w:p w14:paraId="59F3BC1B" w14:textId="77777777" w:rsidR="0005051E" w:rsidRDefault="0005051E" w:rsidP="0005051E">
      <w:pPr>
        <w:spacing w:after="0" w:line="480" w:lineRule="auto"/>
        <w:jc w:val="both"/>
        <w:rPr>
          <w:szCs w:val="24"/>
        </w:rPr>
      </w:pPr>
    </w:p>
    <w:p w14:paraId="76844307" w14:textId="77777777" w:rsidR="0005051E" w:rsidRDefault="0005051E" w:rsidP="0005051E">
      <w:pPr>
        <w:spacing w:after="0" w:line="480" w:lineRule="auto"/>
        <w:jc w:val="both"/>
        <w:rPr>
          <w:szCs w:val="24"/>
        </w:rPr>
      </w:pPr>
      <w:r>
        <w:rPr>
          <w:szCs w:val="24"/>
        </w:rPr>
        <w:t>The work utilized a large dataset of 3,000 scanned documents (1,500 authentic and 1,500 counterfeit) captured under varying conditions, including varying light, orientation, and physical state (e.g., worn, damaged). The images were thoroughly preprocessed, for example, resizing to the same 75.5mm x 39mm dimensions, background subtraction via HSV color segmentation, grayscale conversion, and morphological processing to eliminate noise from significant security features. All the significant features such as pattern of textures, entropy, contrast, and structural properties were obtained by using the assistance of Gray-Level Co-occurrence Matrix (GLCM) analysis.</w:t>
      </w:r>
    </w:p>
    <w:p w14:paraId="4B0C60F9" w14:textId="77777777" w:rsidR="0005051E" w:rsidRDefault="0005051E" w:rsidP="0005051E">
      <w:pPr>
        <w:spacing w:after="0" w:line="480" w:lineRule="auto"/>
        <w:jc w:val="both"/>
        <w:rPr>
          <w:szCs w:val="24"/>
        </w:rPr>
      </w:pPr>
    </w:p>
    <w:p w14:paraId="34F10CFF" w14:textId="77777777" w:rsidR="0005051E" w:rsidRDefault="0005051E" w:rsidP="0005051E">
      <w:pPr>
        <w:spacing w:after="0" w:line="480" w:lineRule="auto"/>
        <w:jc w:val="both"/>
        <w:rPr>
          <w:szCs w:val="24"/>
        </w:rPr>
      </w:pPr>
      <w:r>
        <w:rPr>
          <w:szCs w:val="24"/>
        </w:rPr>
        <w:t>The best SVM classifier with RBF kernel using Bayesian optimization had a better performance with a mean accuracy of 90.25%. Remarkably, the system worked 90.51% in the case of ₦200, 93.1% in the case of ₦500, and sheer 100% accuracy for ₦1000 notes in optimum scenarios. The model was also made robust based on precision, recall, and F1-score as measures and demonstrating repeated performance even if the notes were mutilated partially or less enlightened.</w:t>
      </w:r>
    </w:p>
    <w:p w14:paraId="1E8C52A1" w14:textId="77777777" w:rsidR="0005051E" w:rsidRDefault="0005051E" w:rsidP="0005051E">
      <w:pPr>
        <w:spacing w:after="0" w:line="480" w:lineRule="auto"/>
        <w:jc w:val="both"/>
        <w:rPr>
          <w:szCs w:val="24"/>
        </w:rPr>
      </w:pPr>
    </w:p>
    <w:p w14:paraId="084AA29D" w14:textId="77777777" w:rsidR="0005051E" w:rsidRDefault="0005051E" w:rsidP="0005051E">
      <w:pPr>
        <w:spacing w:after="0" w:line="480" w:lineRule="auto"/>
        <w:jc w:val="both"/>
        <w:rPr>
          <w:szCs w:val="24"/>
        </w:rPr>
      </w:pPr>
      <w:r>
        <w:rPr>
          <w:szCs w:val="24"/>
        </w:rPr>
        <w:lastRenderedPageBreak/>
        <w:t>Comparison with other prevailing approaches in spurious note detection revealed astronomical advantages of the system being developed, here referred to as applied specifically in the case of Nigerian currency-specific security features. Texture analysis by GLCM and SVM classification was a better approach compared to conventional template-matching techniques while maintaining high computational efficiency for real-time execution. Modularity in system design offers ease of integration with existing banking infrastructures like ATMs and point-of-sale terminals and potential for integration with mobile phones.</w:t>
      </w:r>
    </w:p>
    <w:p w14:paraId="324D1663" w14:textId="77777777" w:rsidR="0005051E" w:rsidRDefault="0005051E" w:rsidP="0005051E">
      <w:pPr>
        <w:spacing w:after="0" w:line="480" w:lineRule="auto"/>
        <w:jc w:val="both"/>
        <w:rPr>
          <w:szCs w:val="24"/>
        </w:rPr>
      </w:pPr>
    </w:p>
    <w:p w14:paraId="52609407" w14:textId="77777777" w:rsidR="0005051E" w:rsidRDefault="0005051E" w:rsidP="0005051E">
      <w:pPr>
        <w:spacing w:after="0" w:line="480" w:lineRule="auto"/>
        <w:jc w:val="both"/>
        <w:rPr>
          <w:szCs w:val="24"/>
        </w:rPr>
      </w:pPr>
      <w:r>
        <w:rPr>
          <w:szCs w:val="24"/>
        </w:rPr>
        <w:t>Nigerian economic security is via this project in the sense that it is using a scalable, accurate and standalone counterfeit currency detector. Future work will include expanding on the denomination and type of dataset, and using deep learning techniques like Convolutional Neural Networks (CNNs) to enhance feature extraction. Apps for mobile devices easier to use for convenient accessibility will be created. The study concludes the feasibility of using machine learning for fraud prevention in finance and as a platform to further develop systems for currency verification.</w:t>
      </w:r>
    </w:p>
    <w:p w14:paraId="0B1073C8" w14:textId="77777777" w:rsidR="0005051E" w:rsidRDefault="0005051E" w:rsidP="0005051E"/>
    <w:p w14:paraId="6EE3686E" w14:textId="77777777" w:rsidR="0005051E" w:rsidRDefault="0005051E" w:rsidP="0005051E"/>
    <w:p w14:paraId="5E415690" w14:textId="77777777" w:rsidR="0005051E" w:rsidRDefault="0005051E" w:rsidP="0005051E"/>
    <w:p w14:paraId="7C203569" w14:textId="77777777" w:rsidR="0005051E" w:rsidRDefault="0005051E" w:rsidP="0005051E"/>
    <w:p w14:paraId="01D9DA1E" w14:textId="77777777" w:rsidR="0005051E" w:rsidRDefault="0005051E" w:rsidP="0005051E"/>
    <w:p w14:paraId="6DA20A19" w14:textId="77777777" w:rsidR="0005051E" w:rsidRDefault="0005051E" w:rsidP="0005051E"/>
    <w:p w14:paraId="6844C2DC" w14:textId="77777777" w:rsidR="0005051E" w:rsidRDefault="0005051E" w:rsidP="0005051E">
      <w:pPr>
        <w:sectPr w:rsidR="0005051E" w:rsidSect="00E1396A">
          <w:footerReference w:type="default" r:id="rId8"/>
          <w:footerReference w:type="first" r:id="rId9"/>
          <w:pgSz w:w="11906" w:h="16838"/>
          <w:pgMar w:top="1440" w:right="1440" w:bottom="1440" w:left="1440" w:header="708" w:footer="708" w:gutter="0"/>
          <w:pgNumType w:fmt="lowerRoman" w:start="1"/>
          <w:cols w:space="708"/>
          <w:titlePg/>
          <w:docGrid w:linePitch="360"/>
        </w:sectPr>
      </w:pPr>
    </w:p>
    <w:p w14:paraId="0D13AE84" w14:textId="77777777" w:rsidR="0005051E" w:rsidRPr="0005051E" w:rsidRDefault="0005051E" w:rsidP="0005051E"/>
    <w:p w14:paraId="63185507" w14:textId="1BEA5CF9" w:rsidR="008B2CAB" w:rsidRPr="004639D1" w:rsidRDefault="008B2CAB" w:rsidP="00DC67BD">
      <w:pPr>
        <w:pStyle w:val="Heading1"/>
        <w:numPr>
          <w:ilvl w:val="0"/>
          <w:numId w:val="0"/>
        </w:numPr>
        <w:rPr>
          <w:rFonts w:cs="Times New Roman"/>
          <w:b w:val="0"/>
          <w:bCs/>
          <w:szCs w:val="28"/>
        </w:rPr>
      </w:pPr>
      <w:bookmarkStart w:id="10" w:name="_Toc199715390"/>
      <w:r w:rsidRPr="004639D1">
        <w:rPr>
          <w:rFonts w:cs="Times New Roman"/>
          <w:bCs/>
          <w:szCs w:val="28"/>
        </w:rPr>
        <w:t>CHAPTER ONE</w:t>
      </w:r>
      <w:bookmarkEnd w:id="9"/>
      <w:bookmarkEnd w:id="10"/>
    </w:p>
    <w:p w14:paraId="3782DD69" w14:textId="6F1F754B" w:rsidR="008B2CAB" w:rsidRPr="004639D1" w:rsidRDefault="008B2CAB" w:rsidP="00E1396A">
      <w:pPr>
        <w:pStyle w:val="Heading1"/>
        <w:numPr>
          <w:ilvl w:val="0"/>
          <w:numId w:val="0"/>
        </w:numPr>
        <w:ind w:left="432" w:hanging="432"/>
      </w:pPr>
      <w:bookmarkStart w:id="11" w:name="_Toc199513231"/>
      <w:bookmarkStart w:id="12" w:name="_Toc199715391"/>
      <w:r w:rsidRPr="004639D1">
        <w:t>INTRODUCTION</w:t>
      </w:r>
      <w:bookmarkEnd w:id="11"/>
      <w:bookmarkEnd w:id="12"/>
    </w:p>
    <w:p w14:paraId="3274E641" w14:textId="77777777" w:rsidR="008B2CAB" w:rsidRPr="004639D1" w:rsidRDefault="008B2CAB" w:rsidP="008B2CAB">
      <w:pPr>
        <w:spacing w:after="0" w:line="480" w:lineRule="auto"/>
        <w:jc w:val="center"/>
        <w:rPr>
          <w:b/>
          <w:bCs/>
          <w:sz w:val="28"/>
        </w:rPr>
      </w:pPr>
    </w:p>
    <w:p w14:paraId="49B20EAD" w14:textId="67D23F39" w:rsidR="008B2CAB" w:rsidRPr="004639D1" w:rsidRDefault="00800FFA" w:rsidP="00E1396A">
      <w:pPr>
        <w:pStyle w:val="Heading2"/>
        <w:rPr>
          <w:b w:val="0"/>
        </w:rPr>
      </w:pPr>
      <w:r w:rsidRPr="004639D1">
        <w:t xml:space="preserve"> </w:t>
      </w:r>
      <w:bookmarkStart w:id="13" w:name="_Toc199513232"/>
      <w:bookmarkStart w:id="14" w:name="_Toc199715392"/>
      <w:r w:rsidR="008B2CAB" w:rsidRPr="004639D1">
        <w:t>Background of the Study</w:t>
      </w:r>
      <w:bookmarkEnd w:id="13"/>
      <w:bookmarkEnd w:id="14"/>
    </w:p>
    <w:p w14:paraId="4EE9CC20" w14:textId="77777777" w:rsidR="008B2CAB" w:rsidRPr="004639D1" w:rsidRDefault="008B2CAB" w:rsidP="008B2CAB">
      <w:pPr>
        <w:spacing w:after="0" w:line="480" w:lineRule="auto"/>
        <w:jc w:val="both"/>
      </w:pPr>
      <w:r w:rsidRPr="004639D1">
        <w:t>To provide smooth international trade and financial operations, currency is an essential medium of exchange in economic transactions. Online currency exchange is still not widely used in Nigeria, even though internet usage has recently increased due to reasonably priced and excellent internet connection. As a result, most people and businesses still primarily use physical banknotes for transactions. But as printing technology has advanced, it has become more challenging to identify counterfeit money. Nowadays, counterfeit notes are produced with such accuracy that it is practically difficult to tell the difference between authentic and counterfeit notes using human inspection techniques.</w:t>
      </w:r>
    </w:p>
    <w:p w14:paraId="7A48DA30" w14:textId="77777777" w:rsidR="008B2CAB" w:rsidRPr="004639D1" w:rsidRDefault="008B2CAB" w:rsidP="008B2CAB">
      <w:pPr>
        <w:spacing w:after="0" w:line="480" w:lineRule="auto"/>
        <w:jc w:val="both"/>
      </w:pPr>
    </w:p>
    <w:p w14:paraId="57E75939" w14:textId="77777777" w:rsidR="008B2CAB" w:rsidRPr="004639D1" w:rsidRDefault="008B2CAB" w:rsidP="008B2CAB">
      <w:pPr>
        <w:spacing w:after="0" w:line="480" w:lineRule="auto"/>
        <w:jc w:val="both"/>
      </w:pPr>
      <w:r w:rsidRPr="004639D1">
        <w:t xml:space="preserve">To properly handle this expanding problem, cutting-edge-technology like machine learning are now required. By identifying important characteristics from currency notes, such as texture, skewness, variance, and entropy, Support Vector Machines (SVM), a strong classification technique, offer a potent way to precisely detect counterfeit notes. To determine if notes are authentic or fraudulent, these characteristics can be extracted using wavelet transform methods and examined. There is a great deal of promise for using an SVM-based counterfeit detection system in high-cash-flow settings like banks, automated teller machines (ATMs), vending machines, and shopping centres. This technology combats the societal problem of counterfeit currency penetration in the market, improves efficiency, and decreases human error by automating the detecting process. This study uses cutting-edge machine learning approaches to address this urgent economic issue by using a banknote authentication dataset that includes </w:t>
      </w:r>
      <w:r w:rsidRPr="004639D1">
        <w:lastRenderedPageBreak/>
        <w:t>pictures of real and counterfeit cash notes. Additionally, the basis for examining security features like holograms, watermarks, and distinctive patterns inscribed in bank notes is provided by image processing methods including colour segmentation, grayscale conversion, and feature extraction. In addition to automating counterfeit detection, this SVM and image processing combo improves its speed and accuracy, providing a scalable solution to this urgent problem. By integrating these technologies, Nigeria’s financial systems should become more modern and less vulnerable to counterfeiting.</w:t>
      </w:r>
      <w:bookmarkStart w:id="15" w:name="_Toc187056823"/>
    </w:p>
    <w:p w14:paraId="6156CE39" w14:textId="77777777" w:rsidR="008B2CAB" w:rsidRPr="004639D1" w:rsidRDefault="008B2CAB" w:rsidP="008B2CAB">
      <w:pPr>
        <w:spacing w:after="0" w:line="480" w:lineRule="auto"/>
        <w:jc w:val="both"/>
      </w:pPr>
    </w:p>
    <w:bookmarkEnd w:id="15"/>
    <w:p w14:paraId="5A325DD6" w14:textId="28BAFAE3" w:rsidR="008B2CAB" w:rsidRPr="004639D1" w:rsidRDefault="00800FFA" w:rsidP="00E1396A">
      <w:pPr>
        <w:pStyle w:val="Heading2"/>
        <w:rPr>
          <w:b w:val="0"/>
        </w:rPr>
      </w:pPr>
      <w:r w:rsidRPr="004639D1">
        <w:t xml:space="preserve"> </w:t>
      </w:r>
      <w:bookmarkStart w:id="16" w:name="_Toc199513233"/>
      <w:bookmarkStart w:id="17" w:name="_Toc199715393"/>
      <w:r w:rsidR="008B2CAB" w:rsidRPr="004639D1">
        <w:t>Statement of problem</w:t>
      </w:r>
      <w:bookmarkEnd w:id="16"/>
      <w:bookmarkEnd w:id="17"/>
    </w:p>
    <w:p w14:paraId="5946C19E" w14:textId="77777777" w:rsidR="008B2CAB" w:rsidRPr="004639D1" w:rsidRDefault="008B2CAB" w:rsidP="008B2CAB">
      <w:pPr>
        <w:spacing w:after="0" w:line="480" w:lineRule="auto"/>
        <w:jc w:val="both"/>
      </w:pPr>
      <w:r w:rsidRPr="004639D1">
        <w:t>The widespread circulation of counterfeit Nigerian currency has grown to be a serious problem that presents difficulties for businesses and financial institutions. Conventional techniques for identifying fake currency are unreliable and unscalable for widespread use. The need for an automated solution that combines accuracy, speed, and scalability to improve financial security is critical given the advancement of counterfeiting techniques.</w:t>
      </w:r>
    </w:p>
    <w:p w14:paraId="0A7EB34D" w14:textId="77777777" w:rsidR="008B2CAB" w:rsidRPr="004639D1" w:rsidRDefault="008B2CAB" w:rsidP="008B2CAB">
      <w:pPr>
        <w:spacing w:after="0" w:line="480" w:lineRule="auto"/>
        <w:jc w:val="both"/>
      </w:pPr>
    </w:p>
    <w:p w14:paraId="39B14FD7" w14:textId="556C70FF" w:rsidR="008B2CAB" w:rsidRPr="004639D1" w:rsidRDefault="00800FFA" w:rsidP="00E1396A">
      <w:pPr>
        <w:pStyle w:val="Heading2"/>
        <w:rPr>
          <w:b w:val="0"/>
        </w:rPr>
      </w:pPr>
      <w:r w:rsidRPr="004639D1">
        <w:t xml:space="preserve"> </w:t>
      </w:r>
      <w:bookmarkStart w:id="18" w:name="_Toc199513234"/>
      <w:bookmarkStart w:id="19" w:name="_Toc199715394"/>
      <w:r w:rsidR="008B2CAB" w:rsidRPr="004639D1">
        <w:t>Aim</w:t>
      </w:r>
      <w:bookmarkEnd w:id="18"/>
      <w:bookmarkEnd w:id="19"/>
    </w:p>
    <w:p w14:paraId="6250ADCA" w14:textId="77777777" w:rsidR="008B2CAB" w:rsidRPr="004639D1" w:rsidRDefault="008B2CAB" w:rsidP="008B2CAB">
      <w:pPr>
        <w:spacing w:after="0" w:line="480" w:lineRule="auto"/>
        <w:jc w:val="both"/>
      </w:pPr>
      <w:r w:rsidRPr="004639D1">
        <w:t>The aim of this project is to detect counterfeit Nigerian paper currency note using machine learning technique.</w:t>
      </w:r>
    </w:p>
    <w:p w14:paraId="4C28118C" w14:textId="77777777" w:rsidR="008B2CAB" w:rsidRPr="004639D1" w:rsidRDefault="008B2CAB" w:rsidP="008B2CAB">
      <w:pPr>
        <w:spacing w:after="0" w:line="480" w:lineRule="auto"/>
        <w:jc w:val="both"/>
        <w:rPr>
          <w:b/>
          <w:bCs/>
        </w:rPr>
      </w:pPr>
    </w:p>
    <w:p w14:paraId="383608AB" w14:textId="54DA8F72" w:rsidR="008B2CAB" w:rsidRPr="004639D1" w:rsidRDefault="00800FFA" w:rsidP="00E1396A">
      <w:pPr>
        <w:pStyle w:val="Heading2"/>
        <w:rPr>
          <w:b w:val="0"/>
        </w:rPr>
      </w:pPr>
      <w:r w:rsidRPr="004639D1">
        <w:t xml:space="preserve"> </w:t>
      </w:r>
      <w:bookmarkStart w:id="20" w:name="_Toc199513235"/>
      <w:bookmarkStart w:id="21" w:name="_Toc199715395"/>
      <w:r w:rsidR="008B2CAB" w:rsidRPr="004639D1">
        <w:t>Objectives</w:t>
      </w:r>
      <w:bookmarkEnd w:id="20"/>
      <w:bookmarkEnd w:id="21"/>
    </w:p>
    <w:p w14:paraId="0BF755AD" w14:textId="77777777" w:rsidR="008B2CAB" w:rsidRPr="004639D1" w:rsidRDefault="008B2CAB" w:rsidP="008B2CAB">
      <w:pPr>
        <w:spacing w:after="0" w:line="480" w:lineRule="auto"/>
        <w:jc w:val="both"/>
      </w:pPr>
      <w:r w:rsidRPr="004639D1">
        <w:t xml:space="preserve">The objectives of this project are to: </w:t>
      </w:r>
    </w:p>
    <w:p w14:paraId="2A9E8140" w14:textId="77777777" w:rsidR="008B2CAB" w:rsidRPr="004639D1" w:rsidRDefault="008B2CAB" w:rsidP="00851C43">
      <w:pPr>
        <w:pStyle w:val="ListParagraph"/>
        <w:numPr>
          <w:ilvl w:val="0"/>
          <w:numId w:val="1"/>
        </w:numPr>
        <w:spacing w:after="0" w:line="480" w:lineRule="auto"/>
        <w:contextualSpacing w:val="0"/>
        <w:jc w:val="both"/>
      </w:pPr>
      <w:r w:rsidRPr="004639D1">
        <w:t>Collect and create a dataset of real and counterfeit Nigerian currency images.</w:t>
      </w:r>
    </w:p>
    <w:p w14:paraId="1DD13EF5" w14:textId="603BBB0D" w:rsidR="008B2CAB" w:rsidRPr="004639D1" w:rsidRDefault="008B2CAB" w:rsidP="00851C43">
      <w:pPr>
        <w:pStyle w:val="ListParagraph"/>
        <w:numPr>
          <w:ilvl w:val="0"/>
          <w:numId w:val="1"/>
        </w:numPr>
        <w:spacing w:after="0" w:line="480" w:lineRule="auto"/>
        <w:contextualSpacing w:val="0"/>
        <w:jc w:val="both"/>
      </w:pPr>
      <w:r w:rsidRPr="004639D1">
        <w:t>Preprocess images</w:t>
      </w:r>
      <w:r w:rsidR="006D291F">
        <w:t xml:space="preserve"> </w:t>
      </w:r>
      <w:r w:rsidRPr="004639D1">
        <w:t>using techniques such as resizing, colour segmentation, and grayscale conversion.</w:t>
      </w:r>
    </w:p>
    <w:p w14:paraId="7F68F426" w14:textId="77777777" w:rsidR="008B2CAB" w:rsidRPr="004639D1" w:rsidRDefault="008B2CAB" w:rsidP="00851C43">
      <w:pPr>
        <w:pStyle w:val="ListParagraph"/>
        <w:numPr>
          <w:ilvl w:val="0"/>
          <w:numId w:val="1"/>
        </w:numPr>
        <w:spacing w:after="0" w:line="480" w:lineRule="auto"/>
        <w:contextualSpacing w:val="0"/>
        <w:jc w:val="both"/>
      </w:pPr>
      <w:r w:rsidRPr="004639D1">
        <w:lastRenderedPageBreak/>
        <w:t>Train an SVM classifier using labelled data to differentiate between genuine and counterfeit notes.</w:t>
      </w:r>
    </w:p>
    <w:p w14:paraId="786B4A04" w14:textId="77777777" w:rsidR="008B2CAB" w:rsidRPr="004639D1" w:rsidRDefault="008B2CAB" w:rsidP="00851C43">
      <w:pPr>
        <w:pStyle w:val="ListParagraph"/>
        <w:numPr>
          <w:ilvl w:val="0"/>
          <w:numId w:val="1"/>
        </w:numPr>
        <w:spacing w:after="0" w:line="480" w:lineRule="auto"/>
        <w:contextualSpacing w:val="0"/>
        <w:jc w:val="both"/>
      </w:pPr>
      <w:r w:rsidRPr="004639D1">
        <w:t>Validate the system’s performance to fine-tune the model and prevent overfitting.</w:t>
      </w:r>
    </w:p>
    <w:p w14:paraId="4703712A" w14:textId="77777777" w:rsidR="008B2CAB" w:rsidRPr="004639D1" w:rsidRDefault="008B2CAB" w:rsidP="00851C43">
      <w:pPr>
        <w:pStyle w:val="ListParagraph"/>
        <w:numPr>
          <w:ilvl w:val="0"/>
          <w:numId w:val="1"/>
        </w:numPr>
        <w:spacing w:after="0" w:line="480" w:lineRule="auto"/>
        <w:contextualSpacing w:val="0"/>
        <w:jc w:val="both"/>
      </w:pPr>
      <w:r w:rsidRPr="004639D1">
        <w:t>Evaluate the system’s accuracy and performance using test datasets</w:t>
      </w:r>
    </w:p>
    <w:p w14:paraId="6A193FE2" w14:textId="77777777" w:rsidR="008B2CAB" w:rsidRPr="004639D1" w:rsidRDefault="008B2CAB" w:rsidP="00851C43">
      <w:pPr>
        <w:pStyle w:val="ListParagraph"/>
        <w:numPr>
          <w:ilvl w:val="0"/>
          <w:numId w:val="1"/>
        </w:numPr>
        <w:spacing w:after="0" w:line="480" w:lineRule="auto"/>
        <w:contextualSpacing w:val="0"/>
        <w:jc w:val="both"/>
      </w:pPr>
      <w:r w:rsidRPr="004639D1">
        <w:t>Test the reliability of the system's predictions under real-world conditions by accessing its performance on previously unexamined test data.</w:t>
      </w:r>
    </w:p>
    <w:p w14:paraId="65B4A2F5" w14:textId="77777777" w:rsidR="008B2CAB" w:rsidRPr="004639D1" w:rsidRDefault="008B2CAB" w:rsidP="008B2CAB">
      <w:pPr>
        <w:pStyle w:val="NormalWeb"/>
        <w:spacing w:before="0" w:beforeAutospacing="0" w:after="0" w:afterAutospacing="0" w:line="480" w:lineRule="auto"/>
        <w:jc w:val="both"/>
      </w:pPr>
    </w:p>
    <w:p w14:paraId="5DDC7362" w14:textId="7DC614E8" w:rsidR="008B2CAB" w:rsidRPr="004639D1" w:rsidRDefault="00800FFA" w:rsidP="00E1396A">
      <w:pPr>
        <w:pStyle w:val="Heading2"/>
        <w:rPr>
          <w:b w:val="0"/>
        </w:rPr>
      </w:pPr>
      <w:r w:rsidRPr="004639D1">
        <w:t xml:space="preserve"> </w:t>
      </w:r>
      <w:bookmarkStart w:id="22" w:name="_Toc199513236"/>
      <w:bookmarkStart w:id="23" w:name="_Toc199715396"/>
      <w:r w:rsidR="008B2CAB" w:rsidRPr="004639D1">
        <w:t>Scope</w:t>
      </w:r>
      <w:bookmarkEnd w:id="22"/>
      <w:bookmarkEnd w:id="23"/>
    </w:p>
    <w:p w14:paraId="6D436365" w14:textId="19B96299" w:rsidR="008B2CAB" w:rsidRPr="004639D1" w:rsidRDefault="008B2CAB" w:rsidP="008B2CAB">
      <w:pPr>
        <w:spacing w:after="0" w:line="480" w:lineRule="auto"/>
        <w:jc w:val="both"/>
      </w:pPr>
      <w:r w:rsidRPr="004639D1">
        <w:t>With a focus on denominations like</w:t>
      </w:r>
      <w:r w:rsidR="00F06753">
        <w:t xml:space="preserve"> </w:t>
      </w:r>
      <w:r w:rsidRPr="004639D1">
        <w:t xml:space="preserve">₦200, ₦500, and ₦1000, this project aims to create a counterfeit detecting system exclusively for Nigerian currency notes. Images of genuine and fake currency notes in all of these denominations and in various states (such as new, ripped, or worn) will be gathered for the system. To produce a complete dataset, the photos will undergo preprocessing to ensure homogeneity and the extraction of distinctive attributes. Based on these characteristics, an SVM classifier will be trained to correctly identify counterfeit notes. Scalability was included in the system's architecture to enable future adaptation in retail settings and automated teller machines (ATMs). </w:t>
      </w:r>
    </w:p>
    <w:p w14:paraId="4D491001" w14:textId="77777777" w:rsidR="008B2CAB" w:rsidRPr="004639D1" w:rsidRDefault="008B2CAB" w:rsidP="008B2CAB">
      <w:pPr>
        <w:spacing w:after="0" w:line="480" w:lineRule="auto"/>
        <w:jc w:val="both"/>
      </w:pPr>
    </w:p>
    <w:p w14:paraId="06F7C903" w14:textId="04C40AEA" w:rsidR="008B2CAB" w:rsidRPr="004639D1" w:rsidRDefault="00800FFA" w:rsidP="00E1396A">
      <w:pPr>
        <w:pStyle w:val="Heading2"/>
        <w:rPr>
          <w:b w:val="0"/>
        </w:rPr>
      </w:pPr>
      <w:r w:rsidRPr="004639D1">
        <w:t xml:space="preserve"> </w:t>
      </w:r>
      <w:bookmarkStart w:id="24" w:name="_Toc199513237"/>
      <w:bookmarkStart w:id="25" w:name="_Toc199715397"/>
      <w:r w:rsidR="008B2CAB" w:rsidRPr="004639D1">
        <w:t>Justification of the Study</w:t>
      </w:r>
      <w:bookmarkEnd w:id="24"/>
      <w:bookmarkEnd w:id="25"/>
    </w:p>
    <w:p w14:paraId="6AE738FA" w14:textId="77777777" w:rsidR="008B2CAB" w:rsidRPr="004639D1" w:rsidRDefault="008B2CAB" w:rsidP="008B2CAB">
      <w:pPr>
        <w:spacing w:after="0" w:line="480" w:lineRule="auto"/>
        <w:jc w:val="both"/>
      </w:pPr>
      <w:r w:rsidRPr="004639D1">
        <w:t>The application of machine learning techniques for identifying Nigerian banknotes brings considerable advantages to the banking, e-commerce, and financial industries by delivering more precise, quicker, and scalable methods for detecting counterfeit currency. This research seeks to tackle these issues by employing machine learning, particularly the Support Vector Machine (SVM) algorithm, to develop an efficient and innovative solution for detecting counterfeit naira notes. Below are the key justifications for undertaking this study:</w:t>
      </w:r>
    </w:p>
    <w:p w14:paraId="4381B433" w14:textId="77777777" w:rsidR="008B2CAB" w:rsidRPr="004639D1" w:rsidRDefault="008B2CAB" w:rsidP="008B2CAB">
      <w:pPr>
        <w:spacing w:after="0" w:line="480" w:lineRule="auto"/>
        <w:jc w:val="both"/>
      </w:pPr>
    </w:p>
    <w:p w14:paraId="61EAD939" w14:textId="6C39A16D" w:rsidR="008B2CAB" w:rsidRPr="00E1396A" w:rsidRDefault="008B2CAB" w:rsidP="00E1396A">
      <w:pPr>
        <w:pStyle w:val="Heading3"/>
        <w:rPr>
          <w:rStyle w:val="Strong"/>
          <w:rFonts w:cs="Times New Roman"/>
          <w:b/>
          <w:bCs w:val="0"/>
          <w:szCs w:val="24"/>
        </w:rPr>
      </w:pPr>
      <w:bookmarkStart w:id="26" w:name="_Toc199513238"/>
      <w:bookmarkStart w:id="27" w:name="_Toc199715398"/>
      <w:r w:rsidRPr="00E1396A">
        <w:rPr>
          <w:rStyle w:val="Strong"/>
          <w:rFonts w:cs="Times New Roman"/>
          <w:b/>
          <w:bCs w:val="0"/>
          <w:szCs w:val="24"/>
        </w:rPr>
        <w:lastRenderedPageBreak/>
        <w:t>Traditional Methods' Drawbacks</w:t>
      </w:r>
      <w:bookmarkEnd w:id="26"/>
      <w:bookmarkEnd w:id="27"/>
    </w:p>
    <w:p w14:paraId="099C519A" w14:textId="77777777" w:rsidR="008B2CAB" w:rsidRPr="004639D1" w:rsidRDefault="008B2CAB" w:rsidP="008B2CAB">
      <w:pPr>
        <w:pStyle w:val="NormalWeb"/>
        <w:spacing w:before="0" w:beforeAutospacing="0" w:after="0" w:afterAutospacing="0" w:line="480" w:lineRule="auto"/>
        <w:jc w:val="both"/>
      </w:pPr>
      <w:r w:rsidRPr="004639D1">
        <w:t>Traditional techniques for detecting counterfeit notes often depend on human examinations, such as those conducted by bank tellers. However, the subjective nature of eye assessment can lead to human error. As counterfeiters become more adept at replicating the characteristics of genuine currency, these methods lose their effectiveness, necessitating a more reliable and automated solution.</w:t>
      </w:r>
    </w:p>
    <w:p w14:paraId="4CF33804" w14:textId="77777777" w:rsidR="008B2CAB" w:rsidRPr="004639D1" w:rsidRDefault="008B2CAB" w:rsidP="008B2CAB">
      <w:pPr>
        <w:pStyle w:val="NormalWeb"/>
        <w:spacing w:before="0" w:beforeAutospacing="0" w:after="0" w:afterAutospacing="0" w:line="480" w:lineRule="auto"/>
        <w:jc w:val="both"/>
      </w:pPr>
    </w:p>
    <w:p w14:paraId="29B8DEB3" w14:textId="301BA8D1" w:rsidR="008B2CAB" w:rsidRPr="004639D1" w:rsidRDefault="008B2CAB" w:rsidP="00E1396A">
      <w:pPr>
        <w:pStyle w:val="Heading3"/>
        <w:rPr>
          <w:b w:val="0"/>
        </w:rPr>
      </w:pPr>
      <w:bookmarkStart w:id="28" w:name="_Toc199513239"/>
      <w:bookmarkStart w:id="29" w:name="_Toc199715399"/>
      <w:r w:rsidRPr="004639D1">
        <w:t>Scalability of the Solution</w:t>
      </w:r>
      <w:bookmarkEnd w:id="28"/>
      <w:bookmarkEnd w:id="29"/>
    </w:p>
    <w:p w14:paraId="34444C6C" w14:textId="77777777" w:rsidR="008B2CAB" w:rsidRPr="004639D1" w:rsidRDefault="008B2CAB" w:rsidP="008B2CAB">
      <w:pPr>
        <w:pStyle w:val="NormalWeb"/>
        <w:spacing w:before="0" w:beforeAutospacing="0" w:after="0" w:afterAutospacing="0" w:line="480" w:lineRule="auto"/>
        <w:jc w:val="both"/>
      </w:pPr>
      <w:r w:rsidRPr="004639D1">
        <w:t xml:space="preserve">One significant benefit of the suggested system is its scalability. Without compromising accuracy or efficiency, the SVM-based model can manage high numbers of currency verification activities. Because of this, it may be used in a variety of contexts, ranging from big financial institutions with significant transaction volumes to smaller institutions in places with limited resources. </w:t>
      </w:r>
    </w:p>
    <w:p w14:paraId="3B34AB71" w14:textId="77777777" w:rsidR="008B2CAB" w:rsidRPr="004639D1" w:rsidRDefault="008B2CAB" w:rsidP="008B2CAB">
      <w:pPr>
        <w:pStyle w:val="NormalWeb"/>
        <w:spacing w:before="0" w:beforeAutospacing="0" w:after="0" w:afterAutospacing="0" w:line="480" w:lineRule="auto"/>
        <w:jc w:val="both"/>
      </w:pPr>
    </w:p>
    <w:p w14:paraId="6EA1F094" w14:textId="6ED0555A" w:rsidR="008B2CAB" w:rsidRPr="004639D1" w:rsidRDefault="008B2CAB" w:rsidP="00E1396A">
      <w:pPr>
        <w:pStyle w:val="Heading3"/>
        <w:rPr>
          <w:b w:val="0"/>
        </w:rPr>
      </w:pPr>
      <w:bookmarkStart w:id="30" w:name="_Toc199513240"/>
      <w:bookmarkStart w:id="31" w:name="_Toc199715400"/>
      <w:r w:rsidRPr="004639D1">
        <w:t>Foundation for Future Research and Innovation</w:t>
      </w:r>
      <w:bookmarkEnd w:id="30"/>
      <w:bookmarkEnd w:id="31"/>
    </w:p>
    <w:p w14:paraId="5597587F" w14:textId="77777777" w:rsidR="008B2CAB" w:rsidRPr="004639D1" w:rsidRDefault="008B2CAB" w:rsidP="008B2CAB">
      <w:pPr>
        <w:spacing w:after="0" w:line="480" w:lineRule="auto"/>
        <w:jc w:val="both"/>
      </w:pPr>
      <w:r w:rsidRPr="004639D1">
        <w:t>This study lays the groundwork for further advancements in the field of financial fraud detection. By developing an ML-based model, this study paves the way for further advancement and improvement of machine learning methodologies to keep pace with evolving counterfeiting methods. The system can be updated and adapted as new fraudulent techniques emerge, ensuring the model remains effective and accurate over time.</w:t>
      </w:r>
    </w:p>
    <w:p w14:paraId="2A2AEE5C" w14:textId="77777777" w:rsidR="008B2CAB" w:rsidRPr="004639D1" w:rsidRDefault="008B2CAB" w:rsidP="008B2CAB">
      <w:pPr>
        <w:spacing w:after="0" w:line="480" w:lineRule="auto"/>
        <w:jc w:val="both"/>
      </w:pPr>
    </w:p>
    <w:p w14:paraId="4C06FA51" w14:textId="3558DF57" w:rsidR="008B2CAB" w:rsidRPr="004639D1" w:rsidRDefault="008B2CAB" w:rsidP="00E1396A">
      <w:pPr>
        <w:pStyle w:val="Heading3"/>
        <w:rPr>
          <w:b w:val="0"/>
        </w:rPr>
      </w:pPr>
      <w:bookmarkStart w:id="32" w:name="_Toc199513241"/>
      <w:bookmarkStart w:id="33" w:name="_Toc199715401"/>
      <w:r w:rsidRPr="004639D1">
        <w:t>Development of Technical Expertise</w:t>
      </w:r>
      <w:bookmarkEnd w:id="32"/>
      <w:bookmarkEnd w:id="33"/>
    </w:p>
    <w:p w14:paraId="42BDC66C" w14:textId="77777777" w:rsidR="008B2CAB" w:rsidRPr="004639D1" w:rsidRDefault="008B2CAB" w:rsidP="008B2CAB">
      <w:pPr>
        <w:spacing w:after="0" w:line="480" w:lineRule="auto"/>
        <w:jc w:val="both"/>
      </w:pPr>
      <w:r w:rsidRPr="004639D1">
        <w:t xml:space="preserve">This study not only develops a counterfeit detection model but also contributes to the enhancement of technical expertise within the banking and financial sectors. As financial institutions adopt machine learning methods, professionals within the industry will be equipped </w:t>
      </w:r>
      <w:r w:rsidRPr="004639D1">
        <w:lastRenderedPageBreak/>
        <w:t>with the skills to implement and manage these advanced systems. This will drive innovation, improve the resilience of financial institutions to fraud, and ensure that the workforce is prepared to handle increasingly complex financial technologies.</w:t>
      </w:r>
    </w:p>
    <w:p w14:paraId="057204A4" w14:textId="77777777" w:rsidR="008B2CAB" w:rsidRPr="004639D1" w:rsidRDefault="008B2CAB" w:rsidP="008B2CAB">
      <w:pPr>
        <w:spacing w:after="0" w:line="480" w:lineRule="auto"/>
        <w:jc w:val="both"/>
      </w:pPr>
    </w:p>
    <w:p w14:paraId="0228AE2C" w14:textId="44E5DBB3" w:rsidR="008B2CAB" w:rsidRPr="004639D1" w:rsidRDefault="008B2CAB" w:rsidP="00E1396A">
      <w:pPr>
        <w:pStyle w:val="Heading3"/>
        <w:rPr>
          <w:b w:val="0"/>
        </w:rPr>
      </w:pPr>
      <w:bookmarkStart w:id="34" w:name="_Toc199513242"/>
      <w:bookmarkStart w:id="35" w:name="_Toc199715402"/>
      <w:r w:rsidRPr="004639D1">
        <w:t>Alignment with Sustainable Development Goals (SDGs)</w:t>
      </w:r>
      <w:bookmarkEnd w:id="34"/>
      <w:bookmarkEnd w:id="35"/>
    </w:p>
    <w:p w14:paraId="6DAE7000" w14:textId="77777777" w:rsidR="008B2CAB" w:rsidRPr="004639D1" w:rsidRDefault="008B2CAB" w:rsidP="008B2CAB">
      <w:pPr>
        <w:pStyle w:val="NormalWeb"/>
        <w:spacing w:before="0" w:beforeAutospacing="0" w:after="0" w:afterAutospacing="0" w:line="480" w:lineRule="auto"/>
        <w:jc w:val="both"/>
      </w:pPr>
      <w:r w:rsidRPr="004639D1">
        <w:t>The study is in line with Sustainable Development Goal 9 (Industry, Innovation, and Infrastructure), which promotes resilient infrastructure development and inclusive, sustainable industrialization. This research helps create a more effective, dependable, and secure infrastructure that fosters innovation and propels economic development by integrating machine learning into financial systems. Additionally, it promotes a safe financial environment, which helps Nigeria and strengthens the resilience of the global economy.</w:t>
      </w:r>
    </w:p>
    <w:p w14:paraId="580B9BAC" w14:textId="77777777" w:rsidR="008B2CAB" w:rsidRPr="004639D1" w:rsidRDefault="008B2CAB" w:rsidP="008B2CAB">
      <w:pPr>
        <w:pStyle w:val="NormalWeb"/>
        <w:spacing w:before="0" w:beforeAutospacing="0" w:after="0" w:afterAutospacing="0" w:line="480" w:lineRule="auto"/>
        <w:jc w:val="both"/>
      </w:pPr>
    </w:p>
    <w:p w14:paraId="50600700" w14:textId="5694B483" w:rsidR="008B2CAB" w:rsidRPr="004639D1" w:rsidRDefault="008B2CAB" w:rsidP="00E1396A">
      <w:pPr>
        <w:pStyle w:val="Heading3"/>
        <w:rPr>
          <w:b w:val="0"/>
        </w:rPr>
      </w:pPr>
      <w:bookmarkStart w:id="36" w:name="_Toc199513243"/>
      <w:bookmarkStart w:id="37" w:name="_Toc199715403"/>
      <w:r w:rsidRPr="004639D1">
        <w:t>Cost-Effectiveness of Machine Learning Solutions</w:t>
      </w:r>
      <w:bookmarkEnd w:id="36"/>
      <w:bookmarkEnd w:id="37"/>
    </w:p>
    <w:p w14:paraId="0EF96BF6" w14:textId="77777777" w:rsidR="008B2CAB" w:rsidRPr="004639D1" w:rsidRDefault="008B2CAB" w:rsidP="008B2CAB">
      <w:pPr>
        <w:pStyle w:val="NormalWeb"/>
        <w:spacing w:before="0" w:beforeAutospacing="0" w:after="0" w:afterAutospacing="0" w:line="480" w:lineRule="auto"/>
        <w:jc w:val="both"/>
      </w:pPr>
      <w:r w:rsidRPr="004639D1">
        <w:t xml:space="preserve">Machine learning technology may be more expensive to set up initially, but because of its scalability, automation, and low need for human participation, it eventually becomes cost-effective. This makes it a viable option for financial institutions. </w:t>
      </w:r>
    </w:p>
    <w:p w14:paraId="11AF717F" w14:textId="4B27A53E" w:rsidR="008B2CAB" w:rsidRPr="004639D1" w:rsidRDefault="008B2CAB" w:rsidP="008B2CAB">
      <w:pPr>
        <w:pStyle w:val="NormalWeb"/>
        <w:spacing w:before="0" w:beforeAutospacing="0" w:after="0" w:afterAutospacing="0" w:line="480" w:lineRule="auto"/>
        <w:jc w:val="both"/>
      </w:pPr>
    </w:p>
    <w:p w14:paraId="12A1C04C" w14:textId="3A8EB88F" w:rsidR="008B2CAB" w:rsidRPr="004639D1" w:rsidRDefault="008B2CAB" w:rsidP="00E1396A">
      <w:pPr>
        <w:pStyle w:val="Heading3"/>
        <w:rPr>
          <w:rStyle w:val="Strong"/>
          <w:rFonts w:cs="Times New Roman"/>
          <w:b/>
          <w:bCs w:val="0"/>
          <w:szCs w:val="24"/>
        </w:rPr>
      </w:pPr>
      <w:bookmarkStart w:id="38" w:name="_Toc199513244"/>
      <w:bookmarkStart w:id="39" w:name="_Toc199715404"/>
      <w:r w:rsidRPr="004639D1">
        <w:rPr>
          <w:rStyle w:val="Strong"/>
          <w:rFonts w:cs="Times New Roman"/>
          <w:b/>
          <w:bCs w:val="0"/>
          <w:szCs w:val="24"/>
        </w:rPr>
        <w:t>Accessibility for Smaller Institutions</w:t>
      </w:r>
      <w:bookmarkEnd w:id="38"/>
      <w:bookmarkEnd w:id="39"/>
    </w:p>
    <w:p w14:paraId="625AEF0F" w14:textId="77777777" w:rsidR="008B2CAB" w:rsidRPr="004639D1" w:rsidRDefault="008B2CAB" w:rsidP="008B2CAB">
      <w:pPr>
        <w:pStyle w:val="NormalWeb"/>
        <w:spacing w:before="0" w:beforeAutospacing="0" w:after="0" w:afterAutospacing="0" w:line="480" w:lineRule="auto"/>
        <w:jc w:val="both"/>
      </w:pPr>
      <w:r w:rsidRPr="004639D1">
        <w:t xml:space="preserve">Machine learning-based systems can be more accessible to financial institutions in underserved or rural areas. With cloud-based solutions, smaller banks and financial institutions can deploy advanced counterfeit detection systems without the need for expensive infrastructure or training, democratizing access to cutting-edge financial technology. </w:t>
      </w:r>
    </w:p>
    <w:p w14:paraId="55920F47" w14:textId="77777777" w:rsidR="008B2CAB" w:rsidRPr="004639D1" w:rsidRDefault="008B2CAB" w:rsidP="008B2CAB">
      <w:pPr>
        <w:spacing w:after="0" w:line="480" w:lineRule="auto"/>
        <w:jc w:val="both"/>
      </w:pPr>
    </w:p>
    <w:p w14:paraId="58647537" w14:textId="2DE3119F" w:rsidR="00153FF3" w:rsidRDefault="0067510F" w:rsidP="009076A5">
      <w:pPr>
        <w:pStyle w:val="Heading1"/>
        <w:numPr>
          <w:ilvl w:val="0"/>
          <w:numId w:val="0"/>
        </w:numPr>
      </w:pPr>
      <w:bookmarkStart w:id="40" w:name="_Toc199513245"/>
      <w:bookmarkStart w:id="41" w:name="_Toc199715405"/>
      <w:r w:rsidRPr="004639D1">
        <w:lastRenderedPageBreak/>
        <w:t>CHAPTER TWO</w:t>
      </w:r>
      <w:bookmarkStart w:id="42" w:name="_Toc199513246"/>
      <w:bookmarkEnd w:id="40"/>
      <w:bookmarkEnd w:id="41"/>
    </w:p>
    <w:p w14:paraId="33C1D7EB" w14:textId="1A1CD168" w:rsidR="0067510F" w:rsidRPr="00153FF3" w:rsidRDefault="005C020C" w:rsidP="005C020C">
      <w:pPr>
        <w:pStyle w:val="Heading1"/>
        <w:numPr>
          <w:ilvl w:val="0"/>
          <w:numId w:val="0"/>
        </w:numPr>
        <w:ind w:left="2880"/>
        <w:jc w:val="left"/>
      </w:pPr>
      <w:bookmarkStart w:id="43" w:name="_Toc199715406"/>
      <w:r>
        <w:t xml:space="preserve">  </w:t>
      </w:r>
      <w:r w:rsidR="0067510F" w:rsidRPr="004639D1">
        <w:t>LITERATURE REVIEW</w:t>
      </w:r>
      <w:bookmarkEnd w:id="42"/>
      <w:bookmarkEnd w:id="43"/>
    </w:p>
    <w:p w14:paraId="2E85143C" w14:textId="718246CD" w:rsidR="0067510F" w:rsidRPr="004639D1" w:rsidRDefault="0067510F" w:rsidP="0067510F"/>
    <w:p w14:paraId="42660EAC" w14:textId="77777777" w:rsidR="0067510F" w:rsidRPr="004639D1" w:rsidRDefault="0067510F" w:rsidP="0067510F">
      <w:pPr>
        <w:spacing w:after="0" w:line="480" w:lineRule="auto"/>
        <w:jc w:val="both"/>
        <w:rPr>
          <w:b/>
          <w:bCs/>
        </w:rPr>
      </w:pPr>
      <w:r w:rsidRPr="004639D1">
        <w:rPr>
          <w:b/>
          <w:bCs/>
        </w:rPr>
        <w:t>Introduction</w:t>
      </w:r>
    </w:p>
    <w:p w14:paraId="604DC442" w14:textId="77777777" w:rsidR="0067510F" w:rsidRPr="004639D1" w:rsidRDefault="0067510F" w:rsidP="0067510F">
      <w:pPr>
        <w:spacing w:after="0" w:line="480" w:lineRule="auto"/>
        <w:jc w:val="both"/>
      </w:pPr>
      <w:r w:rsidRPr="004639D1">
        <w:t>The growing problem of counterfeit currency has forced the development of automated systems that can correctly detect false notes. Traditional procedures such as watermark checks and human inspections are insufficient for large-scale, real-time applications. The rise of machine learning (ML) algorithms, in combination with image processing techniques, has revolutionized currency identification by enabling systems to learn patterns, characteristics, and textures that are unique to genuine currency.</w:t>
      </w:r>
    </w:p>
    <w:p w14:paraId="226F07C6" w14:textId="77777777" w:rsidR="0067510F" w:rsidRPr="004639D1" w:rsidRDefault="0067510F" w:rsidP="0067510F">
      <w:pPr>
        <w:spacing w:after="0" w:line="480" w:lineRule="auto"/>
        <w:jc w:val="both"/>
      </w:pPr>
    </w:p>
    <w:p w14:paraId="1889EAB5" w14:textId="77777777" w:rsidR="0067510F" w:rsidRPr="004639D1" w:rsidRDefault="0067510F" w:rsidP="0067510F">
      <w:pPr>
        <w:spacing w:after="0" w:line="480" w:lineRule="auto"/>
        <w:jc w:val="both"/>
      </w:pPr>
      <w:r w:rsidRPr="004639D1">
        <w:t xml:space="preserve">Currently, numerous identification techniques are employed to identify photos, faces, vehicle license plates, and human behaviours. Currency serves as the principal medium of exchange, and the currencies of various countries has distinct characteristics. Nevertheless, when the value of cash appreciates, there will be a rise in counterfeit currency. Counterfeit currency may jeopardize the interests of these nations. Consequently, a prominent topic and pressing concern currently is the application of identification technology for the authenticity of currency. </w:t>
      </w:r>
    </w:p>
    <w:p w14:paraId="7DFDE8EF" w14:textId="77777777" w:rsidR="0067510F" w:rsidRPr="004639D1" w:rsidRDefault="0067510F" w:rsidP="0067510F">
      <w:pPr>
        <w:spacing w:after="0" w:line="480" w:lineRule="auto"/>
        <w:jc w:val="both"/>
      </w:pPr>
    </w:p>
    <w:p w14:paraId="10DE0819" w14:textId="77777777" w:rsidR="0067510F" w:rsidRPr="004639D1" w:rsidRDefault="0067510F" w:rsidP="0067510F">
      <w:pPr>
        <w:spacing w:after="0" w:line="480" w:lineRule="auto"/>
        <w:jc w:val="both"/>
      </w:pPr>
      <w:r w:rsidRPr="004639D1">
        <w:t xml:space="preserve">Visual examination was employed in the past to detect genuinely authentic money, particularly currency notes. Our eyesight cannot sense everything; sometimes, it is not simple for humans to identify genuine currency from the fake currency without the use of technology. Although UV-based-recognition with the rising sophistication of counterfeiting systems, a system is still in operation. Moreover, it's getting more tough to discern the difference between phony and genuine currency </w:t>
      </w:r>
      <w:r w:rsidRPr="004639D1">
        <w:fldChar w:fldCharType="begin">
          <w:fldData xml:space="preserve">PEVuZE5vdGU+PENpdGU+PEF1dGhvcj5aaGFuZzwvQXV0aG9yPjxZZWFyPjIwMTg8L1llYXI+PFJl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</w:fldData>
        </w:fldChar>
      </w:r>
      <w:r w:rsidRPr="004639D1">
        <w:instrText xml:space="preserve"> ADDIN EN.CITE </w:instrText>
      </w:r>
      <w:r w:rsidRPr="004639D1">
        <w:fldChar w:fldCharType="begin">
          <w:fldData xml:space="preserve">PEVuZE5vdGU+PENpdGU+PEF1dGhvcj5aaGFuZzwvQXV0aG9yPjxZZWFyPjIwMTg8L1llYXI+PFJl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</w:fldData>
        </w:fldChar>
      </w:r>
      <w:r w:rsidRPr="004639D1">
        <w:instrText xml:space="preserve"> ADDIN EN.CITE.DATA </w:instrText>
      </w:r>
      <w:r w:rsidRPr="004639D1">
        <w:fldChar w:fldCharType="end"/>
      </w:r>
      <w:r w:rsidRPr="004639D1">
        <w:fldChar w:fldCharType="separate"/>
      </w:r>
      <w:r w:rsidRPr="004639D1">
        <w:t>(Zhang &amp; Yan, 2018)</w:t>
      </w:r>
      <w:r w:rsidRPr="004639D1">
        <w:fldChar w:fldCharType="end"/>
      </w:r>
      <w:r w:rsidRPr="004639D1">
        <w:t>.</w:t>
      </w:r>
    </w:p>
    <w:p w14:paraId="30E95085" w14:textId="77777777" w:rsidR="0067510F" w:rsidRPr="004639D1" w:rsidRDefault="0067510F" w:rsidP="0067510F">
      <w:pPr>
        <w:spacing w:after="0" w:line="480" w:lineRule="auto"/>
        <w:jc w:val="both"/>
      </w:pPr>
    </w:p>
    <w:p w14:paraId="01C2C2F4" w14:textId="77777777" w:rsidR="0067510F" w:rsidRPr="004639D1" w:rsidRDefault="0067510F" w:rsidP="0067510F">
      <w:pPr>
        <w:spacing w:after="0" w:line="480" w:lineRule="auto"/>
        <w:jc w:val="both"/>
      </w:pPr>
      <w:r w:rsidRPr="004639D1">
        <w:lastRenderedPageBreak/>
        <w:t xml:space="preserve">From day to day, the progress of automated systems and approaches for currency recognition have improved </w:t>
      </w:r>
      <w:r w:rsidRPr="004639D1">
        <w:fldChar w:fldCharType="begin">
          <w:fldData xml:space="preserve">PEVuZE5vdGU+PENpdGU+PEF1dGhvcj5KYWRoYXY8L0F1dGhvcj48WWVhcj4yMDE5PC9ZZWFyPjxS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</w:fldData>
        </w:fldChar>
      </w:r>
      <w:r w:rsidRPr="004639D1">
        <w:instrText xml:space="preserve"> ADDIN EN.CITE </w:instrText>
      </w:r>
      <w:r w:rsidRPr="004639D1">
        <w:fldChar w:fldCharType="begin">
          <w:fldData xml:space="preserve">PEVuZE5vdGU+PENpdGU+PEF1dGhvcj5KYWRoYXY8L0F1dGhvcj48WWVhcj4yMDE5PC9ZZWFyPjxS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</w:fldData>
        </w:fldChar>
      </w:r>
      <w:r w:rsidRPr="004639D1">
        <w:instrText xml:space="preserve"> ADDIN EN.CITE.DATA </w:instrText>
      </w:r>
      <w:r w:rsidRPr="004639D1">
        <w:fldChar w:fldCharType="end"/>
      </w:r>
      <w:r w:rsidRPr="004639D1">
        <w:fldChar w:fldCharType="separate"/>
      </w:r>
      <w:r w:rsidRPr="004639D1">
        <w:t>(Jadhav et al., 2019)</w:t>
      </w:r>
      <w:r w:rsidRPr="004639D1">
        <w:fldChar w:fldCharType="end"/>
      </w:r>
      <w:r w:rsidRPr="004639D1">
        <w:t xml:space="preserve">. Artificial intelligence (AI) has been established in a variety of sectors, including civil engineering, medical, and image processing. AI is built on neural networks used for currency recognition and for a variety of different currency related tasks, including detecting currency note-portrait, detecting fake-notes, recognizing currency note-serial-number, and extracting and identification of currency note features </w:t>
      </w:r>
      <w:r w:rsidRPr="004639D1">
        <w:fldChar w:fldCharType="begin"/>
      </w:r>
      <w:r w:rsidRPr="004639D1">
        <w:instrText xml:space="preserve"> ADDIN EN.CITE &lt;EndNote&gt;&lt;Cite&gt;&lt;Author&gt;Veeramsetty&lt;/Author&gt;&lt;Year&gt;2020&lt;/Year&gt;&lt;RecNum&gt;3&lt;/RecNum&gt;&lt;DisplayText&gt;(Veeramsetty et al., 2020)&lt;/DisplayText&gt;&lt;record&gt;&lt;rec-number&gt;3&lt;/rec-number&gt;&lt;foreign-keys&gt;&lt;key app="EN" db-id="e0vs9pp2yws5a3ed95epxwpgtw2e0t02d590" timestamp="1735317072"&gt;3&lt;/key&gt;&lt;/foreign-keys&gt;&lt;ref-type name="Journal Article"&gt;17&lt;/ref-type&gt;&lt;contributors&gt;&lt;authors&gt;&lt;author&gt;Veeramsetty, Venkataramana&lt;/author&gt;&lt;author&gt;Singal, Gaurav&lt;/author&gt;&lt;author&gt;Badal, Tapas&lt;/author&gt;&lt;/authors&gt;&lt;/contributors&gt;&lt;titles&gt;&lt;title&gt;Coinnet: platform independent application to recognize Indian currency notes using deep learning techniques&lt;/title&gt;&lt;secondary-title&gt;Multimedia Tools and Applications&lt;/secondary-title&gt;&lt;/titles&gt;&lt;periodical&gt;&lt;full-title&gt;Multimedia Tools and Applications&lt;/full-title&gt;&lt;/periodical&gt;&lt;pages&gt;22569-22594&lt;/pages&gt;&lt;volume&gt;79&lt;/volume&gt;&lt;dates&gt;&lt;year&gt;2020&lt;/year&gt;&lt;/dates&gt;&lt;isbn&gt;1380-7501&lt;/isbn&gt;&lt;urls&gt;&lt;/urls&gt;&lt;/record&gt;&lt;/Cite&gt;&lt;/EndNote&gt;</w:instrText>
      </w:r>
      <w:r w:rsidRPr="004639D1">
        <w:fldChar w:fldCharType="separate"/>
      </w:r>
      <w:r w:rsidRPr="004639D1">
        <w:t>(Veeramsetty et al., 2020)</w:t>
      </w:r>
      <w:r w:rsidRPr="004639D1">
        <w:fldChar w:fldCharType="end"/>
      </w:r>
      <w:r w:rsidRPr="004639D1">
        <w:t>.</w:t>
      </w:r>
    </w:p>
    <w:p w14:paraId="27BDCCCE" w14:textId="77777777" w:rsidR="0067510F" w:rsidRPr="004639D1" w:rsidRDefault="0067510F" w:rsidP="0067510F">
      <w:pPr>
        <w:spacing w:after="0" w:line="480" w:lineRule="auto"/>
        <w:jc w:val="both"/>
      </w:pPr>
    </w:p>
    <w:p w14:paraId="3766BD3A" w14:textId="77777777" w:rsidR="0067510F" w:rsidRPr="004639D1" w:rsidRDefault="0067510F" w:rsidP="0067510F">
      <w:pPr>
        <w:spacing w:after="0" w:line="480" w:lineRule="auto"/>
        <w:jc w:val="both"/>
      </w:pPr>
      <w:r w:rsidRPr="004639D1">
        <w:t>Deep learning approaches, such as multilayer neural networks, are recognized to be beneficial in various applications.</w:t>
      </w:r>
    </w:p>
    <w:p w14:paraId="7B762200" w14:textId="77777777" w:rsidR="0067510F" w:rsidRPr="004639D1" w:rsidRDefault="0067510F" w:rsidP="0067510F">
      <w:pPr>
        <w:spacing w:after="0" w:line="480" w:lineRule="auto"/>
        <w:jc w:val="both"/>
      </w:pPr>
    </w:p>
    <w:p w14:paraId="655F6DAF" w14:textId="77777777" w:rsidR="005C020C" w:rsidRPr="005C020C" w:rsidRDefault="005C020C" w:rsidP="005C020C">
      <w:pPr>
        <w:pStyle w:val="ListParagraph"/>
        <w:keepNext/>
        <w:keepLines/>
        <w:numPr>
          <w:ilvl w:val="0"/>
          <w:numId w:val="57"/>
        </w:numPr>
        <w:spacing w:after="0" w:line="480" w:lineRule="auto"/>
        <w:contextualSpacing w:val="0"/>
        <w:jc w:val="center"/>
        <w:outlineLvl w:val="0"/>
        <w:rPr>
          <w:rFonts w:eastAsiaTheme="majorEastAsia" w:cstheme="majorBidi"/>
          <w:b/>
          <w:vanish/>
          <w:sz w:val="28"/>
          <w:szCs w:val="40"/>
        </w:rPr>
      </w:pPr>
    </w:p>
    <w:p w14:paraId="7E034239" w14:textId="0E9E2E35" w:rsidR="0067510F" w:rsidRPr="004639D1" w:rsidRDefault="00800FFA" w:rsidP="005C020C">
      <w:pPr>
        <w:pStyle w:val="Heading2"/>
      </w:pPr>
      <w:r w:rsidRPr="004639D1">
        <w:t xml:space="preserve"> </w:t>
      </w:r>
      <w:bookmarkStart w:id="44" w:name="_Toc199513247"/>
      <w:bookmarkStart w:id="45" w:name="_Toc199715407"/>
      <w:r w:rsidR="0067510F" w:rsidRPr="004639D1">
        <w:t>Machine Learning Algorithms in Fake Currency Detection</w:t>
      </w:r>
      <w:bookmarkEnd w:id="44"/>
      <w:bookmarkEnd w:id="45"/>
    </w:p>
    <w:p w14:paraId="5E107805" w14:textId="77777777" w:rsidR="0067510F" w:rsidRPr="004639D1" w:rsidRDefault="0067510F" w:rsidP="0067510F">
      <w:pPr>
        <w:spacing w:after="0" w:line="480" w:lineRule="auto"/>
        <w:jc w:val="both"/>
      </w:pPr>
      <w:r w:rsidRPr="004639D1">
        <w:t>Machine learning has proven its’ importance in increasing the accuracy of fake currency detecting systems. Various methods such as Support Vector Machines (SVM), K-Nearest Neighbors (KNN), Decision Trees, and deep learning models like Convolutional Neural Networks (CNN) have been applied.</w:t>
      </w:r>
    </w:p>
    <w:p w14:paraId="38D946A3" w14:textId="77777777" w:rsidR="0067510F" w:rsidRPr="004639D1" w:rsidRDefault="0067510F" w:rsidP="0067510F">
      <w:pPr>
        <w:spacing w:after="0" w:line="480" w:lineRule="auto"/>
        <w:jc w:val="both"/>
      </w:pPr>
    </w:p>
    <w:p w14:paraId="0277A77F" w14:textId="078E46DB" w:rsidR="0067510F" w:rsidRPr="004639D1" w:rsidRDefault="0067510F" w:rsidP="00153FF3">
      <w:pPr>
        <w:pStyle w:val="Heading3"/>
        <w:rPr>
          <w:b w:val="0"/>
        </w:rPr>
      </w:pPr>
      <w:bookmarkStart w:id="46" w:name="_Toc199513248"/>
      <w:bookmarkStart w:id="47" w:name="_Toc199715408"/>
      <w:r w:rsidRPr="004639D1">
        <w:t>Supervised Machine Learning (SML) Approaches</w:t>
      </w:r>
      <w:bookmarkEnd w:id="46"/>
      <w:bookmarkEnd w:id="47"/>
    </w:p>
    <w:p w14:paraId="4361632A" w14:textId="77777777" w:rsidR="0067510F" w:rsidRPr="004639D1" w:rsidRDefault="0067510F" w:rsidP="0067510F">
      <w:pPr>
        <w:spacing w:after="0" w:line="480" w:lineRule="auto"/>
        <w:jc w:val="both"/>
      </w:pPr>
      <w:r w:rsidRPr="004639D1">
        <w:t xml:space="preserve">This paper </w:t>
      </w:r>
      <w:r w:rsidRPr="004639D1">
        <w:fldChar w:fldCharType="begin"/>
      </w:r>
      <w:r w:rsidRPr="004639D1">
        <w:instrText xml:space="preserve"> ADDIN EN.CITE &lt;EndNote&gt;&lt;Cite&gt;&lt;Author&gt;Kumar&lt;/Author&gt;&lt;Year&gt;2022&lt;/Year&gt;&lt;RecNum&gt;6&lt;/RecNum&gt;&lt;DisplayText&gt;(Kumar et al., 2022)&lt;/DisplayText&gt;&lt;record&gt;&lt;rec-number&gt;6&lt;/rec-number&gt;&lt;foreign-keys&gt;&lt;key app="EN" db-id="e0vs9pp2yws5a3ed95epxwpgtw2e0t02d590" timestamp="1735439525"&gt;6&lt;/key&gt;&lt;/foreign-keys&gt;&lt;ref-type name="Journal Article"&gt;17&lt;/ref-type&gt;&lt;contributors&gt;&lt;authors&gt;&lt;author&gt;Kumar, Dr PV&lt;/author&gt;&lt;author&gt;Akhila, V&lt;/author&gt;&lt;author&gt;Sushmitha, B&lt;/author&gt;&lt;author&gt;Anusha, K&lt;/author&gt;&lt;/authors&gt;&lt;/contributors&gt;&lt;titles&gt;&lt;title&gt;Detection of fake currency using KNN algorithm&lt;/title&gt;&lt;secondary-title&gt;Int J Res Appl Sci Eng Technol&lt;/secondary-title&gt;&lt;/titles&gt;&lt;periodical&gt;&lt;full-title&gt;Int J Res Appl Sci Eng Technol&lt;/full-title&gt;&lt;/periodical&gt;&lt;pages&gt;2328-2335&lt;/pages&gt;&lt;volume&gt;10&lt;/volume&gt;&lt;number&gt;5&lt;/number&gt;&lt;dates&gt;&lt;year&gt;2022&lt;/year&gt;&lt;/dates&gt;&lt;urls&gt;&lt;/urls&gt;&lt;/record&gt;&lt;/Cite&gt;&lt;/EndNote&gt;</w:instrText>
      </w:r>
      <w:r w:rsidRPr="004639D1">
        <w:fldChar w:fldCharType="separate"/>
      </w:r>
      <w:r w:rsidRPr="004639D1">
        <w:t>(Kumar et al., 2022)</w:t>
      </w:r>
      <w:r w:rsidRPr="004639D1">
        <w:fldChar w:fldCharType="end"/>
      </w:r>
      <w:r w:rsidRPr="004639D1">
        <w:t xml:space="preserve"> proved the usefulness of supervised machine learning methods like K-Nearest Neighbors (KNN), Support Vector Machines (SVM), Decision Tree, Random Forest, and Logistic Regression in identifying currency notes. Among these strategies, KNN shone out, reaching a 100% accuracy rate under an 80:20 train-test data split. This good performance indicates the potential of KNN for counterfeit detection. However, its reliance on high-quality datasets poses challenges in real-world circumstances where image quality and consistency could vary substantially.</w:t>
      </w:r>
    </w:p>
    <w:p w14:paraId="0A262CA9" w14:textId="77777777" w:rsidR="0067510F" w:rsidRPr="004639D1" w:rsidRDefault="0067510F" w:rsidP="0067510F">
      <w:pPr>
        <w:spacing w:after="0" w:line="480" w:lineRule="auto"/>
        <w:jc w:val="both"/>
      </w:pPr>
    </w:p>
    <w:p w14:paraId="758C172C" w14:textId="77777777" w:rsidR="0067510F" w:rsidRPr="004639D1" w:rsidRDefault="0067510F" w:rsidP="0067510F">
      <w:pPr>
        <w:spacing w:after="0" w:line="480" w:lineRule="auto"/>
        <w:jc w:val="both"/>
      </w:pPr>
      <w:r w:rsidRPr="004639D1">
        <w:t xml:space="preserve">Support Vector Machines (SVM) have also been extensively commended for its power to tackle binary classification challenges </w:t>
      </w:r>
      <w:r w:rsidRPr="004639D1">
        <w:fldChar w:fldCharType="begin"/>
      </w:r>
      <w:r w:rsidRPr="004639D1">
        <w:instrText xml:space="preserve"> ADDIN EN.CITE &lt;EndNote&gt;&lt;Cite&gt;&lt;Author&gt;Bhatia&lt;/Author&gt;&lt;Year&gt;2021&lt;/Year&gt;&lt;RecNum&gt;7&lt;/RecNum&gt;&lt;DisplayText&gt;(Bhatia et al., 2021)&lt;/DisplayText&gt;&lt;record&gt;&lt;rec-number&gt;7&lt;/rec-number&gt;&lt;foreign-keys&gt;&lt;key app="EN" db-id="e0vs9pp2yws5a3ed95epxwpgtw2e0t02d590" timestamp="1735439705"&gt;7&lt;/key&gt;&lt;/foreign-keys&gt;&lt;ref-type name="Conference Proceedings"&gt;10&lt;/ref-type&gt;&lt;contributors&gt;&lt;authors&gt;&lt;author&gt;Bhatia, Aman&lt;/author&gt;&lt;author&gt;Kedia, Vansh&lt;/author&gt;&lt;author&gt;Shroff, Anshul&lt;/author&gt;&lt;author&gt;Kumar, Mayand&lt;/author&gt;&lt;author&gt;Shah, Bickey Kumar&lt;/author&gt;&lt;/authors&gt;&lt;/contributors&gt;&lt;titles&gt;&lt;title&gt;Fake currency detection with machine learning algorithm and image processing&lt;/title&gt;&lt;secondary-title&gt;2021 5th international conference on intelligent computing and control systems (ICICCS)&lt;/secondary-title&gt;&lt;/titles&gt;&lt;pages&gt;755-760&lt;/pages&gt;&lt;dates&gt;&lt;year&gt;2021&lt;/year&gt;&lt;/dates&gt;&lt;publisher&gt;IEEE&lt;/publisher&gt;&lt;isbn&gt;1665412720&lt;/isbn&gt;&lt;urls&gt;&lt;/urls&gt;&lt;/record&gt;&lt;/Cite&gt;&lt;/EndNote&gt;</w:instrText>
      </w:r>
      <w:r w:rsidRPr="004639D1">
        <w:fldChar w:fldCharType="separate"/>
      </w:r>
      <w:r w:rsidRPr="004639D1">
        <w:t>(Bhatia et al., 2021)</w:t>
      </w:r>
      <w:r w:rsidRPr="004639D1">
        <w:fldChar w:fldCharType="end"/>
      </w:r>
      <w:r w:rsidRPr="004639D1">
        <w:t xml:space="preserve"> Based his work on the usefulness of SVM in detecting counterfeit notes by considering criteria’s such as colour, texture, and material quality. Its validity against overfitting and ability to perform effectively with fewer datasets gives SVM an advantage over other popular choice in many applications. However, going further to use engineering methods like Principal Component Analysis (PCA) is sometimes required to increase model performance.</w:t>
      </w:r>
    </w:p>
    <w:p w14:paraId="1A61F3A4" w14:textId="77777777" w:rsidR="0067510F" w:rsidRPr="004639D1" w:rsidRDefault="0067510F" w:rsidP="0067510F">
      <w:pPr>
        <w:spacing w:after="0" w:line="480" w:lineRule="auto"/>
        <w:jc w:val="both"/>
      </w:pPr>
    </w:p>
    <w:p w14:paraId="3ACC8969" w14:textId="58CBBF49" w:rsidR="0067510F" w:rsidRPr="004639D1" w:rsidRDefault="0067510F" w:rsidP="00153FF3">
      <w:pPr>
        <w:pStyle w:val="Heading3"/>
        <w:rPr>
          <w:b w:val="0"/>
        </w:rPr>
      </w:pPr>
      <w:bookmarkStart w:id="48" w:name="_Toc199513249"/>
      <w:bookmarkStart w:id="49" w:name="_Toc199715409"/>
      <w:r w:rsidRPr="004639D1">
        <w:t>Ensemble Learning Techniques</w:t>
      </w:r>
      <w:bookmarkEnd w:id="48"/>
      <w:bookmarkEnd w:id="49"/>
    </w:p>
    <w:p w14:paraId="53C048C6" w14:textId="77777777" w:rsidR="0067510F" w:rsidRPr="004639D1" w:rsidRDefault="0067510F" w:rsidP="0067510F">
      <w:pPr>
        <w:spacing w:after="0" w:line="480" w:lineRule="auto"/>
        <w:jc w:val="both"/>
      </w:pPr>
      <w:r w:rsidRPr="004639D1">
        <w:t xml:space="preserve">Ensemble techniques, such as Random Forest and Gradient Boosting, combine several weak learners to build a strong prediction model. Random Forest, for instance, aggregates the results of several decision trees to enhance accuracy and reduce volatility. </w:t>
      </w:r>
      <w:r w:rsidRPr="004639D1">
        <w:fldChar w:fldCharType="begin"/>
      </w:r>
      <w:r w:rsidRPr="004639D1">
        <w:instrText xml:space="preserve"> ADDIN EN.CITE &lt;EndNote&gt;&lt;Cite&gt;&lt;Author&gt;Kumar&lt;/Author&gt;&lt;Year&gt;2022&lt;/Year&gt;&lt;RecNum&gt;6&lt;/RecNum&gt;&lt;DisplayText&gt;(Kumar et al., 2022)&lt;/DisplayText&gt;&lt;record&gt;&lt;rec-number&gt;6&lt;/rec-number&gt;&lt;foreign-keys&gt;&lt;key app="EN" db-id="e0vs9pp2yws5a3ed95epxwpgtw2e0t02d590" timestamp="1735439525"&gt;6&lt;/key&gt;&lt;/foreign-keys&gt;&lt;ref-type name="Journal Article"&gt;17&lt;/ref-type&gt;&lt;contributors&gt;&lt;authors&gt;&lt;author&gt;Kumar, Dr PV&lt;/author&gt;&lt;author&gt;Akhila, V&lt;/author&gt;&lt;author&gt;Sushmitha, B&lt;/author&gt;&lt;author&gt;Anusha, K&lt;/author&gt;&lt;/authors&gt;&lt;/contributors&gt;&lt;titles&gt;&lt;title&gt;Detection of fake currency using KNN algorithm&lt;/title&gt;&lt;secondary-title&gt;Int J Res Appl Sci Eng Technol&lt;/secondary-title&gt;&lt;/titles&gt;&lt;periodical&gt;&lt;full-title&gt;Int J Res Appl Sci Eng Technol&lt;/full-title&gt;&lt;/periodical&gt;&lt;pages&gt;2328-2335&lt;/pages&gt;&lt;volume&gt;10&lt;/volume&gt;&lt;number&gt;5&lt;/number&gt;&lt;dates&gt;&lt;year&gt;2022&lt;/year&gt;&lt;/dates&gt;&lt;urls&gt;&lt;/urls&gt;&lt;/record&gt;&lt;/Cite&gt;&lt;/EndNote&gt;</w:instrText>
      </w:r>
      <w:r w:rsidRPr="004639D1">
        <w:fldChar w:fldCharType="separate"/>
      </w:r>
      <w:r w:rsidRPr="004639D1">
        <w:t>(Kumar et al., 2022)</w:t>
      </w:r>
      <w:r w:rsidRPr="004639D1">
        <w:fldChar w:fldCharType="end"/>
      </w:r>
      <w:r w:rsidRPr="004639D1">
        <w:t xml:space="preserve"> analysis demonstrated Random Forest to be highly successful at detecting counterfeit notes with complicated and overlapping features. These methods are wanted for their ability to handle noisy data and lower the chance of overfitting, however they can be computationally expensive. </w:t>
      </w:r>
      <w:r w:rsidRPr="004639D1">
        <w:fldChar w:fldCharType="begin"/>
      </w:r>
      <w:r w:rsidRPr="004639D1">
        <w:instrText xml:space="preserve"> ADDIN EN.CITE &lt;EndNote&gt;&lt;Cite&gt;&lt;Author&gt;Shelke&lt;/Author&gt;&lt;Year&gt;2023&lt;/Year&gt;&lt;RecNum&gt;34&lt;/RecNum&gt;&lt;DisplayText&gt;(Shelke et al., 2023)&lt;/DisplayText&gt;&lt;record&gt;&lt;rec-number&gt;34&lt;/rec-number&gt;&lt;foreign-keys&gt;&lt;key app="EN" db-id="e0vs9pp2yws5a3ed95epxwpgtw2e0t02d590" timestamp="1735488187"&gt;34&lt;/key&gt;&lt;/foreign-keys&gt;&lt;ref-type name="Journal Article"&gt;17&lt;/ref-type&gt;&lt;contributors&gt;&lt;authors&gt;&lt;author&gt;Shelke, Priya&lt;/author&gt;&lt;author&gt;Dedgaonkar, Suruchi&lt;/author&gt;&lt;author&gt;Bhimanpallewar, Ratnmala&lt;/author&gt;&lt;author&gt;Mirajkar, Riddhi&lt;/author&gt;&lt;author&gt;Naik, Kanchan&lt;/author&gt;&lt;/authors&gt;&lt;/contributors&gt;&lt;titles&gt;&lt;title&gt;Fake Currency Detection Using Image Processing and Random Forest Algorithm&lt;/title&gt;&lt;secondary-title&gt;Recent Trends in Artificial Intelligence &amp;amp; its Applications&lt;/secondary-title&gt;&lt;/titles&gt;&lt;periodical&gt;&lt;full-title&gt;Recent Trends in Artificial Intelligence &amp;amp; its Applications&lt;/full-title&gt;&lt;/periodical&gt;&lt;pages&gt;26-32&lt;/pages&gt;&lt;volume&gt;2&lt;/volume&gt;&lt;number&gt;1&lt;/number&gt;&lt;dates&gt;&lt;year&gt;2023&lt;/year&gt;&lt;/dates&gt;&lt;urls&gt;&lt;/urls&gt;&lt;/record&gt;&lt;/Cite&gt;&lt;/EndNote&gt;</w:instrText>
      </w:r>
      <w:r w:rsidRPr="004639D1">
        <w:fldChar w:fldCharType="separate"/>
      </w:r>
      <w:r w:rsidRPr="004639D1">
        <w:t>(Shelke et al., 2023)</w:t>
      </w:r>
      <w:r w:rsidRPr="004639D1">
        <w:fldChar w:fldCharType="end"/>
      </w:r>
      <w:r w:rsidRPr="004639D1">
        <w:t xml:space="preserve"> used Random Forest algorithms along with image processing techniques, including grayscale conversion, edge detection, and feature extraction. The system obtained 84.25% accuracy, 66.25% recall, and 78.63% precision. However, the short training sample harmed its overall performance and resilience.</w:t>
      </w:r>
    </w:p>
    <w:p w14:paraId="12B4C6A6" w14:textId="77777777" w:rsidR="0067510F" w:rsidRPr="004639D1" w:rsidRDefault="0067510F" w:rsidP="0067510F">
      <w:pPr>
        <w:spacing w:after="0" w:line="480" w:lineRule="auto"/>
        <w:jc w:val="both"/>
      </w:pPr>
    </w:p>
    <w:p w14:paraId="3C35854D" w14:textId="7DDD0849" w:rsidR="0067510F" w:rsidRPr="004639D1" w:rsidRDefault="0067510F" w:rsidP="00153FF3">
      <w:pPr>
        <w:pStyle w:val="Heading3"/>
        <w:rPr>
          <w:b w:val="0"/>
        </w:rPr>
      </w:pPr>
      <w:bookmarkStart w:id="50" w:name="_Toc199513250"/>
      <w:bookmarkStart w:id="51" w:name="_Toc199715410"/>
      <w:r w:rsidRPr="004639D1">
        <w:t>Deep Learning Approaches</w:t>
      </w:r>
      <w:bookmarkEnd w:id="50"/>
      <w:bookmarkEnd w:id="51"/>
    </w:p>
    <w:p w14:paraId="6C47C13F" w14:textId="47A96281" w:rsidR="0067510F" w:rsidRPr="004639D1" w:rsidRDefault="0067510F" w:rsidP="0067510F">
      <w:pPr>
        <w:spacing w:after="0" w:line="480" w:lineRule="auto"/>
        <w:jc w:val="both"/>
      </w:pPr>
      <w:r w:rsidRPr="004639D1">
        <w:t xml:space="preserve">This method was presented by </w:t>
      </w:r>
      <w:r w:rsidRPr="004639D1">
        <w:fldChar w:fldCharType="begin"/>
      </w:r>
      <w:r w:rsidRPr="004639D1">
        <w:instrText xml:space="preserve"> ADDIN EN.CITE &lt;EndNote&gt;&lt;Cite&gt;&lt;Author&gt;Richard-Nnabu&lt;/Author&gt;&lt;Year&gt;2024&lt;/Year&gt;&lt;RecNum&gt;8&lt;/RecNum&gt;&lt;DisplayText&gt;(Richard-Nnabu et al., 2024)&lt;/DisplayText&gt;&lt;record&gt;&lt;rec-number&gt;8&lt;/rec-number&gt;&lt;foreign-keys&gt;&lt;key app="EN" db-id="e0vs9pp2yws5a3ed95epxwpgtw2e0t02d590" timestamp="1735440065"&gt;8&lt;/key&gt;&lt;/foreign-keys&gt;&lt;ref-type name="Journal Article"&gt;17&lt;/ref-type&gt;&lt;contributors&gt;&lt;authors&gt;&lt;author&gt;Richard-Nnabu, Nneka Ernestina&lt;/author&gt;&lt;author&gt;Ituma, Chinagolum&lt;/author&gt;&lt;author&gt;Nweke, Henry Friday&lt;/author&gt;&lt;/authors&gt;&lt;/contributors&gt;&lt;titles&gt;&lt;title&gt;Convolutional neural networks method for folded naira currency denominations recognition and analysis&lt;/title&gt;&lt;secondary-title&gt;Journal of the Nigerian Society of Physical Sciences&lt;/secondary-title&gt;&lt;/titles&gt;&lt;periodical&gt;&lt;full-title&gt;Journal of the Nigerian Society of Physical Sciences&lt;/full-title&gt;&lt;/periodical&gt;&lt;pages&gt;2239-2239&lt;/pages&gt;&lt;dates&gt;&lt;year&gt;2024&lt;/year&gt;&lt;/dates&gt;&lt;isbn&gt;2714-4704&lt;/isbn&gt;&lt;urls&gt;&lt;/urls&gt;&lt;/record&gt;&lt;/Cite&gt;&lt;/EndNote&gt;</w:instrText>
      </w:r>
      <w:r w:rsidRPr="004639D1">
        <w:fldChar w:fldCharType="separate"/>
      </w:r>
      <w:r w:rsidRPr="004639D1">
        <w:t>(Richard-Nnabu et al., 2024)</w:t>
      </w:r>
      <w:r w:rsidRPr="004639D1">
        <w:fldChar w:fldCharType="end"/>
      </w:r>
      <w:r w:rsidRPr="004639D1">
        <w:t xml:space="preserve"> the method uses Convolutional Neural Networks (CNN) to detect counterfeit Nigerian Naira notes. Their model had an accuracy of 95% even when some of the notes were folded or partially faded notes. The strength </w:t>
      </w:r>
      <w:r w:rsidRPr="004639D1">
        <w:lastRenderedPageBreak/>
        <w:t>of CNN’s in handling such complexities underlines their potential for counterfeit currency identification. However, the study emphasized on the need for larger and more diverse datasets</w:t>
      </w:r>
      <w:r w:rsidR="00F56339" w:rsidRPr="004639D1">
        <w:t xml:space="preserve"> to boost the relevance of the approach currency identification. </w:t>
      </w:r>
      <w:r w:rsidRPr="004639D1">
        <w:fldChar w:fldCharType="begin"/>
      </w:r>
      <w:r w:rsidRPr="004639D1">
        <w:instrText xml:space="preserve"> ADDIN EN.CITE &lt;EndNote&gt;&lt;Cite&gt;&lt;Author&gt;Roy&lt;/Author&gt;&lt;Year&gt;2019&lt;/Year&gt;&lt;RecNum&gt;4&lt;/RecNum&gt;&lt;DisplayText&gt;(Roy et al., 2019)&lt;/DisplayText&gt;&lt;record&gt;&lt;rec-number&gt;4&lt;/rec-number&gt;&lt;foreign-keys&gt;&lt;key app="EN" db-id="e0vs9pp2yws5a3ed95epxwpgtw2e0t02d590" timestamp="1735398702"&gt;4&lt;/key&gt;&lt;/foreign-keys&gt;&lt;ref-type name="Journal Article"&gt;17&lt;/ref-type&gt;&lt;contributors&gt;&lt;authors&gt;&lt;author&gt;Roy, Vidhi&lt;/author&gt;&lt;author&gt;Mishra, Gangey&lt;/author&gt;&lt;author&gt;Mannadiar, Rahul&lt;/author&gt;&lt;author&gt;Patil, Sushant&lt;/author&gt;&lt;/authors&gt;&lt;/contributors&gt;&lt;titles&gt;&lt;title&gt;Fake currency detection using image processing&lt;/title&gt;&lt;secondary-title&gt;International journal of computer science and mobile computing&lt;/secondary-title&gt;&lt;/titles&gt;&lt;periodical&gt;&lt;full-title&gt;International journal of computer science and mobile computing&lt;/full-title&gt;&lt;/periodical&gt;&lt;pages&gt;88-93&lt;/pages&gt;&lt;volume&gt;8&lt;/volume&gt;&lt;number&gt;4&lt;/number&gt;&lt;dates&gt;&lt;year&gt;2019&lt;/year&gt;&lt;/dates&gt;&lt;urls&gt;&lt;/urls&gt;&lt;/record&gt;&lt;/Cite&gt;&lt;/EndNote&gt;</w:instrText>
      </w:r>
      <w:r w:rsidRPr="004639D1">
        <w:fldChar w:fldCharType="separate"/>
      </w:r>
      <w:r w:rsidRPr="004639D1">
        <w:t>(Roy et al., 2019)</w:t>
      </w:r>
      <w:r w:rsidRPr="004639D1">
        <w:fldChar w:fldCharType="end"/>
      </w:r>
      <w:r w:rsidRPr="004639D1">
        <w:t xml:space="preserve"> employed grayscale conversion, segmentation, and the Structural Similarity Index Measure (SSIM) with CNN’s for recognizing counterfeit Indian banknotes. Although their approach provided good accuracy for Indian notes, its lack of real-time applicability remained a barrier. Another important deep learning approach was produced by </w:t>
      </w:r>
      <w:r w:rsidRPr="004639D1">
        <w:fldChar w:fldCharType="begin"/>
      </w:r>
      <w:r w:rsidRPr="004639D1">
        <w:instrText xml:space="preserve"> ADDIN EN.CITE &lt;EndNote&gt;&lt;Cite&gt;&lt;Author&gt;Kumar&lt;/Author&gt;&lt;Year&gt;2020&lt;/Year&gt;&lt;RecNum&gt;9&lt;/RecNum&gt;&lt;DisplayText&gt;(Kumar et al., 2020)&lt;/DisplayText&gt;&lt;record&gt;&lt;rec-number&gt;9&lt;/rec-number&gt;&lt;foreign-keys&gt;&lt;key app="EN" db-id="e0vs9pp2yws5a3ed95epxwpgtw2e0t02d590" timestamp="1735440261"&gt;9&lt;/key&gt;&lt;/foreign-keys&gt;&lt;ref-type name="Conference Proceedings"&gt;10&lt;/ref-type&gt;&lt;contributors&gt;&lt;authors&gt;&lt;author&gt;Kumar, S Naresh&lt;/author&gt;&lt;author&gt;Singal, Gaurav&lt;/author&gt;&lt;author&gt;Sirikonda, Shwetha&lt;/author&gt;&lt;author&gt;Nethravathi, R&lt;/author&gt;&lt;/authors&gt;&lt;/contributors&gt;&lt;titles&gt;&lt;title&gt;A novel approach for detection of counterfeit Indian currency notes using deep convolutional neural network&lt;/title&gt;&lt;secondary-title&gt;IOP conference series: materials science and engineering&lt;/secondary-title&gt;&lt;/titles&gt;&lt;pages&gt;022018&lt;/pages&gt;&lt;volume&gt;981&lt;/volume&gt;&lt;number&gt;2&lt;/number&gt;&lt;dates&gt;&lt;year&gt;2020&lt;/year&gt;&lt;/dates&gt;&lt;publisher&gt;IOP Publishing&lt;/publisher&gt;&lt;isbn&gt;1757-899X&lt;/isbn&gt;&lt;urls&gt;&lt;/urls&gt;&lt;/record&gt;&lt;/Cite&gt;&lt;/EndNote&gt;</w:instrText>
      </w:r>
      <w:r w:rsidRPr="004639D1">
        <w:fldChar w:fldCharType="separate"/>
      </w:r>
      <w:r w:rsidRPr="004639D1">
        <w:t>(Kumar et al., 2020)</w:t>
      </w:r>
      <w:r w:rsidRPr="004639D1">
        <w:fldChar w:fldCharType="end"/>
      </w:r>
      <w:r w:rsidRPr="004639D1">
        <w:t xml:space="preserve">, who designed a three-layer CNN obtaining 96.9% accuracy. Their study revealed issues associated to soiled or destroyed notes, which needs further research to overcome. </w:t>
      </w:r>
      <w:r w:rsidRPr="004639D1">
        <w:fldChar w:fldCharType="begin"/>
      </w:r>
      <w:r w:rsidRPr="004639D1">
        <w:instrText xml:space="preserve"> ADDIN EN.CITE &lt;EndNote&gt;&lt;Cite&gt;&lt;Author&gt;Ibitoye&lt;/Author&gt;&lt;Year&gt;2024&lt;/Year&gt;&lt;RecNum&gt;31&lt;/RecNum&gt;&lt;DisplayText&gt;(Ibitoye, 2024)&lt;/DisplayText&gt;&lt;record&gt;&lt;rec-number&gt;31&lt;/rec-number&gt;&lt;foreign-keys&gt;&lt;key app="EN" db-id="e0vs9pp2yws5a3ed95epxwpgtw2e0t02d590" timestamp="1735487430"&gt;31&lt;/key&gt;&lt;/foreign-keys&gt;&lt;ref-type name="Journal Article"&gt;17&lt;/ref-type&gt;&lt;contributors&gt;&lt;authors&gt;&lt;author&gt;Ibitoye, Oladapo Tolulope&lt;/author&gt;&lt;/authors&gt;&lt;/contributors&gt;&lt;titles&gt;&lt;title&gt;Fake Currency Detection using Modified Faster Region-Based Convolutional Neural Network&lt;/title&gt;&lt;secondary-title&gt;International Journal of Electrical Engineering and Computer Science&lt;/secondary-title&gt;&lt;/titles&gt;&lt;periodical&gt;&lt;full-title&gt;International Journal of Electrical Engineering and Computer Science&lt;/full-title&gt;&lt;/periodical&gt;&lt;pages&gt;46-50&lt;/pages&gt;&lt;volume&gt;6&lt;/volume&gt;&lt;dates&gt;&lt;year&gt;2024&lt;/year&gt;&lt;/dates&gt;&lt;urls&gt;&lt;/urls&gt;&lt;/record&gt;&lt;/Cite&gt;&lt;/EndNote&gt;</w:instrText>
      </w:r>
      <w:r w:rsidRPr="004639D1">
        <w:fldChar w:fldCharType="separate"/>
      </w:r>
      <w:r w:rsidRPr="004639D1">
        <w:t>(Ibitoye, 2024)</w:t>
      </w:r>
      <w:r w:rsidRPr="004639D1">
        <w:fldChar w:fldCharType="end"/>
      </w:r>
      <w:r w:rsidRPr="004639D1">
        <w:t xml:space="preserve"> implements a Modified Faster R-CNN with the Inception V3 architecture. Achieving a detection accuracy of 97%, the technique struggled with worn out or damaged notes and required high-quality photos for accurate detection. </w:t>
      </w:r>
      <w:r w:rsidRPr="004639D1">
        <w:fldChar w:fldCharType="begin"/>
      </w:r>
      <w:r w:rsidRPr="004639D1">
        <w:instrText xml:space="preserve"> ADDIN EN.CITE &lt;EndNote&gt;&lt;Cite&gt;&lt;Author&gt;Abishek&lt;/Author&gt;&lt;Year&gt;2020&lt;/Year&gt;&lt;RecNum&gt;35&lt;/RecNum&gt;&lt;DisplayText&gt;(Abishek &amp;amp; Kavin, 2020)&lt;/DisplayText&gt;&lt;record&gt;&lt;rec-number&gt;35&lt;/rec-number&gt;&lt;foreign-keys&gt;&lt;key app="EN" db-id="e0vs9pp2yws5a3ed95epxwpgtw2e0t02d590" timestamp="1735488938"&gt;35&lt;/key&gt;&lt;/foreign-keys&gt;&lt;ref-type name="Journal Article"&gt;17&lt;/ref-type&gt;&lt;contributors&gt;&lt;authors&gt;&lt;author&gt;Abishek, Mr M&lt;/author&gt;&lt;author&gt;Kavin, Mr B&lt;/author&gt;&lt;/authors&gt;&lt;/contributors&gt;&lt;titles&gt;&lt;title&gt;Mr. and B&lt;/title&gt;&lt;secondary-title&gt;Raj Kumaran, ECE Department, Bannari Amman Institute of Technology, Tamil Nadu,“FAKE CURRENCY DETECTION USING CNN”,“India&lt;/secondary-title&gt;&lt;/titles&gt;&lt;periodical&gt;&lt;full-title&gt;Raj Kumaran, ECE Department, Bannari Amman Institute of Technology, Tamil Nadu,“FAKE CURRENCY DETECTION USING CNN”,“India&lt;/full-title&gt;&lt;/periodical&gt;&lt;volume&gt;7&lt;/volume&gt;&lt;number&gt;03&lt;/number&gt;&lt;dates&gt;&lt;year&gt;2020&lt;/year&gt;&lt;/dates&gt;&lt;urls&gt;&lt;/urls&gt;&lt;/record&gt;&lt;/Cite&gt;&lt;/EndNote&gt;</w:instrText>
      </w:r>
      <w:r w:rsidRPr="004639D1">
        <w:fldChar w:fldCharType="separate"/>
      </w:r>
      <w:r w:rsidRPr="004639D1">
        <w:t>(Abishek &amp; Kavin, 2020)</w:t>
      </w:r>
      <w:r w:rsidRPr="004639D1">
        <w:fldChar w:fldCharType="end"/>
      </w:r>
      <w:r w:rsidRPr="004639D1">
        <w:t xml:space="preserve"> studied CNNs for classification while emphasizing on dataset size. The accuracy increased with a large dataset yet the system struggled at noise levels. </w:t>
      </w:r>
      <w:r w:rsidRPr="004639D1">
        <w:fldChar w:fldCharType="begin"/>
      </w:r>
      <w:r w:rsidRPr="004639D1">
        <w:instrText xml:space="preserve"> ADDIN EN.CITE &lt;EndNote&gt;&lt;Cite&gt;&lt;Author&gt;Sruthy&lt;/Author&gt;&lt;Year&gt;2022&lt;/Year&gt;&lt;RecNum&gt;36&lt;/RecNum&gt;&lt;DisplayText&gt;(Sruthy, 2022)&lt;/DisplayText&gt;&lt;record&gt;&lt;rec-number&gt;36&lt;/rec-number&gt;&lt;foreign-keys&gt;&lt;key app="EN" db-id="e0vs9pp2yws5a3ed95epxwpgtw2e0t02d590" timestamp="1735489077"&gt;36&lt;/key&gt;&lt;/foreign-keys&gt;&lt;ref-type name="Journal Article"&gt;17&lt;/ref-type&gt;&lt;contributors&gt;&lt;authors&gt;&lt;author&gt;Sruthy, R&lt;/author&gt;&lt;/authors&gt;&lt;/contributors&gt;&lt;titles&gt;&lt;title&gt;A review of Fake Currency Recognition Methods&lt;/title&gt;&lt;secondary-title&gt;no. July&lt;/secondary-title&gt;&lt;/titles&gt;&lt;periodical&gt;&lt;full-title&gt;no. July&lt;/full-title&gt;&lt;/periodical&gt;&lt;pages&gt;2633-2636&lt;/pages&gt;&lt;dates&gt;&lt;year&gt;2022&lt;/year&gt;&lt;/dates&gt;&lt;urls&gt;&lt;/urls&gt;&lt;/record&gt;&lt;/Cite&gt;&lt;/EndNote&gt;</w:instrText>
      </w:r>
      <w:r w:rsidRPr="004639D1">
        <w:fldChar w:fldCharType="separate"/>
      </w:r>
      <w:r w:rsidRPr="004639D1">
        <w:t>(Sruthy, 2022)</w:t>
      </w:r>
      <w:r w:rsidRPr="004639D1">
        <w:fldChar w:fldCharType="end"/>
      </w:r>
      <w:r w:rsidRPr="004639D1">
        <w:t xml:space="preserve"> contrasted approaches, highlighting CNN's great accuracy despite processing expenses, whereas SVM and KNN were less resource-intensive but somewhat successful.</w:t>
      </w:r>
    </w:p>
    <w:p w14:paraId="17CD8BC5" w14:textId="77777777" w:rsidR="0067510F" w:rsidRPr="004639D1" w:rsidRDefault="0067510F" w:rsidP="0067510F">
      <w:pPr>
        <w:spacing w:after="0" w:line="480" w:lineRule="auto"/>
        <w:jc w:val="both"/>
      </w:pPr>
    </w:p>
    <w:p w14:paraId="4377BE09" w14:textId="6D761F30" w:rsidR="0067510F" w:rsidRPr="004639D1" w:rsidRDefault="00800FFA" w:rsidP="00153FF3">
      <w:pPr>
        <w:pStyle w:val="Heading2"/>
        <w:rPr>
          <w:b w:val="0"/>
        </w:rPr>
      </w:pPr>
      <w:r w:rsidRPr="004639D1">
        <w:t xml:space="preserve"> </w:t>
      </w:r>
      <w:bookmarkStart w:id="52" w:name="_Toc199513251"/>
      <w:bookmarkStart w:id="53" w:name="_Toc199715411"/>
      <w:r w:rsidR="0067510F" w:rsidRPr="004639D1">
        <w:t>Image Processing Techniques</w:t>
      </w:r>
      <w:bookmarkEnd w:id="52"/>
      <w:bookmarkEnd w:id="53"/>
    </w:p>
    <w:p w14:paraId="63C24552" w14:textId="77777777" w:rsidR="0067510F" w:rsidRPr="004639D1" w:rsidRDefault="0067510F" w:rsidP="0067510F">
      <w:pPr>
        <w:spacing w:after="0" w:line="480" w:lineRule="auto"/>
        <w:jc w:val="both"/>
      </w:pPr>
      <w:r w:rsidRPr="004639D1">
        <w:t>Image processing techniques plays a significant role in counterfeit detection by enabling the extraction and analysis of essential data from images. These techniques include grayscale conversion, edge detection, segmentation, and feature extraction, all of which contribute to the effective identification of original notes from fakes.</w:t>
      </w:r>
    </w:p>
    <w:p w14:paraId="2EEA43C4" w14:textId="77777777" w:rsidR="0067510F" w:rsidRPr="004639D1" w:rsidRDefault="0067510F" w:rsidP="0067510F">
      <w:pPr>
        <w:spacing w:after="0" w:line="480" w:lineRule="auto"/>
        <w:jc w:val="both"/>
      </w:pPr>
    </w:p>
    <w:p w14:paraId="6C367C09" w14:textId="0A1C699D" w:rsidR="0067510F" w:rsidRPr="004639D1" w:rsidRDefault="0067510F" w:rsidP="00153FF3">
      <w:pPr>
        <w:pStyle w:val="Heading3"/>
      </w:pPr>
      <w:bookmarkStart w:id="54" w:name="_Toc199513252"/>
      <w:bookmarkStart w:id="55" w:name="_Toc199715412"/>
      <w:r w:rsidRPr="004639D1">
        <w:lastRenderedPageBreak/>
        <w:t>Grayscale Conversion and Edge Detection</w:t>
      </w:r>
      <w:bookmarkEnd w:id="54"/>
      <w:bookmarkEnd w:id="55"/>
    </w:p>
    <w:p w14:paraId="01414A34" w14:textId="77777777" w:rsidR="0067510F" w:rsidRPr="004639D1" w:rsidRDefault="0067510F" w:rsidP="0067510F">
      <w:pPr>
        <w:spacing w:after="0" w:line="480" w:lineRule="auto"/>
        <w:jc w:val="both"/>
      </w:pPr>
      <w:r w:rsidRPr="004639D1">
        <w:t xml:space="preserve">In this paper </w:t>
      </w:r>
      <w:r w:rsidRPr="004639D1">
        <w:fldChar w:fldCharType="begin"/>
      </w:r>
      <w:r w:rsidRPr="004639D1">
        <w:instrText xml:space="preserve"> ADDIN EN.CITE &lt;EndNote&gt;&lt;Cite&gt;&lt;Author&gt;Roy&lt;/Author&gt;&lt;Year&gt;2019&lt;/Year&gt;&lt;RecNum&gt;4&lt;/RecNum&gt;&lt;DisplayText&gt;(Roy et al., 2019)&lt;/DisplayText&gt;&lt;record&gt;&lt;rec-number&gt;4&lt;/rec-number&gt;&lt;foreign-keys&gt;&lt;key app="EN" db-id="e0vs9pp2yws5a3ed95epxwpgtw2e0t02d590" timestamp="1735398702"&gt;4&lt;/key&gt;&lt;/foreign-keys&gt;&lt;ref-type name="Journal Article"&gt;17&lt;/ref-type&gt;&lt;contributors&gt;&lt;authors&gt;&lt;author&gt;Roy, Vidhi&lt;/author&gt;&lt;author&gt;Mishra, Gangey&lt;/author&gt;&lt;author&gt;Mannadiar, Rahul&lt;/author&gt;&lt;author&gt;Patil, Sushant&lt;/author&gt;&lt;/authors&gt;&lt;/contributors&gt;&lt;titles&gt;&lt;title&gt;Fake currency detection using image processing&lt;/title&gt;&lt;secondary-title&gt;International journal of computer science and mobile computing&lt;/secondary-title&gt;&lt;/titles&gt;&lt;periodical&gt;&lt;full-title&gt;International journal of computer science and mobile computing&lt;/full-title&gt;&lt;/periodical&gt;&lt;pages&gt;88-93&lt;/pages&gt;&lt;volume&gt;8&lt;/volume&gt;&lt;number&gt;4&lt;/number&gt;&lt;dates&gt;&lt;year&gt;2019&lt;/year&gt;&lt;/dates&gt;&lt;urls&gt;&lt;/urls&gt;&lt;/record&gt;&lt;/Cite&gt;&lt;/EndNote&gt;</w:instrText>
      </w:r>
      <w:r w:rsidRPr="004639D1">
        <w:fldChar w:fldCharType="separate"/>
      </w:r>
      <w:r w:rsidRPr="004639D1">
        <w:t>(Roy et al., 2019)</w:t>
      </w:r>
      <w:r w:rsidRPr="004639D1">
        <w:fldChar w:fldCharType="end"/>
      </w:r>
      <w:r w:rsidRPr="004639D1">
        <w:t xml:space="preserve"> introduced an image processing-based counterfeit detection system implemented in Python. The technique employs Grayscale Conversion to reduce colour images to a single intensity layer, hence simplifying computations while keeping crucial properties of the currency note. Edge Detection Techniques such as Canny edge detection are applied to identify boundaries inside the image, enabling the extraction of features like text, symbols, and patterns. Segmentation and Feature Extraction: These techniques separates the images into individual sections, enabling the detection of security characteristics such as watermarks, security threads, and denomination markers. </w:t>
      </w:r>
      <w:r w:rsidRPr="004639D1">
        <w:fldChar w:fldCharType="begin"/>
      </w:r>
      <w:r w:rsidRPr="004639D1">
        <w:instrText xml:space="preserve"> ADDIN EN.CITE &lt;EndNote&gt;&lt;Cite&gt;&lt;Author&gt;Roy&lt;/Author&gt;&lt;Year&gt;2019&lt;/Year&gt;&lt;RecNum&gt;29&lt;/RecNum&gt;&lt;DisplayText&gt;(Roy et al., 2019)&lt;/DisplayText&gt;&lt;record&gt;&lt;rec-number&gt;29&lt;/rec-number&gt;&lt;foreign-keys&gt;&lt;key app="EN" db-id="e0vs9pp2yws5a3ed95epxwpgtw2e0t02d590" timestamp="1735486598"&gt;29&lt;/key&gt;&lt;/foreign-keys&gt;&lt;ref-type name="Journal Article"&gt;17&lt;/ref-type&gt;&lt;contributors&gt;&lt;authors&gt;&lt;author&gt;Roy, Vidhi&lt;/author&gt;&lt;author&gt;Mishra, Gangey&lt;/author&gt;&lt;author&gt;Mannadiar, Rahul&lt;/author&gt;&lt;author&gt;Patil, Sushant&lt;/author&gt;&lt;/authors&gt;&lt;/contributors&gt;&lt;titles&gt;&lt;title&gt;Fake currency detection using image processing&lt;/title&gt;&lt;secondary-title&gt;International journal of computer science and mobile computing&lt;/secondary-title&gt;&lt;/titles&gt;&lt;periodical&gt;&lt;full-title&gt;International journal of computer science and mobile computing&lt;/full-title&gt;&lt;/periodical&gt;&lt;pages&gt;88-93&lt;/pages&gt;&lt;volume&gt;8&lt;/volume&gt;&lt;number&gt;4&lt;/number&gt;&lt;dates&gt;&lt;year&gt;2019&lt;/year&gt;&lt;/dates&gt;&lt;urls&gt;&lt;/urls&gt;&lt;/record&gt;&lt;/Cite&gt;&lt;/EndNote&gt;</w:instrText>
      </w:r>
      <w:r w:rsidRPr="004639D1">
        <w:fldChar w:fldCharType="separate"/>
      </w:r>
      <w:r w:rsidRPr="004639D1">
        <w:t>(Roy et al., 2019)</w:t>
      </w:r>
      <w:r w:rsidRPr="004639D1">
        <w:fldChar w:fldCharType="end"/>
      </w:r>
      <w:r w:rsidRPr="004639D1">
        <w:t xml:space="preserve"> used grayscale conversion, edge detection, segmentation, and SSIM for feature comparison, focussing on Indian currency. The system lacked real-time accessibility.</w:t>
      </w:r>
    </w:p>
    <w:p w14:paraId="40C853C7" w14:textId="77777777" w:rsidR="0067510F" w:rsidRPr="004639D1" w:rsidRDefault="0067510F" w:rsidP="0067510F">
      <w:pPr>
        <w:spacing w:after="0" w:line="480" w:lineRule="auto"/>
        <w:jc w:val="both"/>
      </w:pPr>
      <w:r w:rsidRPr="004639D1">
        <w:t>Edge detection is particularly effective for recognizing important features that are difficult to recreate in counterfeit notes. The technique enhances the accuracy of feature extraction algorithms, guaranteeing that even minute information is recorded efficiently.</w:t>
      </w:r>
    </w:p>
    <w:p w14:paraId="6042DD8C" w14:textId="77777777" w:rsidR="0067510F" w:rsidRPr="004639D1" w:rsidRDefault="0067510F" w:rsidP="0067510F">
      <w:pPr>
        <w:spacing w:after="0" w:line="480" w:lineRule="auto"/>
        <w:jc w:val="both"/>
      </w:pPr>
    </w:p>
    <w:p w14:paraId="003A2A84" w14:textId="1B51B557" w:rsidR="0067510F" w:rsidRPr="004639D1" w:rsidRDefault="0067510F" w:rsidP="00153FF3">
      <w:pPr>
        <w:pStyle w:val="Heading3"/>
        <w:rPr>
          <w:b w:val="0"/>
        </w:rPr>
      </w:pPr>
      <w:bookmarkStart w:id="56" w:name="_Toc199513253"/>
      <w:bookmarkStart w:id="57" w:name="_Toc199715413"/>
      <w:r w:rsidRPr="004639D1">
        <w:t>Application of MATLAB for image processing</w:t>
      </w:r>
      <w:bookmarkEnd w:id="56"/>
      <w:bookmarkEnd w:id="57"/>
    </w:p>
    <w:p w14:paraId="527DB795" w14:textId="77777777" w:rsidR="0067510F" w:rsidRPr="004639D1" w:rsidRDefault="0067510F" w:rsidP="0067510F">
      <w:pPr>
        <w:spacing w:after="0" w:line="480" w:lineRule="auto"/>
        <w:jc w:val="both"/>
      </w:pPr>
      <w:r w:rsidRPr="004639D1">
        <w:fldChar w:fldCharType="begin"/>
      </w:r>
      <w:r w:rsidRPr="004639D1">
        <w:instrText xml:space="preserve"> ADDIN EN.CITE &lt;EndNote&gt;&lt;Cite&gt;&lt;Author&gt;Swami&lt;/Author&gt;&lt;Year&gt;2019&lt;/Year&gt;&lt;RecNum&gt;10&lt;/RecNum&gt;&lt;DisplayText&gt;(Swami et al., 2019)&lt;/DisplayText&gt;&lt;record&gt;&lt;rec-number&gt;10&lt;/rec-number&gt;&lt;foreign-keys&gt;&lt;key app="EN" db-id="e0vs9pp2yws5a3ed95epxwpgtw2e0t02d590" timestamp="1735441046"&gt;10&lt;/key&gt;&lt;/foreign-keys&gt;&lt;ref-type name="Journal Article"&gt;17&lt;/ref-type&gt;&lt;contributors&gt;&lt;authors&gt;&lt;author&gt;Swami, Kiran&lt;/author&gt;&lt;author&gt;Murumkar, Kshitija&lt;/author&gt;&lt;author&gt;Ghadekar, Dr Premanand&lt;/author&gt;&lt;author&gt;Solanki, Yash&lt;/author&gt;&lt;/authors&gt;&lt;/contributors&gt;&lt;titles&gt;&lt;title&gt;Currency recognition and fake currency identification using image processing&lt;/title&gt;&lt;secondary-title&gt;International Journal of Advance Research, Ideas and Innovation in Technology&lt;/secondary-title&gt;&lt;/titles&gt;&lt;periodical&gt;&lt;full-title&gt;International Journal of Advance Research, Ideas and Innovation in Technology&lt;/full-title&gt;&lt;/periodical&gt;&lt;pages&gt;659-661&lt;/pages&gt;&lt;volume&gt;5&lt;/volume&gt;&lt;number&gt;3&lt;/number&gt;&lt;dates&gt;&lt;year&gt;2019&lt;/year&gt;&lt;/dates&gt;&lt;urls&gt;&lt;/urls&gt;&lt;/record&gt;&lt;/Cite&gt;&lt;/EndNote&gt;</w:instrText>
      </w:r>
      <w:r w:rsidRPr="004639D1">
        <w:fldChar w:fldCharType="separate"/>
      </w:r>
      <w:r w:rsidRPr="004639D1">
        <w:t>(Swami et al., 2019)</w:t>
      </w:r>
      <w:r w:rsidRPr="004639D1">
        <w:fldChar w:fldCharType="end"/>
      </w:r>
      <w:r w:rsidRPr="004639D1">
        <w:t xml:space="preserve"> employed MATLAB to construct edge detection and feature extraction algorithms. While their system effectively identified currency sorts, its effectiveness was limited for U.S. Dollars and lacked integration across various currencies. Their technique exhibited greater accuracy, particularly for lower-quality photos acquired under variable illumination circumstances.</w:t>
      </w:r>
    </w:p>
    <w:p w14:paraId="3BF8C0B9" w14:textId="77777777" w:rsidR="0067510F" w:rsidRPr="004639D1" w:rsidRDefault="0067510F" w:rsidP="0067510F">
      <w:pPr>
        <w:spacing w:after="0" w:line="480" w:lineRule="auto"/>
        <w:jc w:val="both"/>
      </w:pPr>
    </w:p>
    <w:p w14:paraId="51064928" w14:textId="466FB11D" w:rsidR="0067510F" w:rsidRPr="004639D1" w:rsidRDefault="0067510F" w:rsidP="00153FF3">
      <w:pPr>
        <w:pStyle w:val="Heading3"/>
        <w:rPr>
          <w:b w:val="0"/>
        </w:rPr>
      </w:pPr>
      <w:bookmarkStart w:id="58" w:name="_Toc199513254"/>
      <w:bookmarkStart w:id="59" w:name="_Toc199715414"/>
      <w:r w:rsidRPr="004639D1">
        <w:t>Colour Histogram-Based Classification</w:t>
      </w:r>
      <w:bookmarkEnd w:id="58"/>
      <w:bookmarkEnd w:id="59"/>
    </w:p>
    <w:p w14:paraId="79315619" w14:textId="77777777" w:rsidR="0067510F" w:rsidRPr="004639D1" w:rsidRDefault="0067510F" w:rsidP="0067510F">
      <w:pPr>
        <w:spacing w:after="0" w:line="480" w:lineRule="auto"/>
        <w:jc w:val="both"/>
      </w:pPr>
      <w:r w:rsidRPr="004639D1">
        <w:t xml:space="preserve">In this paper </w:t>
      </w:r>
      <w:r w:rsidRPr="004639D1">
        <w:fldChar w:fldCharType="begin"/>
      </w:r>
      <w:r w:rsidRPr="004639D1">
        <w:instrText xml:space="preserve"> ADDIN EN.CITE &lt;EndNote&gt;&lt;Cite&gt;&lt;Author&gt;Omeiza&lt;/Author&gt;&lt;Year&gt;2023&lt;/Year&gt;&lt;RecNum&gt;11&lt;/RecNum&gt;&lt;DisplayText&gt;(Omeiza et al., 2023)&lt;/DisplayText&gt;&lt;record&gt;&lt;rec-number&gt;11&lt;/rec-number&gt;&lt;foreign-keys&gt;&lt;key app="EN" db-id="e0vs9pp2yws5a3ed95epxwpgtw2e0t02d590" timestamp="1735441402"&gt;11&lt;/key&gt;&lt;/foreign-keys&gt;&lt;ref-type name="Journal Article"&gt;17&lt;/ref-type&gt;&lt;contributors&gt;&lt;authors&gt;&lt;author&gt;Omeiza, IOA&lt;/author&gt;&lt;author&gt;Ogunbiyi, O&lt;/author&gt;&lt;author&gt;Ogundepo, OY&lt;/author&gt;&lt;author&gt;Otuoze, AO&lt;/author&gt;&lt;author&gt;Egbune, DO&lt;/author&gt;&lt;author&gt;Osunsanya, K&lt;/author&gt;&lt;/authors&gt;&lt;/contributors&gt;&lt;titles&gt;&lt;title&gt;A Method of Colour-Histogram Matching for Nigerian Paper Currency Notes Classification&lt;/title&gt;&lt;/titles&gt;&lt;dates&gt;&lt;year&gt;2023&lt;/year&gt;&lt;/dates&gt;&lt;urls&gt;&lt;/urls&gt;&lt;/record&gt;&lt;/Cite&gt;&lt;/EndNote&gt;</w:instrText>
      </w:r>
      <w:r w:rsidRPr="004639D1">
        <w:fldChar w:fldCharType="separate"/>
      </w:r>
      <w:r w:rsidRPr="004639D1">
        <w:t>(Omeiza et al., 2023)</w:t>
      </w:r>
      <w:r w:rsidRPr="004639D1">
        <w:fldChar w:fldCharType="end"/>
      </w:r>
      <w:r w:rsidRPr="004639D1">
        <w:t xml:space="preserve"> introduced a new approach of using color histograms in the HSI color space for categorizing Nigerian Naira denominations, the 200, 500, and 1000 notes. </w:t>
      </w:r>
      <w:r w:rsidRPr="004639D1">
        <w:lastRenderedPageBreak/>
        <w:t xml:space="preserve">The rule-based classifier used 10-bin histograms for hue, saturation, and intensity components, obtaining an average accuracy of 98.66%. The technique displayed good performance with minimum preprocessing demands, making it efficient for the real-world applications. Despite its success, the approach presented issues with soiled or damaged notes, which were handled by focusing on accuracy for lesser denominations. </w:t>
      </w:r>
      <w:r w:rsidRPr="004639D1">
        <w:fldChar w:fldCharType="begin"/>
      </w:r>
      <w:r w:rsidRPr="004639D1">
        <w:instrText xml:space="preserve"> ADDIN EN.CITE &lt;EndNote&gt;&lt;Cite&gt;&lt;Author&gt;Almu&lt;/Author&gt;&lt;Year&gt;2017&lt;/Year&gt;&lt;RecNum&gt;30&lt;/RecNum&gt;&lt;DisplayText&gt;(Almu &amp;amp; Muhammad, 2017)&lt;/DisplayText&gt;&lt;record&gt;&lt;rec-number&gt;30&lt;/rec-number&gt;&lt;foreign-keys&gt;&lt;key app="EN" db-id="e0vs9pp2yws5a3ed95epxwpgtw2e0t02d590" timestamp="1735486873"&gt;30&lt;/key&gt;&lt;/foreign-keys&gt;&lt;ref-type name="Journal Article"&gt;17&lt;/ref-type&gt;&lt;contributors&gt;&lt;authors&gt;&lt;author&gt;Almu, Abba&lt;/author&gt;&lt;author&gt;Muhammad, ABJA&lt;/author&gt;&lt;/authors&gt;&lt;/contributors&gt;&lt;titles&gt;&lt;title&gt;Image-based processing of naira currency recognition&lt;/title&gt;&lt;secondary-title&gt;Annals&lt;/secondary-title&gt;&lt;/titles&gt;&lt;periodical&gt;&lt;full-title&gt;Annals&lt;/full-title&gt;&lt;/periodical&gt;&lt;volume&gt;15&lt;/volume&gt;&lt;number&gt;1&lt;/number&gt;&lt;dates&gt;&lt;year&gt;2017&lt;/year&gt;&lt;/dates&gt;&lt;urls&gt;&lt;/urls&gt;&lt;/record&gt;&lt;/Cite&gt;&lt;/EndNote&gt;</w:instrText>
      </w:r>
      <w:r w:rsidRPr="004639D1">
        <w:fldChar w:fldCharType="separate"/>
      </w:r>
      <w:r w:rsidRPr="004639D1">
        <w:t>(Almu &amp; Muhammad, 2017)</w:t>
      </w:r>
      <w:r w:rsidRPr="004639D1">
        <w:fldChar w:fldCharType="end"/>
      </w:r>
      <w:r w:rsidRPr="004639D1">
        <w:t xml:space="preserve"> constructed a Visual Basic and MS Access-based system, getting a 77.7% recognition accuracy. The system faced trouble with damaged notes and relied mostly on the quality of the database.</w:t>
      </w:r>
    </w:p>
    <w:p w14:paraId="74C103BA" w14:textId="77777777" w:rsidR="0067510F" w:rsidRPr="004639D1" w:rsidRDefault="0067510F" w:rsidP="0067510F">
      <w:pPr>
        <w:spacing w:after="0" w:line="480" w:lineRule="auto"/>
        <w:jc w:val="both"/>
      </w:pPr>
    </w:p>
    <w:p w14:paraId="2BB8E025" w14:textId="21C13D8A" w:rsidR="0067510F" w:rsidRPr="004639D1" w:rsidRDefault="0067510F" w:rsidP="00153FF3">
      <w:pPr>
        <w:pStyle w:val="Heading3"/>
        <w:rPr>
          <w:b w:val="0"/>
        </w:rPr>
      </w:pPr>
      <w:bookmarkStart w:id="60" w:name="_Toc199513255"/>
      <w:bookmarkStart w:id="61" w:name="_Toc199715415"/>
      <w:r w:rsidRPr="004639D1">
        <w:t>RGB Intensity and Segmentation</w:t>
      </w:r>
      <w:bookmarkEnd w:id="60"/>
      <w:bookmarkEnd w:id="61"/>
    </w:p>
    <w:p w14:paraId="6E7BC2BB" w14:textId="77777777" w:rsidR="0067510F" w:rsidRPr="004639D1" w:rsidRDefault="0067510F" w:rsidP="00F56339">
      <w:pPr>
        <w:spacing w:after="0" w:line="480" w:lineRule="auto"/>
        <w:jc w:val="both"/>
      </w:pPr>
      <w:r w:rsidRPr="004639D1">
        <w:t xml:space="preserve">In this paper </w:t>
      </w:r>
      <w:r w:rsidRPr="004639D1">
        <w:fldChar w:fldCharType="begin"/>
      </w:r>
      <w:r w:rsidRPr="004639D1">
        <w:instrText xml:space="preserve"> ADDIN EN.CITE &lt;EndNote&gt;&lt;Cite&gt;&lt;Author&gt;Sharan&lt;/Author&gt;&lt;Year&gt;2019&lt;/Year&gt;&lt;RecNum&gt;12&lt;/RecNum&gt;&lt;DisplayText&gt;(Sharan &amp;amp; Kaur, 2019)&lt;/DisplayText&gt;&lt;record&gt;&lt;rec-number&gt;12&lt;/rec-number&gt;&lt;foreign-keys&gt;&lt;key app="EN" db-id="e0vs9pp2yws5a3ed95epxwpgtw2e0t02d590" timestamp="1735441583"&gt;12&lt;/key&gt;&lt;/foreign-keys&gt;&lt;ref-type name="Journal Article"&gt;17&lt;/ref-type&gt;&lt;contributors&gt;&lt;authors&gt;&lt;author&gt;Sharan, Vivek&lt;/author&gt;&lt;author&gt;Kaur, Amandeep&lt;/author&gt;&lt;/authors&gt;&lt;/contributors&gt;&lt;titles&gt;&lt;title&gt;Detection of counterfeit Indian currency note using image processing&lt;/title&gt;&lt;secondary-title&gt;International Journal of Engineering and Advanced Technology&lt;/secondary-title&gt;&lt;/titles&gt;&lt;periodical&gt;&lt;full-title&gt;International Journal of Engineering and Advanced Technology&lt;/full-title&gt;&lt;/periodical&gt;&lt;pages&gt;2440-2447&lt;/pages&gt;&lt;volume&gt;9&lt;/volume&gt;&lt;number&gt;1&lt;/number&gt;&lt;dates&gt;&lt;year&gt;2019&lt;/year&gt;&lt;/dates&gt;&lt;urls&gt;&lt;/urls&gt;&lt;/record&gt;&lt;/Cite&gt;&lt;/EndNote&gt;</w:instrText>
      </w:r>
      <w:r w:rsidRPr="004639D1">
        <w:fldChar w:fldCharType="separate"/>
      </w:r>
      <w:r w:rsidRPr="004639D1">
        <w:t>(Sharan &amp; Kaur, 2019)</w:t>
      </w:r>
      <w:r w:rsidRPr="004639D1">
        <w:fldChar w:fldCharType="end"/>
      </w:r>
      <w:r w:rsidRPr="004639D1">
        <w:t xml:space="preserve"> made use of RGB mean intensity calculations and segmentation to recognize Indian rupee notes. Although their technique attained an accuracy of 76.66%, its applicability was constrained to high denominations and controlled environmental conditions. This shortcoming underscores the need for more resilient approaches capable of adjusting to varied settings. RGB intensity analysis provides a thorough picture of colour distributions across the currency note, which is vital for differentiating genuine notes from counterfeits. However, the technique’s dependence on regular illumination conditions can restrict its real-world application.</w:t>
      </w:r>
    </w:p>
    <w:p w14:paraId="1CEA713A" w14:textId="77777777" w:rsidR="0067510F" w:rsidRPr="004639D1" w:rsidRDefault="0067510F" w:rsidP="0067510F">
      <w:pPr>
        <w:spacing w:after="0" w:line="480" w:lineRule="auto"/>
        <w:jc w:val="both"/>
        <w:rPr>
          <w:b/>
          <w:bCs/>
        </w:rPr>
      </w:pPr>
    </w:p>
    <w:p w14:paraId="69068A1F" w14:textId="75466208" w:rsidR="0067510F" w:rsidRPr="004639D1" w:rsidRDefault="00800FFA" w:rsidP="009076A5">
      <w:pPr>
        <w:pStyle w:val="Heading2"/>
        <w:rPr>
          <w:b w:val="0"/>
        </w:rPr>
      </w:pPr>
      <w:r w:rsidRPr="004639D1">
        <w:t xml:space="preserve"> </w:t>
      </w:r>
      <w:bookmarkStart w:id="62" w:name="_Toc199513256"/>
      <w:bookmarkStart w:id="63" w:name="_Toc199715416"/>
      <w:r w:rsidR="0067510F" w:rsidRPr="004639D1">
        <w:t>Hybrid and Traditional Techniques</w:t>
      </w:r>
      <w:bookmarkEnd w:id="62"/>
      <w:bookmarkEnd w:id="63"/>
    </w:p>
    <w:p w14:paraId="3AEDAF1D" w14:textId="77777777" w:rsidR="0067510F" w:rsidRPr="004639D1" w:rsidRDefault="0067510F" w:rsidP="0067510F">
      <w:pPr>
        <w:spacing w:after="0" w:line="480" w:lineRule="auto"/>
        <w:jc w:val="both"/>
      </w:pPr>
      <w:r w:rsidRPr="004639D1">
        <w:t>Hybrid and traditional strategies integrate statistical methods with machine learning and image processing tools to increase counterfeit detection accuracy.</w:t>
      </w:r>
    </w:p>
    <w:p w14:paraId="4B63BBEF" w14:textId="77777777" w:rsidR="0067510F" w:rsidRPr="004639D1" w:rsidRDefault="0067510F" w:rsidP="0067510F">
      <w:pPr>
        <w:spacing w:after="0" w:line="480" w:lineRule="auto"/>
        <w:jc w:val="both"/>
      </w:pPr>
    </w:p>
    <w:p w14:paraId="4C2D95D7" w14:textId="7F5C04EE" w:rsidR="0067510F" w:rsidRPr="004639D1" w:rsidRDefault="0067510F" w:rsidP="009076A5">
      <w:pPr>
        <w:pStyle w:val="Heading3"/>
        <w:rPr>
          <w:b w:val="0"/>
        </w:rPr>
      </w:pPr>
      <w:bookmarkStart w:id="64" w:name="_Toc199513257"/>
      <w:bookmarkStart w:id="65" w:name="_Toc199715417"/>
      <w:r w:rsidRPr="004639D1">
        <w:t>Discriminant Function Analysis</w:t>
      </w:r>
      <w:bookmarkEnd w:id="64"/>
      <w:bookmarkEnd w:id="65"/>
    </w:p>
    <w:p w14:paraId="0BDA4707" w14:textId="77777777" w:rsidR="0067510F" w:rsidRPr="004639D1" w:rsidRDefault="0067510F" w:rsidP="0067510F">
      <w:pPr>
        <w:spacing w:after="0" w:line="480" w:lineRule="auto"/>
        <w:jc w:val="both"/>
      </w:pPr>
      <w:r w:rsidRPr="004639D1">
        <w:fldChar w:fldCharType="begin"/>
      </w:r>
      <w:r w:rsidRPr="004639D1">
        <w:instrText xml:space="preserve"> ADDIN EN.CITE &lt;EndNote&gt;&lt;Cite&gt;&lt;Author&gt;Iwok&lt;/Author&gt;&lt;Year&gt;2016&lt;/Year&gt;&lt;RecNum&gt;13&lt;/RecNum&gt;&lt;DisplayText&gt;(Iwok &amp;amp; Akpan, 2016)&lt;/DisplayText&gt;&lt;record&gt;&lt;rec-number&gt;13&lt;/rec-number&gt;&lt;foreign-keys&gt;&lt;key app="EN" db-id="e0vs9pp2yws5a3ed95epxwpgtw2e0t02d590" timestamp="1735442100"&gt;13&lt;/key&gt;&lt;/foreign-keys&gt;&lt;ref-type name="Journal Article"&gt;17&lt;/ref-type&gt;&lt;contributors&gt;&lt;authors&gt;&lt;author&gt;Iwok, IA&lt;/author&gt;&lt;author&gt;Akpan, AW&lt;/author&gt;&lt;/authors&gt;&lt;/contributors&gt;&lt;titles&gt;&lt;title&gt;Discriminant function for classification of genuine and counterfeit naira notes&lt;/title&gt;&lt;secondary-title&gt;Scientia Africana&lt;/secondary-title&gt;&lt;/titles&gt;&lt;periodical&gt;&lt;full-title&gt;Scientia Africana&lt;/full-title&gt;&lt;/periodical&gt;&lt;volume&gt;15&lt;/volume&gt;&lt;number&gt;1&lt;/number&gt;&lt;dates&gt;&lt;year&gt;2016&lt;/year&gt;&lt;/dates&gt;&lt;isbn&gt;1118-1931&lt;/isbn&gt;&lt;urls&gt;&lt;/urls&gt;&lt;/record&gt;&lt;/Cite&gt;&lt;/EndNote&gt;</w:instrText>
      </w:r>
      <w:r w:rsidRPr="004639D1">
        <w:fldChar w:fldCharType="separate"/>
      </w:r>
      <w:r w:rsidRPr="004639D1">
        <w:t>(Iwok &amp; Akpan, 2016)</w:t>
      </w:r>
      <w:r w:rsidRPr="004639D1">
        <w:fldChar w:fldCharType="end"/>
      </w:r>
      <w:r w:rsidRPr="004639D1">
        <w:t xml:space="preserve"> created a discriminant function for identifying authentic and counterfeit Naira notes. The study applied discriminant analysis, Hotelling’s T² test, and Mahalanobis </w:t>
      </w:r>
      <w:r w:rsidRPr="004639D1">
        <w:lastRenderedPageBreak/>
        <w:t>distance to discover significant differences in physical parameters such as mass, thickness, and tensile stress. While this approach proved reliable, its validation was hampered by a small sample size of 20 notes, underlining the need for larger datasets.</w:t>
      </w:r>
    </w:p>
    <w:p w14:paraId="4FE39CED" w14:textId="77777777" w:rsidR="0067510F" w:rsidRPr="004639D1" w:rsidRDefault="0067510F" w:rsidP="0067510F">
      <w:pPr>
        <w:spacing w:after="0" w:line="480" w:lineRule="auto"/>
        <w:jc w:val="both"/>
      </w:pPr>
    </w:p>
    <w:p w14:paraId="6A081194" w14:textId="75FE6DB7" w:rsidR="0067510F" w:rsidRPr="004639D1" w:rsidRDefault="0067510F" w:rsidP="009076A5">
      <w:pPr>
        <w:pStyle w:val="Heading3"/>
        <w:rPr>
          <w:b w:val="0"/>
        </w:rPr>
      </w:pPr>
      <w:bookmarkStart w:id="66" w:name="_Toc199513258"/>
      <w:bookmarkStart w:id="67" w:name="_Toc199715418"/>
      <w:r w:rsidRPr="004639D1">
        <w:t>OCR and Feature-Based Techniques</w:t>
      </w:r>
      <w:bookmarkEnd w:id="66"/>
      <w:bookmarkEnd w:id="67"/>
    </w:p>
    <w:p w14:paraId="529740AB" w14:textId="77777777" w:rsidR="0067510F" w:rsidRPr="004639D1" w:rsidRDefault="0067510F" w:rsidP="0067510F">
      <w:pPr>
        <w:spacing w:after="0" w:line="480" w:lineRule="auto"/>
        <w:jc w:val="both"/>
      </w:pPr>
      <w:r w:rsidRPr="004639D1">
        <w:fldChar w:fldCharType="begin"/>
      </w:r>
      <w:r w:rsidRPr="004639D1">
        <w:instrText xml:space="preserve"> ADDIN EN.CITE &lt;EndNote&gt;&lt;Cite&gt;&lt;Author&gt;Zarin&lt;/Author&gt;&lt;Year&gt;2019&lt;/Year&gt;&lt;RecNum&gt;14&lt;/RecNum&gt;&lt;DisplayText&gt;(Zarin &amp;amp; Uddin, 2019)&lt;/DisplayText&gt;&lt;record&gt;&lt;rec-number&gt;14&lt;/rec-number&gt;&lt;foreign-keys&gt;&lt;key app="EN" db-id="e0vs9pp2yws5a3ed95epxwpgtw2e0t02d590" timestamp="1735442227"&gt;14&lt;/key&gt;&lt;/foreign-keys&gt;&lt;ref-type name="Conference Proceedings"&gt;10&lt;/ref-type&gt;&lt;contributors&gt;&lt;authors&gt;&lt;author&gt;Zarin, Adiba&lt;/author&gt;&lt;author&gt;Uddin, Jia&lt;/author&gt;&lt;/authors&gt;&lt;/contributors&gt;&lt;titles&gt;&lt;title&gt;A hybrid fake banknote detection model using OCR, face recognition and hough features&lt;/title&gt;&lt;secondary-title&gt;2019 Cybersecurity and Cyberforensics Conference (CCC)&lt;/secondary-title&gt;&lt;/titles&gt;&lt;pages&gt;91-95&lt;/pages&gt;&lt;dates&gt;&lt;year&gt;2019&lt;/year&gt;&lt;/dates&gt;&lt;publisher&gt;IEEE&lt;/publisher&gt;&lt;isbn&gt;1728126002&lt;/isbn&gt;&lt;urls&gt;&lt;/urls&gt;&lt;/record&gt;&lt;/Cite&gt;&lt;/EndNote&gt;</w:instrText>
      </w:r>
      <w:r w:rsidRPr="004639D1">
        <w:fldChar w:fldCharType="separate"/>
      </w:r>
      <w:r w:rsidRPr="004639D1">
        <w:t>(Zarin &amp; Uddin, 2019)</w:t>
      </w:r>
      <w:r w:rsidRPr="004639D1">
        <w:fldChar w:fldCharType="end"/>
      </w:r>
      <w:r w:rsidRPr="004639D1">
        <w:t xml:space="preserve"> applied Optical Character Recognition (OCR), facial recognition, and Hough characteristics to identify counterfeit Bangladeshi cash. Their model demonstrated the usefulness of merging several feature-based approaches by reaching a 93.33% accuracy rate. However, increased implementation expenses and limited ability to generalize remain major problems </w:t>
      </w:r>
      <w:r w:rsidRPr="004639D1">
        <w:fldChar w:fldCharType="begin"/>
      </w:r>
      <w:r w:rsidRPr="004639D1">
        <w:instrText xml:space="preserve"> ADDIN EN.CITE &lt;EndNote&gt;&lt;Cite&gt;&lt;Author&gt;Adewole&lt;/Author&gt;&lt;Year&gt;2023&lt;/Year&gt;&lt;RecNum&gt;33&lt;/RecNum&gt;&lt;DisplayText&gt;(Adewole et al., 2023)&lt;/DisplayText&gt;&lt;record&gt;&lt;rec-number&gt;33&lt;/rec-number&gt;&lt;foreign-keys&gt;&lt;key app="EN" db-id="e0vs9pp2yws5a3ed95epxwpgtw2e0t02d590" timestamp="1735487787"&gt;33&lt;/key&gt;&lt;/foreign-keys&gt;&lt;ref-type name="Journal Article"&gt;17&lt;/ref-type&gt;&lt;contributors&gt;&lt;authors&gt;&lt;author&gt;Adewole, LB&lt;/author&gt;&lt;author&gt;Ogunleye, EO&lt;/author&gt;&lt;author&gt;Faniyan, OE&lt;/author&gt;&lt;author&gt;Adewale, SA&lt;/author&gt;&lt;author&gt;Daramola, CY&lt;/author&gt;&lt;/authors&gt;&lt;/contributors&gt;&lt;titles&gt;&lt;title&gt;Development of Serial Number Extractor for Nigerian Currencies&lt;/title&gt;&lt;secondary-title&gt;University of Ibadan Journal of Science and Logics in ICT Research&lt;/secondary-title&gt;&lt;/titles&gt;&lt;periodical&gt;&lt;full-title&gt;University of Ibadan Journal of Science and Logics in ICT Research&lt;/full-title&gt;&lt;/periodical&gt;&lt;volume&gt;9&lt;/volume&gt;&lt;number&gt;1&lt;/number&gt;&lt;dates&gt;&lt;year&gt;2023&lt;/year&gt;&lt;/dates&gt;&lt;urls&gt;&lt;/urls&gt;&lt;/record&gt;&lt;/Cite&gt;&lt;/EndNote&gt;</w:instrText>
      </w:r>
      <w:r w:rsidRPr="004639D1">
        <w:fldChar w:fldCharType="separate"/>
      </w:r>
      <w:r w:rsidRPr="004639D1">
        <w:t>(Adewole et al., 2023)</w:t>
      </w:r>
      <w:r w:rsidRPr="004639D1">
        <w:fldChar w:fldCharType="end"/>
      </w:r>
      <w:r w:rsidRPr="004639D1">
        <w:t xml:space="preserve"> paired CNN’s with OCR technologies like Pytesseract to obtain 100% classification accuracy. OCR performance was inadequate for real-time applications accuracy.</w:t>
      </w:r>
    </w:p>
    <w:p w14:paraId="0F98BB2A" w14:textId="77777777" w:rsidR="0067510F" w:rsidRPr="004639D1" w:rsidRDefault="0067510F" w:rsidP="0067510F">
      <w:pPr>
        <w:spacing w:after="0" w:line="480" w:lineRule="auto"/>
        <w:jc w:val="both"/>
      </w:pPr>
      <w:r w:rsidRPr="004639D1">
        <w:br/>
      </w:r>
      <w:r w:rsidRPr="004639D1">
        <w:fldChar w:fldCharType="begin"/>
      </w:r>
      <w:r w:rsidRPr="004639D1">
        <w:instrText xml:space="preserve"> ADDIN EN.CITE &lt;EndNote&gt;&lt;Cite&gt;&lt;Author&gt;Woods&lt;/Author&gt;&lt;Year&gt;2020&lt;/Year&gt;&lt;RecNum&gt;15&lt;/RecNum&gt;&lt;DisplayText&gt;(Woods &amp;amp; Oladosu, 2020)&lt;/DisplayText&gt;&lt;record&gt;&lt;rec-number&gt;15&lt;/rec-number&gt;&lt;foreign-keys&gt;&lt;key app="EN" db-id="e0vs9pp2yws5a3ed95epxwpgtw2e0t02d590" timestamp="1735442328"&gt;15&lt;/key&gt;&lt;/foreign-keys&gt;&lt;ref-type name="Journal Article"&gt;17&lt;/ref-type&gt;&lt;contributors&gt;&lt;authors&gt;&lt;author&gt;Woods, Nancy Chinyere&lt;/author&gt;&lt;author&gt;Oladosu, Halimah Shadiat&lt;/author&gt;&lt;/authors&gt;&lt;/contributors&gt;&lt;titles&gt;&lt;title&gt;Recognition and Fitness Classification of Nigerian Currency for Automatic Teller Machines&lt;/title&gt;&lt;secondary-title&gt;African Journal of Computing &amp;amp; ICT&lt;/secondary-title&gt;&lt;/titles&gt;&lt;periodical&gt;&lt;full-title&gt;African Journal of Computing &amp;amp; ICT&lt;/full-title&gt;&lt;/periodical&gt;&lt;volume&gt;13&lt;/volume&gt;&lt;number&gt;1&lt;/number&gt;&lt;dates&gt;&lt;year&gt;2020&lt;/year&gt;&lt;/dates&gt;&lt;isbn&gt;2006-1781&lt;/isbn&gt;&lt;urls&gt;&lt;/urls&gt;&lt;/record&gt;&lt;/Cite&gt;&lt;/EndNote&gt;</w:instrText>
      </w:r>
      <w:r w:rsidRPr="004639D1">
        <w:fldChar w:fldCharType="separate"/>
      </w:r>
      <w:r w:rsidRPr="004639D1">
        <w:t>(Woods &amp; Oladosu, 2020)</w:t>
      </w:r>
      <w:r w:rsidRPr="004639D1">
        <w:fldChar w:fldCharType="end"/>
      </w:r>
      <w:r w:rsidRPr="004639D1">
        <w:t xml:space="preserve"> utilized Speeded-Up Robust Features (SURF) for feature extraction and employed K-Nearest Neighbors (KNN) for classification. Their approach obtained perfect accuracy in recognizing Nigerian cash, however it was confined to the ₦500 and ₦1000 denominations.</w:t>
      </w:r>
    </w:p>
    <w:p w14:paraId="7150E1F8" w14:textId="77777777" w:rsidR="0067510F" w:rsidRPr="004639D1" w:rsidRDefault="0067510F" w:rsidP="0067510F">
      <w:pPr>
        <w:spacing w:after="0" w:line="480" w:lineRule="auto"/>
        <w:jc w:val="both"/>
      </w:pPr>
    </w:p>
    <w:p w14:paraId="46F9CB46" w14:textId="77777777" w:rsidR="0067510F" w:rsidRPr="004639D1" w:rsidRDefault="0067510F" w:rsidP="0067510F">
      <w:pPr>
        <w:spacing w:after="0" w:line="480" w:lineRule="auto"/>
        <w:jc w:val="both"/>
      </w:pPr>
      <w:r w:rsidRPr="004639D1">
        <w:fldChar w:fldCharType="begin"/>
      </w:r>
      <w:r w:rsidRPr="004639D1">
        <w:instrText xml:space="preserve"> ADDIN EN.CITE &lt;EndNote&gt;&lt;Cite&gt;&lt;Author&gt;Srarka&lt;/Author&gt;&lt;Year&gt;2024&lt;/Year&gt;&lt;RecNum&gt;16&lt;/RecNum&gt;&lt;DisplayText&gt;(Srarka &amp;amp; Pal, 2024)&lt;/DisplayText&gt;&lt;record&gt;&lt;rec-number&gt;16&lt;/rec-number&gt;&lt;foreign-keys&gt;&lt;key app="EN" db-id="e0vs9pp2yws5a3ed95epxwpgtw2e0t02d590" timestamp="1735442393"&gt;16&lt;/key&gt;&lt;/foreign-keys&gt;&lt;ref-type name="Journal Article"&gt;17&lt;/ref-type&gt;&lt;contributors&gt;&lt;authors&gt;&lt;author&gt;Srarka, Sonia&lt;/author&gt;&lt;author&gt;Pal, Arun Kiran&lt;/author&gt;&lt;/authors&gt;&lt;/contributors&gt;&lt;titles&gt;&lt;title&gt;Paper Currency: A systematic review of design, security features, and counterfeit detection&lt;/title&gt;&lt;secondary-title&gt;Acta graphica: znanstveni časopis za tiskarstvo i grafičke komunikacije&lt;/secondary-title&gt;&lt;/titles&gt;&lt;periodical&gt;&lt;full-title&gt;Acta graphica: znanstveni časopis za tiskarstvo i grafičke komunikacije&lt;/full-title&gt;&lt;/periodical&gt;&lt;pages&gt;84-97&lt;/pages&gt;&lt;volume&gt;32&lt;/volume&gt;&lt;number&gt;2&lt;/number&gt;&lt;dates&gt;&lt;year&gt;2024&lt;/year&gt;&lt;/dates&gt;&lt;isbn&gt;0353-4707&lt;/isbn&gt;&lt;urls&gt;&lt;/urls&gt;&lt;/record&gt;&lt;/Cite&gt;&lt;/EndNote&gt;</w:instrText>
      </w:r>
      <w:r w:rsidRPr="004639D1">
        <w:fldChar w:fldCharType="separate"/>
      </w:r>
      <w:r w:rsidRPr="004639D1">
        <w:t>(Srarka &amp; Pal, 2024)</w:t>
      </w:r>
      <w:r w:rsidRPr="004639D1">
        <w:fldChar w:fldCharType="end"/>
      </w:r>
      <w:r w:rsidRPr="004639D1">
        <w:t xml:space="preserve"> utilized fuzzy logic to analyse alterations in the security features of Indian currency notes. While their technique accurately spotted counterfeits, it was significantly dependent on note quality and lacked real-time application. </w:t>
      </w:r>
      <w:r w:rsidRPr="004639D1">
        <w:fldChar w:fldCharType="begin"/>
      </w:r>
      <w:r w:rsidRPr="004639D1">
        <w:instrText xml:space="preserve"> ADDIN EN.CITE &lt;EndNote&gt;&lt;Cite&gt;&lt;Author&gt;Sarkar&lt;/Author&gt;&lt;Year&gt;2022&lt;/Year&gt;&lt;RecNum&gt;32&lt;/RecNum&gt;&lt;DisplayText&gt;(Sarkar &amp;amp; Pal, 2022)&lt;/DisplayText&gt;&lt;record&gt;&lt;rec-number&gt;32&lt;/rec-number&gt;&lt;foreign-keys&gt;&lt;key app="EN" db-id="e0vs9pp2yws5a3ed95epxwpgtw2e0t02d590" timestamp="1735487641"&gt;32&lt;/key&gt;&lt;/foreign-keys&gt;&lt;ref-type name="Journal Article"&gt;17&lt;/ref-type&gt;&lt;contributors&gt;&lt;authors&gt;&lt;author&gt;Sarkar, Sonia&lt;/author&gt;&lt;author&gt;Pal, Arun Kiran&lt;/author&gt;&lt;/authors&gt;&lt;/contributors&gt;&lt;titles&gt;&lt;title&gt;A new approach to fuzzy logic analysis of Indian currency recognition&lt;/title&gt;&lt;secondary-title&gt;Journal of Print and Media Technology Research&lt;/secondary-title&gt;&lt;/titles&gt;&lt;periodical&gt;&lt;full-title&gt;Journal of Print and Media Technology Research&lt;/full-title&gt;&lt;/periodical&gt;&lt;pages&gt;119-128&lt;/pages&gt;&lt;volume&gt;11&lt;/volume&gt;&lt;number&gt;2&lt;/number&gt;&lt;dates&gt;&lt;year&gt;2022&lt;/year&gt;&lt;/dates&gt;&lt;isbn&gt;2414-6250&lt;/isbn&gt;&lt;urls&gt;&lt;/urls&gt;&lt;/record&gt;&lt;/Cite&gt;&lt;/EndNote&gt;</w:instrText>
      </w:r>
      <w:r w:rsidRPr="004639D1">
        <w:fldChar w:fldCharType="separate"/>
      </w:r>
      <w:r w:rsidRPr="004639D1">
        <w:t>(Sarkar &amp; Pal, 2022)</w:t>
      </w:r>
      <w:r w:rsidRPr="004639D1">
        <w:fldChar w:fldCharType="end"/>
      </w:r>
      <w:r w:rsidRPr="004639D1">
        <w:t xml:space="preserve"> used fuzzy inference for recognizing monetary attributes, giving accurate counterfeit detection but lacked real-time digital applications.</w:t>
      </w:r>
    </w:p>
    <w:p w14:paraId="77F810B9" w14:textId="77777777" w:rsidR="0067510F" w:rsidRPr="004639D1" w:rsidRDefault="0067510F" w:rsidP="0067510F">
      <w:pPr>
        <w:spacing w:after="0" w:line="480" w:lineRule="auto"/>
        <w:jc w:val="both"/>
      </w:pPr>
    </w:p>
    <w:p w14:paraId="02A67050" w14:textId="10D1DA27" w:rsidR="0067510F" w:rsidRPr="004639D1" w:rsidRDefault="0067510F" w:rsidP="009076A5">
      <w:pPr>
        <w:pStyle w:val="Heading3"/>
        <w:rPr>
          <w:b w:val="0"/>
        </w:rPr>
      </w:pPr>
      <w:bookmarkStart w:id="68" w:name="_Toc199513259"/>
      <w:bookmarkStart w:id="69" w:name="_Toc199715419"/>
      <w:r w:rsidRPr="004639D1">
        <w:lastRenderedPageBreak/>
        <w:t>Statistical Techniques</w:t>
      </w:r>
      <w:bookmarkEnd w:id="68"/>
      <w:bookmarkEnd w:id="69"/>
    </w:p>
    <w:p w14:paraId="462F5E24" w14:textId="77777777" w:rsidR="0067510F" w:rsidRPr="004639D1" w:rsidRDefault="0067510F" w:rsidP="0067510F">
      <w:pPr>
        <w:spacing w:after="0" w:line="480" w:lineRule="auto"/>
        <w:jc w:val="both"/>
      </w:pPr>
      <w:r w:rsidRPr="004639D1">
        <w:t>Statistical methodologies like Principal Component Analysis (PCA) and Linear Discriminant Analysis (LDA) are commonly used to reduce dimensionality and boost the performance of machine learning models. These methods facilitate expedited processing and improve classification accuracy by transforming high-dimensional data into a lower-dimensional space.</w:t>
      </w:r>
    </w:p>
    <w:p w14:paraId="223B63F3" w14:textId="77777777" w:rsidR="0067510F" w:rsidRPr="004639D1" w:rsidRDefault="0067510F" w:rsidP="0067510F">
      <w:pPr>
        <w:spacing w:after="0" w:line="480" w:lineRule="auto"/>
        <w:jc w:val="both"/>
        <w:rPr>
          <w:b/>
          <w:bCs/>
        </w:rPr>
      </w:pPr>
    </w:p>
    <w:p w14:paraId="5B7615BA" w14:textId="6DED0565" w:rsidR="0067510F" w:rsidRPr="004639D1" w:rsidRDefault="00800FFA" w:rsidP="004F0B03">
      <w:pPr>
        <w:pStyle w:val="Heading2"/>
        <w:rPr>
          <w:b w:val="0"/>
        </w:rPr>
      </w:pPr>
      <w:r w:rsidRPr="004639D1">
        <w:t xml:space="preserve"> </w:t>
      </w:r>
      <w:bookmarkStart w:id="70" w:name="_Toc199513260"/>
      <w:bookmarkStart w:id="71" w:name="_Toc199715420"/>
      <w:r w:rsidR="0067510F" w:rsidRPr="004639D1">
        <w:t>Deep Learning Approaches</w:t>
      </w:r>
      <w:bookmarkEnd w:id="70"/>
      <w:bookmarkEnd w:id="71"/>
    </w:p>
    <w:p w14:paraId="5C2C601A" w14:textId="77777777" w:rsidR="0067510F" w:rsidRPr="004639D1" w:rsidRDefault="0067510F" w:rsidP="0067510F">
      <w:pPr>
        <w:spacing w:after="0" w:line="480" w:lineRule="auto"/>
        <w:jc w:val="both"/>
        <w:rPr>
          <w:b/>
          <w:bCs/>
        </w:rPr>
      </w:pPr>
      <w:r w:rsidRPr="004639D1">
        <w:t>Deep learning techniques, particularly Convolutional Neural Networks (CNN’s), have revolutionized counterfeit detection by automating feature extraction and categorization procedures.</w:t>
      </w:r>
      <w:r w:rsidRPr="004639D1">
        <w:br/>
      </w:r>
    </w:p>
    <w:p w14:paraId="2D6FB5FD" w14:textId="62CD3532" w:rsidR="0067510F" w:rsidRPr="004639D1" w:rsidRDefault="0067510F" w:rsidP="004F0B03">
      <w:pPr>
        <w:pStyle w:val="Heading3"/>
        <w:rPr>
          <w:b w:val="0"/>
        </w:rPr>
      </w:pPr>
      <w:bookmarkStart w:id="72" w:name="_Toc199513261"/>
      <w:bookmarkStart w:id="73" w:name="_Toc199715421"/>
      <w:r w:rsidRPr="004639D1">
        <w:t>Convolutional Neural Networks (CNN)</w:t>
      </w:r>
      <w:bookmarkEnd w:id="72"/>
      <w:bookmarkEnd w:id="73"/>
    </w:p>
    <w:p w14:paraId="31A57E02" w14:textId="77777777" w:rsidR="0067510F" w:rsidRPr="004639D1" w:rsidRDefault="0067510F" w:rsidP="0067510F">
      <w:pPr>
        <w:spacing w:after="0" w:line="480" w:lineRule="auto"/>
        <w:jc w:val="both"/>
      </w:pPr>
      <w:r w:rsidRPr="004639D1">
        <w:fldChar w:fldCharType="begin"/>
      </w:r>
      <w:r w:rsidRPr="004639D1">
        <w:instrText xml:space="preserve"> ADDIN EN.CITE &lt;EndNote&gt;&lt;Cite&gt;&lt;Author&gt;Kumar&lt;/Author&gt;&lt;Year&gt;2020&lt;/Year&gt;&lt;RecNum&gt;17&lt;/RecNum&gt;&lt;DisplayText&gt;(Kumar et al., 2020)&lt;/DisplayText&gt;&lt;record&gt;&lt;rec-number&gt;17&lt;/rec-number&gt;&lt;foreign-keys&gt;&lt;key app="EN" db-id="e0vs9pp2yws5a3ed95epxwpgtw2e0t02d590" timestamp="1735479242"&gt;17&lt;/key&gt;&lt;/foreign-keys&gt;&lt;ref-type name="Conference Proceedings"&gt;10&lt;/ref-type&gt;&lt;contributors&gt;&lt;authors&gt;&lt;author&gt;Kumar, S Naresh&lt;/author&gt;&lt;author&gt;Singal, Gaurav&lt;/author&gt;&lt;author&gt;Sirikonda, Shwetha&lt;/author&gt;&lt;author&gt;Nethravathi, R&lt;/author&gt;&lt;/authors&gt;&lt;/contributors&gt;&lt;titles&gt;&lt;title&gt;A novel approach for detection of counterfeit Indian currency notes using deep convolutional neural network&lt;/title&gt;&lt;secondary-title&gt;IOP conference series: materials science and engineering&lt;/secondary-title&gt;&lt;/titles&gt;&lt;pages&gt;022018&lt;/pages&gt;&lt;volume&gt;981&lt;/volume&gt;&lt;number&gt;2&lt;/number&gt;&lt;dates&gt;&lt;year&gt;2020&lt;/year&gt;&lt;/dates&gt;&lt;publisher&gt;IOP Publishing&lt;/publisher&gt;&lt;isbn&gt;1757-899X&lt;/isbn&gt;&lt;urls&gt;&lt;/urls&gt;&lt;/record&gt;&lt;/Cite&gt;&lt;/EndNote&gt;</w:instrText>
      </w:r>
      <w:r w:rsidRPr="004639D1">
        <w:fldChar w:fldCharType="separate"/>
      </w:r>
      <w:r w:rsidRPr="004639D1">
        <w:t>(Kumar et al., 2020)</w:t>
      </w:r>
      <w:r w:rsidRPr="004639D1">
        <w:fldChar w:fldCharType="end"/>
      </w:r>
      <w:r w:rsidRPr="004639D1">
        <w:t xml:space="preserve"> constructed a three-layer CNN to spot counterfeit Indian notes, getting a 96.9% accuracy rate. The model’s performance, however, was hindered by stained and broken notes. Similarly, </w:t>
      </w:r>
      <w:r w:rsidRPr="004639D1">
        <w:fldChar w:fldCharType="begin"/>
      </w:r>
      <w:r w:rsidRPr="004639D1">
        <w:instrText xml:space="preserve"> ADDIN EN.CITE &lt;EndNote&gt;&lt;Cite&gt;&lt;Author&gt;Ogbuju&lt;/Author&gt;&lt;Year&gt;2020&lt;/Year&gt;&lt;RecNum&gt;18&lt;/RecNum&gt;&lt;DisplayText&gt;(Ogbuju et al., 2020)&lt;/DisplayText&gt;&lt;record&gt;&lt;rec-number&gt;18&lt;/rec-number&gt;&lt;foreign-keys&gt;&lt;key app="EN" db-id="e0vs9pp2yws5a3ed95epxwpgtw2e0t02d590" timestamp="1735479305"&gt;18&lt;/key&gt;&lt;/foreign-keys&gt;&lt;ref-type name="Journal Article"&gt;17&lt;/ref-type&gt;&lt;contributors&gt;&lt;authors&gt;&lt;author&gt;Ogbuju, E&lt;/author&gt;&lt;author&gt;Usman, WO&lt;/author&gt;&lt;author&gt;Obilikwu, P&lt;/author&gt;&lt;author&gt;Yemi-Peters, V&lt;/author&gt;&lt;/authors&gt;&lt;/contributors&gt;&lt;titles&gt;&lt;title&gt;Deep learning for genuine Naira banknotes&lt;/title&gt;&lt;secondary-title&gt;FUOYE Journal of Pure and Applied Sciences (FJPAS)&lt;/secondary-title&gt;&lt;/titles&gt;&lt;periodical&gt;&lt;full-title&gt;FUOYE Journal of Pure and Applied Sciences (FJPAS)&lt;/full-title&gt;&lt;/periodical&gt;&lt;pages&gt;56-67&lt;/pages&gt;&lt;volume&gt;5&lt;/volume&gt;&lt;number&gt;1&lt;/number&gt;&lt;dates&gt;&lt;year&gt;2020&lt;/year&gt;&lt;/dates&gt;&lt;isbn&gt;2616-1419&lt;/isbn&gt;&lt;urls&gt;&lt;/urls&gt;&lt;/record&gt;&lt;/Cite&gt;&lt;/EndNote&gt;</w:instrText>
      </w:r>
      <w:r w:rsidRPr="004639D1">
        <w:fldChar w:fldCharType="separate"/>
      </w:r>
      <w:r w:rsidRPr="004639D1">
        <w:t>(Ogbuju et al., 2020)</w:t>
      </w:r>
      <w:r w:rsidRPr="004639D1">
        <w:fldChar w:fldCharType="end"/>
      </w:r>
      <w:r w:rsidRPr="004639D1">
        <w:t xml:space="preserve"> employed Faster R-CNN to obtain 98%-99% accuracy on higher denomination Naira notes, yet computer resource needs faced scalability concerns. </w:t>
      </w:r>
      <w:r w:rsidRPr="004639D1">
        <w:fldChar w:fldCharType="begin"/>
      </w:r>
      <w:r w:rsidRPr="004639D1">
        <w:instrText xml:space="preserve"> ADDIN EN.CITE &lt;EndNote&gt;&lt;Cite&gt;&lt;Author&gt;Rao&lt;/Author&gt;&lt;Year&gt;2024&lt;/Year&gt;&lt;RecNum&gt;19&lt;/RecNum&gt;&lt;DisplayText&gt;(Rao &amp;amp; Gowtham, 2024)&lt;/DisplayText&gt;&lt;record&gt;&lt;rec-number&gt;19&lt;/rec-number&gt;&lt;foreign-keys&gt;&lt;key app="EN" db-id="e0vs9pp2yws5a3ed95epxwpgtw2e0t02d590" timestamp="1735479409"&gt;19&lt;/key&gt;&lt;/foreign-keys&gt;&lt;ref-type name="Journal Article"&gt;17&lt;/ref-type&gt;&lt;contributors&gt;&lt;authors&gt;&lt;author&gt;Rao, Maddu Sai Naga Veera Bhadra&lt;/author&gt;&lt;author&gt;Gowtham, Nunna Sai&lt;/author&gt;&lt;/authors&gt;&lt;/contributors&gt;&lt;titles&gt;&lt;title&gt;Efficient currency recognition and value detection system using image processing&lt;/title&gt;&lt;secondary-title&gt;World Journal of Advanced Research and Reviews&lt;/secondary-title&gt;&lt;/titles&gt;&lt;periodical&gt;&lt;full-title&gt;World Journal of Advanced Research and Reviews&lt;/full-title&gt;&lt;/periodical&gt;&lt;pages&gt;241-255&lt;/pages&gt;&lt;volume&gt;22&lt;/volume&gt;&lt;number&gt;1&lt;/number&gt;&lt;dates&gt;&lt;year&gt;2024&lt;/year&gt;&lt;/dates&gt;&lt;isbn&gt;2581-9615&lt;/isbn&gt;&lt;urls&gt;&lt;/urls&gt;&lt;/record&gt;&lt;/Cite&gt;&lt;/EndNote&gt;</w:instrText>
      </w:r>
      <w:r w:rsidRPr="004639D1">
        <w:fldChar w:fldCharType="separate"/>
      </w:r>
      <w:r w:rsidRPr="004639D1">
        <w:t>(Rao &amp; Gowtham, 2024)</w:t>
      </w:r>
      <w:r w:rsidRPr="004639D1">
        <w:fldChar w:fldCharType="end"/>
      </w:r>
      <w:r w:rsidRPr="004639D1">
        <w:t xml:space="preserve"> merged ResNet50V2 with transfer learning to produce a robust system capable of tolerating light variations. Their model obtained 96.76% accuracy but needs more enhancements for managing damaged notes.</w:t>
      </w:r>
    </w:p>
    <w:p w14:paraId="34DFD710" w14:textId="77777777" w:rsidR="0067510F" w:rsidRPr="004639D1" w:rsidRDefault="0067510F" w:rsidP="0067510F">
      <w:pPr>
        <w:spacing w:after="0" w:line="480" w:lineRule="auto"/>
        <w:jc w:val="both"/>
      </w:pPr>
    </w:p>
    <w:p w14:paraId="0A4A4D78" w14:textId="77777777" w:rsidR="0067510F" w:rsidRPr="004639D1" w:rsidRDefault="0067510F" w:rsidP="0067510F">
      <w:pPr>
        <w:spacing w:after="0" w:line="480" w:lineRule="auto"/>
        <w:jc w:val="both"/>
      </w:pPr>
      <w:r w:rsidRPr="004639D1">
        <w:t xml:space="preserve">Deep learning algorithms normally demand massive datasets for training, which can be a big challenge in counterfeit identification. Data augmentation techniques, such as rotation, scaling, and noise injection, can help overcome this issue by artificially boosting the size and diversity of the training dataset. While deep learning models have shown considerable accuracy, they </w:t>
      </w:r>
      <w:r w:rsidRPr="004639D1">
        <w:lastRenderedPageBreak/>
        <w:t>usually involve large datasets, significant computing resources, and long preparation. Addressing these limits is crucial for real-world applications.</w:t>
      </w:r>
    </w:p>
    <w:p w14:paraId="5F8AA119" w14:textId="77777777" w:rsidR="0067510F" w:rsidRPr="004639D1" w:rsidRDefault="0067510F" w:rsidP="004F0B03">
      <w:pPr>
        <w:spacing w:after="0" w:line="480" w:lineRule="auto"/>
        <w:jc w:val="both"/>
      </w:pPr>
    </w:p>
    <w:p w14:paraId="6453383C" w14:textId="66F302BA" w:rsidR="0067510F" w:rsidRPr="004639D1" w:rsidRDefault="00B241C0" w:rsidP="004F0B03">
      <w:pPr>
        <w:pStyle w:val="Heading2"/>
        <w:rPr>
          <w:b w:val="0"/>
        </w:rPr>
      </w:pPr>
      <w:r w:rsidRPr="004639D1">
        <w:t xml:space="preserve"> </w:t>
      </w:r>
      <w:bookmarkStart w:id="74" w:name="_Toc199513262"/>
      <w:bookmarkStart w:id="75" w:name="_Toc199715422"/>
      <w:r w:rsidR="0067510F" w:rsidRPr="004639D1">
        <w:t>Real-Time and Application-Based Models</w:t>
      </w:r>
      <w:bookmarkEnd w:id="74"/>
      <w:bookmarkEnd w:id="75"/>
    </w:p>
    <w:p w14:paraId="67A1552C" w14:textId="77777777" w:rsidR="0067510F" w:rsidRPr="004639D1" w:rsidRDefault="0067510F" w:rsidP="0067510F">
      <w:pPr>
        <w:spacing w:after="0" w:line="480" w:lineRule="auto"/>
        <w:jc w:val="both"/>
      </w:pPr>
      <w:r w:rsidRPr="004639D1">
        <w:t>Real-time detection technologies are becoming crucial in answering the growing demand for rapid and practical counterfeit detection solutions. These systems strive to give fast response to clients, boosting their usability in conventional applications, such as retail transactions, banking, and self-service kiosks. Several research have centred on mobile and real-time apps to bridge the gap between technology correctness and consumer satisfaction.</w:t>
      </w:r>
    </w:p>
    <w:p w14:paraId="334D7118" w14:textId="77777777" w:rsidR="0067510F" w:rsidRPr="004639D1" w:rsidRDefault="0067510F" w:rsidP="0067510F">
      <w:pPr>
        <w:spacing w:after="0" w:line="480" w:lineRule="auto"/>
        <w:jc w:val="both"/>
      </w:pPr>
    </w:p>
    <w:p w14:paraId="3CF88614" w14:textId="669BC5A2" w:rsidR="0067510F" w:rsidRPr="004639D1" w:rsidRDefault="0067510F" w:rsidP="004F0B03">
      <w:pPr>
        <w:pStyle w:val="Heading3"/>
        <w:rPr>
          <w:b w:val="0"/>
        </w:rPr>
      </w:pPr>
      <w:bookmarkStart w:id="76" w:name="_Toc199513263"/>
      <w:bookmarkStart w:id="77" w:name="_Toc199715423"/>
      <w:r w:rsidRPr="004639D1">
        <w:t>Mobile and Real-Time Detection</w:t>
      </w:r>
      <w:bookmarkEnd w:id="76"/>
      <w:bookmarkEnd w:id="77"/>
    </w:p>
    <w:p w14:paraId="253C775F" w14:textId="77777777" w:rsidR="0067510F" w:rsidRPr="004639D1" w:rsidRDefault="0067510F" w:rsidP="0067510F">
      <w:pPr>
        <w:spacing w:after="0" w:line="480" w:lineRule="auto"/>
        <w:jc w:val="both"/>
      </w:pPr>
      <w:r w:rsidRPr="004639D1">
        <w:fldChar w:fldCharType="begin"/>
      </w:r>
      <w:r w:rsidRPr="004639D1">
        <w:instrText xml:space="preserve"> ADDIN EN.CITE &lt;EndNote&gt;&lt;Cite&gt;&lt;Author&gt;Vidhate&lt;/Author&gt;&lt;Year&gt;2021&lt;/Year&gt;&lt;RecNum&gt;20&lt;/RecNum&gt;&lt;DisplayText&gt;(Vidhate et al., 2021)&lt;/DisplayText&gt;&lt;record&gt;&lt;rec-number&gt;20&lt;/rec-number&gt;&lt;foreign-keys&gt;&lt;key app="EN" db-id="e0vs9pp2yws5a3ed95epxwpgtw2e0t02d590" timestamp="1735481097"&gt;20&lt;/key&gt;&lt;/foreign-keys&gt;&lt;ref-type name="Journal Article"&gt;17&lt;/ref-type&gt;&lt;contributors&gt;&lt;authors&gt;&lt;author&gt;Vidhate, Aakash&lt;/author&gt;&lt;author&gt;Shah, Yash&lt;/author&gt;&lt;author&gt;Biyani, Ram&lt;/author&gt;&lt;author&gt;Keshri, Himanshu&lt;/author&gt;&lt;author&gt;Nikhare, Rupali&lt;/author&gt;&lt;/authors&gt;&lt;/contributors&gt;&lt;titles&gt;&lt;title&gt;Fake currency detection application&lt;/title&gt;&lt;secondary-title&gt;Int. Res. J. Eng. Technol.(IRJET)&lt;/secondary-title&gt;&lt;/titles&gt;&lt;periodical&gt;&lt;full-title&gt;Int. Res. J. Eng. Technol.(IRJET)&lt;/full-title&gt;&lt;/periodical&gt;&lt;pages&gt;2395-0056&lt;/pages&gt;&lt;volume&gt;8&lt;/volume&gt;&lt;number&gt;05&lt;/number&gt;&lt;dates&gt;&lt;year&gt;2021&lt;/year&gt;&lt;/dates&gt;&lt;urls&gt;&lt;/urls&gt;&lt;/record&gt;&lt;/Cite&gt;&lt;/EndNote&gt;</w:instrText>
      </w:r>
      <w:r w:rsidRPr="004639D1">
        <w:fldChar w:fldCharType="separate"/>
      </w:r>
      <w:r w:rsidRPr="004639D1">
        <w:t>(Vidhate et al., 2021)</w:t>
      </w:r>
      <w:r w:rsidRPr="004639D1">
        <w:fldChar w:fldCharType="end"/>
      </w:r>
      <w:r w:rsidRPr="004639D1">
        <w:t xml:space="preserve"> created a real-time detection system that used Convolutional Neural Networks (CNN’s). This tool featured a user-friendly interface that simplified the detection method for end-users. However, its performance was mostly connected to assessing the front-facing properties of money notes and barcode detection, which limited its ability to handle different circumstances. The reliance on these traits hindered its flexibility to shifting illumination settings and note orientations, reducing its practical usage in uncontrolled environments. Similarly, </w:t>
      </w:r>
      <w:r w:rsidRPr="004639D1">
        <w:fldChar w:fldCharType="begin"/>
      </w:r>
      <w:r w:rsidRPr="004639D1">
        <w:instrText xml:space="preserve"> ADDIN EN.CITE &lt;EndNote&gt;&lt;Cite&gt;&lt;Author&gt;More&lt;/Author&gt;&lt;Year&gt;2020&lt;/Year&gt;&lt;RecNum&gt;21&lt;/RecNum&gt;&lt;DisplayText&gt;(More et al., 2020)&lt;/DisplayText&gt;&lt;record&gt;&lt;rec-number&gt;21&lt;/rec-number&gt;&lt;foreign-keys&gt;&lt;key app="EN" db-id="e0vs9pp2yws5a3ed95epxwpgtw2e0t02d590" timestamp="1735481189"&gt;21&lt;/key&gt;&lt;/foreign-keys&gt;&lt;ref-type name="Journal Article"&gt;17&lt;/ref-type&gt;&lt;contributors&gt;&lt;authors&gt;&lt;author&gt;More, Chetan&lt;/author&gt;&lt;author&gt;Kumar, Monu&lt;/author&gt;&lt;author&gt;Chandra, Rupesh&lt;/author&gt;&lt;author&gt;Singh, Raushan&lt;/author&gt;&lt;/authors&gt;&lt;/contributors&gt;&lt;titles&gt;&lt;title&gt;Fake currency Detection using Basic Python Programming and Web Framework&lt;/title&gt;&lt;secondary-title&gt;IRJET International Research Journal of Engineering and Technology&lt;/secondary-title&gt;&lt;/titles&gt;&lt;periodical&gt;&lt;full-title&gt;IRJET International Research Journal of Engineering and Technology&lt;/full-title&gt;&lt;/periodical&gt;&lt;pages&gt;2395-0056&lt;/pages&gt;&lt;volume&gt;7&lt;/volume&gt;&lt;number&gt;04&lt;/number&gt;&lt;dates&gt;&lt;year&gt;2020&lt;/year&gt;&lt;/dates&gt;&lt;urls&gt;&lt;/urls&gt;&lt;/record&gt;&lt;/Cite&gt;&lt;/EndNote&gt;</w:instrText>
      </w:r>
      <w:r w:rsidRPr="004639D1">
        <w:fldChar w:fldCharType="separate"/>
      </w:r>
      <w:r w:rsidRPr="004639D1">
        <w:t>(More et al., 2020)</w:t>
      </w:r>
      <w:r w:rsidRPr="004639D1">
        <w:fldChar w:fldCharType="end"/>
      </w:r>
      <w:r w:rsidRPr="004639D1">
        <w:t xml:space="preserve"> constructed a Python-based brute-force matching system that exploited ORB descriptors and KNN Match algorithms. While the system had great performance under perfect lighting conditions and static setups, it flopped in cases including inadequate illumination or fluctuations in note presentation. The lack of robustness in diverse scenarios reduced the need for this method in adaptability to real-world environments.</w:t>
      </w:r>
    </w:p>
    <w:p w14:paraId="1BBC43A4" w14:textId="77777777" w:rsidR="0067510F" w:rsidRPr="004639D1" w:rsidRDefault="0067510F" w:rsidP="0067510F">
      <w:pPr>
        <w:spacing w:after="0" w:line="480" w:lineRule="auto"/>
        <w:jc w:val="both"/>
      </w:pPr>
    </w:p>
    <w:p w14:paraId="207BB309" w14:textId="77777777" w:rsidR="0067510F" w:rsidRPr="004639D1" w:rsidRDefault="0067510F" w:rsidP="00CB1EFD">
      <w:pPr>
        <w:spacing w:after="0" w:line="480" w:lineRule="auto"/>
        <w:jc w:val="both"/>
      </w:pPr>
      <w:r w:rsidRPr="004639D1">
        <w:fldChar w:fldCharType="begin"/>
      </w:r>
      <w:r w:rsidRPr="004639D1">
        <w:instrText xml:space="preserve"> ADDIN EN.CITE &lt;EndNote&gt;&lt;Cite&gt;&lt;Author&gt;Laavanya&lt;/Author&gt;&lt;Year&gt;2019&lt;/Year&gt;&lt;RecNum&gt;22&lt;/RecNum&gt;&lt;DisplayText&gt;(Laavanya &amp;amp; Vijayaraghavan, 2019)&lt;/DisplayText&gt;&lt;record&gt;&lt;rec-number&gt;22&lt;/rec-number&gt;&lt;foreign-keys&gt;&lt;key app="EN" db-id="e0vs9pp2yws5a3ed95epxwpgtw2e0t02d590" timestamp="1735481359"&gt;22&lt;/key&gt;&lt;/foreign-keys&gt;&lt;ref-type name="Journal Article"&gt;17&lt;/ref-type&gt;&lt;contributors&gt;&lt;authors&gt;&lt;author&gt;Laavanya, M&lt;/author&gt;&lt;author&gt;Vijayaraghavan, V&lt;/author&gt;&lt;/authors&gt;&lt;/contributors&gt;&lt;titles&gt;&lt;title&gt;Real time fake currency note detection using deep learning&lt;/title&gt;&lt;secondary-title&gt;Int. J. Eng. Adv. Technol.(IJEAT)&lt;/secondary-title&gt;&lt;/titles&gt;&lt;periodical&gt;&lt;full-title&gt;Int. J. Eng. Adv. Technol.(IJEAT)&lt;/full-title&gt;&lt;/periodical&gt;&lt;volume&gt;9&lt;/volume&gt;&lt;dates&gt;&lt;year&gt;2019&lt;/year&gt;&lt;/dates&gt;&lt;urls&gt;&lt;/urls&gt;&lt;/record&gt;&lt;/Cite&gt;&lt;/EndNote&gt;</w:instrText>
      </w:r>
      <w:r w:rsidRPr="004639D1">
        <w:fldChar w:fldCharType="separate"/>
      </w:r>
      <w:r w:rsidRPr="004639D1">
        <w:t>(Laavanya &amp; Vijayaraghavan, 2019)</w:t>
      </w:r>
      <w:r w:rsidRPr="004639D1">
        <w:fldChar w:fldCharType="end"/>
      </w:r>
      <w:r w:rsidRPr="004639D1">
        <w:t xml:space="preserve"> applied AlexNet-based transfer learning for real-time detection of Indian cash notes. Their technique made use of data augmentation to fasten the </w:t>
      </w:r>
      <w:r w:rsidRPr="004639D1">
        <w:lastRenderedPageBreak/>
        <w:t xml:space="preserve">training process and produced remarkable accuracy rates. Despite this, the model’s performance was restrained by the lack of diversity in its training dataset, reducing its potential to generalize to unfamiliar note kinds or currencies. These limitations underline the need of generating more inclusive datasets that represent real-world complexities. </w:t>
      </w:r>
      <w:r w:rsidRPr="004639D1">
        <w:fldChar w:fldCharType="begin"/>
      </w:r>
      <w:r w:rsidRPr="004639D1">
        <w:instrText xml:space="preserve"> ADDIN EN.CITE &lt;EndNote&gt;&lt;Cite&gt;&lt;Author&gt;Nazir&lt;/Author&gt;&lt;Year&gt;2024&lt;/Year&gt;&lt;RecNum&gt;25&lt;/RecNum&gt;&lt;DisplayText&gt;(Nazir et al., 2024)&lt;/DisplayText&gt;&lt;record&gt;&lt;rec-number&gt;25&lt;/rec-number&gt;&lt;foreign-keys&gt;&lt;key app="EN" db-id="e0vs9pp2yws5a3ed95epxwpgtw2e0t02d590" timestamp="1735485893"&gt;25&lt;/key&gt;&lt;/foreign-keys&gt;&lt;ref-type name="Journal Article"&gt;17&lt;/ref-type&gt;&lt;contributors&gt;&lt;authors&gt;&lt;author&gt;Nazir, Barrera&lt;/author&gt;&lt;author&gt;Imran, Muhammad&lt;/author&gt;&lt;author&gt;Jehangir, Babar&lt;/author&gt;&lt;/authors&gt;&lt;/contributors&gt;&lt;titles&gt;&lt;title&gt;Banknote Verification using Image Processing Techniques&lt;/title&gt;&lt;secondary-title&gt;Journal of Computing &amp;amp; Biomedical Informatics&lt;/secondary-title&gt;&lt;/titles&gt;&lt;periodical&gt;&lt;full-title&gt;Journal of Computing &amp;amp; Biomedical Informatics&lt;/full-title&gt;&lt;/periodical&gt;&lt;pages&gt;125-143&lt;/pages&gt;&lt;volume&gt;7&lt;/volume&gt;&lt;number&gt;01&lt;/number&gt;&lt;dates&gt;&lt;year&gt;2024&lt;/year&gt;&lt;/dates&gt;&lt;isbn&gt;2710-1614&lt;/isbn&gt;&lt;urls&gt;&lt;/urls&gt;&lt;/record&gt;&lt;/Cite&gt;&lt;/EndNote&gt;</w:instrText>
      </w:r>
      <w:r w:rsidRPr="004639D1">
        <w:fldChar w:fldCharType="separate"/>
      </w:r>
      <w:r w:rsidRPr="004639D1">
        <w:t>(Nazir et al., 2024)</w:t>
      </w:r>
      <w:r w:rsidRPr="004639D1">
        <w:fldChar w:fldCharType="end"/>
      </w:r>
      <w:r w:rsidRPr="004639D1">
        <w:t xml:space="preserve"> employed GLCM for feature extraction, PCA for optimization, and classifiers such as Decision Tree, SVM, and KNN. Their model produced considerable accuracies, with KNN at 96.44% and SVM at 93.85%. The concentration was on large denominations and requires high-resolution photos. </w:t>
      </w:r>
      <w:r w:rsidRPr="004639D1">
        <w:fldChar w:fldCharType="begin"/>
      </w:r>
      <w:r w:rsidRPr="004639D1">
        <w:instrText xml:space="preserve"> ADDIN EN.CITE &lt;EndNote&gt;&lt;Cite&gt;&lt;Author&gt;Nair&lt;/Author&gt;&lt;Year&gt;2024&lt;/Year&gt;&lt;RecNum&gt;28&lt;/RecNum&gt;&lt;DisplayText&gt;(Nair et al., 2024)&lt;/DisplayText&gt;&lt;record&gt;&lt;rec-number&gt;28&lt;/rec-number&gt;&lt;foreign-keys&gt;&lt;key app="EN" db-id="e0vs9pp2yws5a3ed95epxwpgtw2e0t02d590" timestamp="1735486223"&gt;28&lt;/key&gt;&lt;/foreign-keys&gt;&lt;ref-type name="Journal Article"&gt;17&lt;/ref-type&gt;&lt;contributors&gt;&lt;authors&gt;&lt;author&gt;Nair, Sreejit&lt;/author&gt;&lt;author&gt;Shaikh, Farhan&lt;/author&gt;&lt;author&gt;Thomas, Elrich&lt;/author&gt;&lt;author&gt;Shaikh, Mizan&lt;/author&gt;&lt;author&gt;Sherkhane, Mrs Priyanka&lt;/author&gt;&lt;/authors&gt;&lt;/contributors&gt;&lt;titles&gt;&lt;title&gt;Verinote-Fake Currency Detection Using Convolutional Neural Network&lt;/title&gt;&lt;secondary-title&gt;International Research Journal on Advanced Engineering Hub (IRJAEH)&lt;/secondary-title&gt;&lt;/titles&gt;&lt;periodical&gt;&lt;full-title&gt;International Research Journal on Advanced Engineering Hub (IRJAEH)&lt;/full-title&gt;&lt;/periodical&gt;&lt;pages&gt;1484-1488&lt;/pages&gt;&lt;volume&gt;2&lt;/volume&gt;&lt;number&gt;05&lt;/number&gt;&lt;dates&gt;&lt;year&gt;2024&lt;/year&gt;&lt;/dates&gt;&lt;isbn&gt;2584-2137&lt;/isbn&gt;&lt;urls&gt;&lt;/urls&gt;&lt;/record&gt;&lt;/Cite&gt;&lt;/EndNote&gt;</w:instrText>
      </w:r>
      <w:r w:rsidRPr="004639D1">
        <w:fldChar w:fldCharType="separate"/>
      </w:r>
      <w:r w:rsidRPr="004639D1">
        <w:t>(Nair et al., 2024)</w:t>
      </w:r>
      <w:r w:rsidRPr="004639D1">
        <w:fldChar w:fldCharType="end"/>
      </w:r>
      <w:r w:rsidRPr="004639D1">
        <w:t xml:space="preserve"> built CNN’s (VGG-16) with TensorFlow and OpenCV, reaching 92.75% accuracy. The model had problems in expanding to other currencies.</w:t>
      </w:r>
      <w:r w:rsidRPr="004639D1">
        <w:br/>
      </w:r>
    </w:p>
    <w:p w14:paraId="44902C8C" w14:textId="2D6746BC" w:rsidR="0067510F" w:rsidRPr="004639D1" w:rsidRDefault="00B241C0" w:rsidP="004F0B03">
      <w:pPr>
        <w:pStyle w:val="Heading2"/>
        <w:rPr>
          <w:b w:val="0"/>
        </w:rPr>
      </w:pPr>
      <w:r w:rsidRPr="004639D1">
        <w:t xml:space="preserve"> </w:t>
      </w:r>
      <w:bookmarkStart w:id="78" w:name="_Toc199513264"/>
      <w:bookmarkStart w:id="79" w:name="_Toc199715424"/>
      <w:r w:rsidR="0067510F" w:rsidRPr="004639D1">
        <w:t>Limitations of Current Systems</w:t>
      </w:r>
      <w:bookmarkEnd w:id="78"/>
      <w:bookmarkEnd w:id="79"/>
    </w:p>
    <w:p w14:paraId="6A09CD40" w14:textId="77777777" w:rsidR="0067510F" w:rsidRPr="004639D1" w:rsidRDefault="0067510F" w:rsidP="00CB1EFD">
      <w:pPr>
        <w:spacing w:after="0" w:line="480" w:lineRule="auto"/>
        <w:jc w:val="both"/>
      </w:pPr>
      <w:r w:rsidRPr="004639D1">
        <w:t xml:space="preserve">The existing systems for counterfeit detection, while technology advances, shows significant limitations that restrict their scalability and general applications. These drawbacks can be categorized into issues related to currency specificity, real-time application, and dataset challenges. </w:t>
      </w:r>
      <w:r w:rsidRPr="004639D1">
        <w:fldChar w:fldCharType="begin"/>
      </w:r>
      <w:r w:rsidRPr="004639D1">
        <w:instrText xml:space="preserve"> ADDIN EN.CITE &lt;EndNote&gt;&lt;Cite&gt;&lt;Author&gt;Bhoyar&lt;/Author&gt;&lt;Year&gt;2020&lt;/Year&gt;&lt;RecNum&gt;27&lt;/RecNum&gt;&lt;DisplayText&gt;(Bhoyar et al., 2020)&lt;/DisplayText&gt;&lt;record&gt;&lt;rec-number&gt;27&lt;/rec-number&gt;&lt;foreign-keys&gt;&lt;key app="EN" db-id="e0vs9pp2yws5a3ed95epxwpgtw2e0t02d590" timestamp="1735486052"&gt;27&lt;/key&gt;&lt;/foreign-keys&gt;&lt;ref-type name="Journal Article"&gt;17&lt;/ref-type&gt;&lt;contributors&gt;&lt;authors&gt;&lt;author&gt;Bhoyar, Ketaki&lt;/author&gt;&lt;author&gt;Pandey, Ankur&lt;/author&gt;&lt;author&gt;Tekriwal, Aman&lt;/author&gt;&lt;author&gt;Mankani, Prashant&lt;/author&gt;&lt;author&gt;Singh, Ankush&lt;/author&gt;&lt;/authors&gt;&lt;/contributors&gt;&lt;titles&gt;&lt;title&gt;Detection of Fake Currency using Image Processing&lt;/title&gt;&lt;secondary-title&gt;International Journal of Engineering Research Technology&lt;/secondary-title&gt;&lt;/titles&gt;&lt;periodical&gt;&lt;full-title&gt;International Journal of Engineering Research Technology&lt;/full-title&gt;&lt;/periodical&gt;&lt;volume&gt;9&lt;/volume&gt;&lt;dates&gt;&lt;year&gt;2020&lt;/year&gt;&lt;/dates&gt;&lt;urls&gt;&lt;/urls&gt;&lt;/record&gt;&lt;/Cite&gt;&lt;/EndNote&gt;</w:instrText>
      </w:r>
      <w:r w:rsidRPr="004639D1">
        <w:fldChar w:fldCharType="separate"/>
      </w:r>
      <w:r w:rsidRPr="004639D1">
        <w:t>(Bhoyar et al., 2020)</w:t>
      </w:r>
      <w:r w:rsidRPr="004639D1">
        <w:fldChar w:fldCharType="end"/>
      </w:r>
      <w:r w:rsidRPr="004639D1">
        <w:t xml:space="preserve"> utilized SVM and cloud storage for Indian currency detection. Though the system showed good accuracy, it depended on a small dataset and cloud storage.</w:t>
      </w:r>
    </w:p>
    <w:p w14:paraId="1513FAA7" w14:textId="77777777" w:rsidR="0067510F" w:rsidRPr="004639D1" w:rsidRDefault="0067510F" w:rsidP="0067510F">
      <w:pPr>
        <w:spacing w:after="0" w:line="480" w:lineRule="auto"/>
        <w:jc w:val="both"/>
      </w:pPr>
    </w:p>
    <w:p w14:paraId="3A838972" w14:textId="2D56A84C" w:rsidR="0067510F" w:rsidRPr="004639D1" w:rsidRDefault="0067510F" w:rsidP="004F0B03">
      <w:pPr>
        <w:pStyle w:val="Heading2"/>
      </w:pPr>
      <w:bookmarkStart w:id="80" w:name="_Toc199513265"/>
      <w:bookmarkStart w:id="81" w:name="_Toc199715425"/>
      <w:r w:rsidRPr="004639D1">
        <w:t>Currency Specificity and Lack of Real-Time Detection</w:t>
      </w:r>
      <w:bookmarkEnd w:id="80"/>
      <w:bookmarkEnd w:id="81"/>
    </w:p>
    <w:p w14:paraId="633CBDC4" w14:textId="77777777" w:rsidR="0067510F" w:rsidRPr="004639D1" w:rsidRDefault="0067510F" w:rsidP="0067510F">
      <w:pPr>
        <w:spacing w:after="0" w:line="480" w:lineRule="auto"/>
        <w:jc w:val="both"/>
      </w:pPr>
      <w:r w:rsidRPr="004639D1">
        <w:t xml:space="preserve">In this paper </w:t>
      </w:r>
      <w:r w:rsidRPr="004639D1">
        <w:fldChar w:fldCharType="begin"/>
      </w:r>
      <w:r w:rsidRPr="004639D1">
        <w:instrText xml:space="preserve"> ADDIN EN.CITE &lt;EndNote&gt;&lt;Cite&gt;&lt;Author&gt;Shiby&lt;/Author&gt;&lt;Year&gt;2021&lt;/Year&gt;&lt;RecNum&gt;23&lt;/RecNum&gt;&lt;DisplayText&gt;(Shiby et al., 2021)&lt;/DisplayText&gt;&lt;record&gt;&lt;rec-number&gt;23&lt;/rec-number&gt;&lt;foreign-keys&gt;&lt;key app="EN" db-id="e0vs9pp2yws5a3ed95epxwpgtw2e0t02d590" timestamp="1735481526"&gt;23&lt;/key&gt;&lt;/foreign-keys&gt;&lt;ref-type name="Journal Article"&gt;17&lt;/ref-type&gt;&lt;contributors&gt;&lt;authors&gt;&lt;author&gt;Shiby, Ashik&lt;/author&gt;&lt;author&gt;Francis, Fevitha&lt;/author&gt;&lt;author&gt;Jose, Philip&lt;/author&gt;&lt;author&gt;Augustine, Rintu&lt;/author&gt;&lt;/authors&gt;&lt;/contributors&gt;&lt;titles&gt;&lt;title&gt;Detection of Fake Currency Using Image Processing&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21&lt;/year&gt;&lt;/dates&gt;&lt;urls&gt;&lt;/urls&gt;&lt;/record&gt;&lt;/Cite&gt;&lt;/EndNote&gt;</w:instrText>
      </w:r>
      <w:r w:rsidRPr="004639D1">
        <w:fldChar w:fldCharType="separate"/>
      </w:r>
      <w:r w:rsidRPr="004639D1">
        <w:t>(Shiby et al., 2021)</w:t>
      </w:r>
      <w:r w:rsidRPr="004639D1">
        <w:fldChar w:fldCharType="end"/>
      </w:r>
      <w:r w:rsidRPr="004639D1">
        <w:t xml:space="preserve"> a Python-based counterfeit detection system was designed specifically for Indian rupee notes. While the system exhibited good accuracy in its target currency, it lacked the flexibility to adjust to other currencies, leaving it with less importance for worldwide applications. However, the absence of real-time detection capabilities and integration with mobile applications further hampered its usability. Future innovations could focus on enhancing currency recognition, real-time responsiveness, and mobile accessibility to suit the demands of a larger user base.</w:t>
      </w:r>
    </w:p>
    <w:p w14:paraId="2C4902DD" w14:textId="77777777" w:rsidR="0067510F" w:rsidRPr="004639D1" w:rsidRDefault="0067510F" w:rsidP="0067510F">
      <w:pPr>
        <w:spacing w:after="0" w:line="480" w:lineRule="auto"/>
        <w:jc w:val="both"/>
      </w:pPr>
    </w:p>
    <w:p w14:paraId="07FF9907" w14:textId="45591150" w:rsidR="0067510F" w:rsidRPr="004639D1" w:rsidRDefault="0067510F" w:rsidP="004F0B03">
      <w:pPr>
        <w:pStyle w:val="Heading3"/>
        <w:rPr>
          <w:b w:val="0"/>
        </w:rPr>
      </w:pPr>
      <w:bookmarkStart w:id="82" w:name="_Toc199513266"/>
      <w:bookmarkStart w:id="83" w:name="_Toc199715426"/>
      <w:r w:rsidRPr="004639D1">
        <w:t>Dataset and Real-World Challenges</w:t>
      </w:r>
      <w:bookmarkEnd w:id="82"/>
      <w:bookmarkEnd w:id="83"/>
    </w:p>
    <w:p w14:paraId="739E529E" w14:textId="77777777" w:rsidR="0067510F" w:rsidRPr="004639D1" w:rsidRDefault="0067510F" w:rsidP="0067510F">
      <w:pPr>
        <w:spacing w:after="0" w:line="480" w:lineRule="auto"/>
        <w:jc w:val="both"/>
      </w:pPr>
      <w:r w:rsidRPr="004639D1">
        <w:fldChar w:fldCharType="begin"/>
      </w:r>
      <w:r w:rsidRPr="004639D1">
        <w:instrText xml:space="preserve"> ADDIN EN.CITE &lt;EndNote&gt;&lt;Cite&gt;&lt;Author&gt;Naseem&lt;/Author&gt;&lt;Year&gt;2023&lt;/Year&gt;&lt;RecNum&gt;24&lt;/RecNum&gt;&lt;DisplayText&gt;(Naseem et al., 2023)&lt;/DisplayText&gt;&lt;record&gt;&lt;rec-number&gt;24&lt;/rec-number&gt;&lt;foreign-keys&gt;&lt;key app="EN" db-id="e0vs9pp2yws5a3ed95epxwpgtw2e0t02d590" timestamp="1735481703"&gt;24&lt;/key&gt;&lt;/foreign-keys&gt;&lt;ref-type name="Journal Article"&gt;17&lt;/ref-type&gt;&lt;contributors&gt;&lt;authors&gt;&lt;author&gt;Naseem, Syeda Aimen&lt;/author&gt;&lt;author&gt;Rehman, Afifa&lt;/author&gt;&lt;author&gt;Uddin, SM Zia&lt;/author&gt;&lt;author&gt;Khan, Babar&lt;/author&gt;&lt;author&gt;Mehmood, Zeeshan&lt;/author&gt;&lt;author&gt;Nisa, Mehr Un&lt;/author&gt;&lt;/authors&gt;&lt;/contributors&gt;&lt;titles&gt;&lt;title&gt;Counterfeit Recognition of Pakistani Currency&lt;/title&gt;&lt;secondary-title&gt;KIET Journal of Computing and Information Sciences&lt;/secondary-title&gt;&lt;/titles&gt;&lt;periodical&gt;&lt;full-title&gt;KIET Journal of Computing and Information Sciences&lt;/full-title&gt;&lt;/periodical&gt;&lt;pages&gt;123-147&lt;/pages&gt;&lt;volume&gt;6&lt;/volume&gt;&lt;number&gt;1&lt;/number&gt;&lt;dates&gt;&lt;year&gt;2023&lt;/year&gt;&lt;/dates&gt;&lt;isbn&gt;2710-5075&lt;/isbn&gt;&lt;urls&gt;&lt;/urls&gt;&lt;/record&gt;&lt;/Cite&gt;&lt;/EndNote&gt;</w:instrText>
      </w:r>
      <w:r w:rsidRPr="004639D1">
        <w:fldChar w:fldCharType="separate"/>
      </w:r>
      <w:r w:rsidRPr="004639D1">
        <w:t>(Naseem et al., 2023)</w:t>
      </w:r>
      <w:r w:rsidRPr="004639D1">
        <w:fldChar w:fldCharType="end"/>
      </w:r>
      <w:r w:rsidRPr="004639D1">
        <w:t xml:space="preserve"> designed a MATLAB-based detection system for Pakistani banknotes, showcasing precision in identifying denominations such as 500, 1000, and 5000 PKR. However, the system’s reliance on high-resolution image inputs posed a significant barrier to its deployment in real-world settings, where such conditions are often impractical. The lack of mobile connectivity further limited its accessibility, particularly in locations with little technology infrastructure. Real-world application continues to be problematic due to restrictions in dataset availability, diversity, and quality, underscoring the need for additional complete and representative datasets to better the robustness and reliability of detection systems in diverse settings.</w:t>
      </w:r>
    </w:p>
    <w:p w14:paraId="1BD476A1" w14:textId="77777777" w:rsidR="0067510F" w:rsidRPr="004639D1" w:rsidRDefault="0067510F" w:rsidP="0067510F">
      <w:pPr>
        <w:spacing w:after="0" w:line="480" w:lineRule="auto"/>
        <w:jc w:val="both"/>
      </w:pPr>
    </w:p>
    <w:p w14:paraId="40D7C273" w14:textId="53B8D601" w:rsidR="0067510F" w:rsidRPr="004639D1" w:rsidRDefault="00B241C0" w:rsidP="004F0B03">
      <w:pPr>
        <w:pStyle w:val="Heading2"/>
        <w:rPr>
          <w:b w:val="0"/>
        </w:rPr>
      </w:pPr>
      <w:r w:rsidRPr="004639D1">
        <w:t xml:space="preserve"> </w:t>
      </w:r>
      <w:bookmarkStart w:id="84" w:name="_Toc199513267"/>
      <w:bookmarkStart w:id="85" w:name="_Toc199715427"/>
      <w:r w:rsidR="0067510F" w:rsidRPr="004639D1">
        <w:t>Proposed Methodology: Support Vector Machines (SVM)</w:t>
      </w:r>
      <w:bookmarkStart w:id="86" w:name="_Hlk198077648"/>
      <w:bookmarkEnd w:id="84"/>
      <w:bookmarkEnd w:id="85"/>
    </w:p>
    <w:p w14:paraId="304B85F4" w14:textId="77777777" w:rsidR="0067510F" w:rsidRPr="004639D1" w:rsidRDefault="0067510F" w:rsidP="0067510F">
      <w:pPr>
        <w:spacing w:after="0" w:line="480" w:lineRule="auto"/>
        <w:jc w:val="both"/>
      </w:pPr>
      <w:r w:rsidRPr="004639D1">
        <w:t xml:space="preserve">Support Vector Machines (SVM) represent a foundation in the development of counterfeit cash detection systems due to its stability in binary classification problems and capability to handle large datasets with high dimensionality. This part explains more about the proposed methodology, also talks about how SVM can be crucial in counterfeit detection, alongside the preprocessing and feature optimization strategies to increase performance. Why SVM for Counterfeit Detection? SVM is typically known as one of the most successful machine learning algorithms for binary classification tasks, such as distinguishing real currency notes from counterfeits. Its key strengths include Margin Optimization where SVM identifies the hyperplane that maximizes the margin between multiple classes, ensuring high generalization capabilities and robustness against overfitting, and Kernel Trick By applying kernel functions such as radial basis function (RBF), polynomial, or linear kernels, SVM can effectively transfer non-linear correlations in the data to a higher-dimensional space where they become linearly </w:t>
      </w:r>
      <w:r w:rsidRPr="004639D1">
        <w:lastRenderedPageBreak/>
        <w:t>separable, with Handling High-Dimensional Data, SVM is well-suited for datasets with a large number of features, which is frequent in counterfeit detection scenarios with sophisticated patterns and textures.</w:t>
      </w:r>
    </w:p>
    <w:p w14:paraId="5C5EA2C0" w14:textId="77777777" w:rsidR="0067510F" w:rsidRPr="004639D1" w:rsidRDefault="0067510F" w:rsidP="0067510F">
      <w:pPr>
        <w:spacing w:after="0" w:line="480" w:lineRule="auto"/>
        <w:jc w:val="both"/>
      </w:pPr>
    </w:p>
    <w:p w14:paraId="35969A09" w14:textId="77777777" w:rsidR="0067510F" w:rsidRPr="004639D1" w:rsidRDefault="0067510F" w:rsidP="0067510F">
      <w:pPr>
        <w:spacing w:after="0" w:line="480" w:lineRule="auto"/>
        <w:jc w:val="both"/>
      </w:pPr>
      <w:r w:rsidRPr="004639D1">
        <w:t>Workflow for SVM-Based Counterfeit Detection</w:t>
      </w:r>
    </w:p>
    <w:p w14:paraId="6DA00F87" w14:textId="77777777" w:rsidR="0067510F" w:rsidRPr="004639D1" w:rsidRDefault="0067510F" w:rsidP="0067510F">
      <w:pPr>
        <w:spacing w:after="0" w:line="480" w:lineRule="auto"/>
        <w:jc w:val="both"/>
      </w:pPr>
      <w:r w:rsidRPr="004639D1">
        <w:t xml:space="preserve">1. Data collection: The process begins with collecting real and fake notes and the Images are captured under varied situations (e.g., lighting, angles, and note quality) to replicate real-world scenarios. High-quality datasets ensure superior training and testing results. </w:t>
      </w:r>
      <w:r w:rsidRPr="004639D1">
        <w:br/>
        <w:t>2. Preprocessing: Preprocessing involves standardizing and improving the incoming data to ensure consistency and decrease noise. Steps include Grayscale Conversion which is to Reduce processing complexity by focusing on intensity fluctuations rather than colour, and Normalization which Ensures that all pixel values are scaled to a uniform range, typically [0, 1], for improved model performance, also Edge Detection Techniques like Sobel or Canny edge detection reveal essential features, such as watermarks, security threads, and denomination markers.</w:t>
      </w:r>
    </w:p>
    <w:p w14:paraId="678C8BEB" w14:textId="0DF5052C" w:rsidR="00985DCE" w:rsidRPr="004639D1" w:rsidRDefault="0067510F" w:rsidP="0067510F">
      <w:pPr>
        <w:spacing w:after="0" w:line="480" w:lineRule="auto"/>
        <w:jc w:val="both"/>
      </w:pPr>
      <w:r w:rsidRPr="004639D1">
        <w:t>3. Feature Extraction: Features are collected from the pre-processed images using approaches like Analyzer of Oriented Gradients (HOG): Captures edge and texture patterns crucial for identifying real notes from counterfeits, and Wavelet Transform Breaks down the image into many frequency components, assisting in the finding of minute changes in texture and design, also with Principal Component Analysis (PCA) to Reduces dimensionality while maintaining</w:t>
      </w:r>
      <w:r w:rsidR="00985DCE" w:rsidRPr="004639D1">
        <w:t xml:space="preserve"> crucial information, enhancing SVM’s efficiency and accuracy.</w:t>
      </w:r>
    </w:p>
    <w:p w14:paraId="30809A17" w14:textId="634FAF89" w:rsidR="0067510F" w:rsidRPr="004639D1" w:rsidRDefault="0067510F" w:rsidP="0067510F">
      <w:pPr>
        <w:spacing w:after="0" w:line="480" w:lineRule="auto"/>
        <w:jc w:val="both"/>
      </w:pPr>
      <w:r w:rsidRPr="004639D1">
        <w:t xml:space="preserve">4. Model Training: The SVM model is trained on the extracted features using labelled data. During this phase the training dataset is split into folds for cross-validation to confirm that the model generalizes effectively to unknown data. Hyperparameters such as the kernel type, </w:t>
      </w:r>
      <w:r w:rsidRPr="004639D1">
        <w:lastRenderedPageBreak/>
        <w:t xml:space="preserve">regularization parameter (C), and gamma (for RBF kernels) are optimized using grid search or random search </w:t>
      </w:r>
      <w:r w:rsidR="00985DCE" w:rsidRPr="004639D1">
        <w:t>algorithms</w:t>
      </w:r>
      <w:r w:rsidRPr="004639D1">
        <w:t>.</w:t>
      </w:r>
    </w:p>
    <w:p w14:paraId="50A43B7F" w14:textId="77777777" w:rsidR="0067510F" w:rsidRPr="004639D1" w:rsidRDefault="0067510F" w:rsidP="0067510F">
      <w:pPr>
        <w:spacing w:after="0" w:line="480" w:lineRule="auto"/>
        <w:jc w:val="both"/>
      </w:pPr>
      <w:r w:rsidRPr="004639D1">
        <w:t xml:space="preserve">5. Testing and Validation: The model's performance is tested using a different test dataset. Metrics such as accuracy, precision, recall, and F1-score are generated to assess the efficacy of the SVM in recognizing counterfeit notes. Additionally, Receiver Operating Characteristic (ROC) curves are evaluated to establish the trade-off between true positive and false positive rates. Integrating SVM with Preprocessing Techniques, Combining SVM with new preprocessing techniques can greatly increase its performance. For instance, Wavelet Transform and PCA By gathering both spatial and frequency domain data, this combination ensures that the most relevant properties of currency notes are retained while lowering noise and redundancy. Gabor Filters are good at extracting texture-based features, such as the minute details in watermarks and security threads, which are vital for counterfeit identification. </w:t>
      </w:r>
      <w:r w:rsidRPr="004639D1">
        <w:br/>
        <w:t xml:space="preserve">Advantages of Using SVM are, High Accuracy where SVM frequently demonstrates superior accuracy compared to other classic machine learning techniques in counterfeit identification testing, and Scalability, despite being computationally costly, SVM's scalability can be increased by methodologies like as parallel processing, and Robustness to Small Datasets where SVM performs well even with minimal data, making it appropriate for scenarios where massive, labelled datasets are unavailable. </w:t>
      </w:r>
    </w:p>
    <w:p w14:paraId="478B5A7E" w14:textId="77777777" w:rsidR="0067510F" w:rsidRPr="004639D1" w:rsidRDefault="0067510F" w:rsidP="0067510F">
      <w:pPr>
        <w:spacing w:after="0" w:line="480" w:lineRule="auto"/>
        <w:jc w:val="both"/>
      </w:pPr>
    </w:p>
    <w:p w14:paraId="481B6811" w14:textId="77777777" w:rsidR="0067510F" w:rsidRPr="004639D1" w:rsidRDefault="0067510F" w:rsidP="0067510F">
      <w:pPr>
        <w:spacing w:after="0" w:line="480" w:lineRule="auto"/>
        <w:jc w:val="both"/>
      </w:pPr>
      <w:r w:rsidRPr="004639D1">
        <w:t xml:space="preserve">Limitations and Mitigation Strategies, while SVM is highly effective, it has severe limitations such has Computational Complexity of Training SVM on large datasets can be time-consuming. Using efficient libraries like LIBSVM or building stochastic gradient-based solvers helps overcome this issue, Sensitivity to Imbalanced Data can distort the model's predictions. Techniques like Synthetic Minority Over-sampling Technique (SMOTE) or cost-sensitive learning can mitigate this problem. Difficulty with Multi-Class Classification, although </w:t>
      </w:r>
      <w:r w:rsidRPr="004639D1">
        <w:lastRenderedPageBreak/>
        <w:t>inherently a binary classifier, SVM can be extended to multi-class situations utilizing approaches like one-vs-one (OVO) or one-vs-rest (OVR).</w:t>
      </w:r>
    </w:p>
    <w:p w14:paraId="320F863E" w14:textId="77777777" w:rsidR="0067510F" w:rsidRPr="004639D1" w:rsidRDefault="0067510F" w:rsidP="0067510F">
      <w:pPr>
        <w:spacing w:after="0" w:line="480" w:lineRule="auto"/>
        <w:jc w:val="both"/>
      </w:pPr>
    </w:p>
    <w:p w14:paraId="75C7D78E" w14:textId="77777777" w:rsidR="0067510F" w:rsidRPr="004639D1" w:rsidRDefault="0067510F" w:rsidP="0067510F">
      <w:pPr>
        <w:spacing w:after="0" w:line="480" w:lineRule="auto"/>
        <w:jc w:val="both"/>
      </w:pPr>
    </w:p>
    <w:p w14:paraId="779B2A45" w14:textId="77777777" w:rsidR="0067510F" w:rsidRPr="004639D1" w:rsidRDefault="0067510F" w:rsidP="0067510F">
      <w:pPr>
        <w:spacing w:after="0" w:line="480" w:lineRule="auto"/>
        <w:jc w:val="both"/>
      </w:pPr>
    </w:p>
    <w:p w14:paraId="35F2E228" w14:textId="77777777" w:rsidR="0067510F" w:rsidRPr="004639D1" w:rsidRDefault="0067510F" w:rsidP="0067510F">
      <w:pPr>
        <w:spacing w:after="0" w:line="480" w:lineRule="auto"/>
        <w:jc w:val="both"/>
      </w:pPr>
    </w:p>
    <w:p w14:paraId="06F89F0B" w14:textId="77777777" w:rsidR="0067510F" w:rsidRPr="004639D1" w:rsidRDefault="0067510F" w:rsidP="0067510F">
      <w:pPr>
        <w:spacing w:after="0" w:line="480" w:lineRule="auto"/>
        <w:jc w:val="both"/>
      </w:pPr>
    </w:p>
    <w:p w14:paraId="364E94B6" w14:textId="77777777" w:rsidR="0067510F" w:rsidRPr="004639D1" w:rsidRDefault="0067510F" w:rsidP="0067510F">
      <w:pPr>
        <w:spacing w:after="0" w:line="480" w:lineRule="auto"/>
        <w:jc w:val="both"/>
      </w:pPr>
    </w:p>
    <w:p w14:paraId="7D7240E9" w14:textId="77777777" w:rsidR="0067510F" w:rsidRPr="004639D1" w:rsidRDefault="0067510F" w:rsidP="0067510F">
      <w:pPr>
        <w:spacing w:after="0" w:line="480" w:lineRule="auto"/>
        <w:jc w:val="both"/>
      </w:pPr>
    </w:p>
    <w:p w14:paraId="2DF57339" w14:textId="77777777" w:rsidR="0067510F" w:rsidRPr="004639D1" w:rsidRDefault="0067510F" w:rsidP="0067510F">
      <w:pPr>
        <w:spacing w:after="0" w:line="480" w:lineRule="auto"/>
        <w:jc w:val="both"/>
      </w:pPr>
    </w:p>
    <w:p w14:paraId="4F2B88A5" w14:textId="77777777" w:rsidR="0067510F" w:rsidRPr="004639D1" w:rsidRDefault="0067510F" w:rsidP="0067510F">
      <w:pPr>
        <w:spacing w:after="0" w:line="480" w:lineRule="auto"/>
        <w:jc w:val="both"/>
      </w:pPr>
    </w:p>
    <w:p w14:paraId="50DFB1D4" w14:textId="77777777" w:rsidR="0067510F" w:rsidRPr="004639D1" w:rsidRDefault="0067510F" w:rsidP="0067510F">
      <w:pPr>
        <w:spacing w:after="0" w:line="480" w:lineRule="auto"/>
        <w:jc w:val="both"/>
      </w:pPr>
    </w:p>
    <w:p w14:paraId="4CC19244" w14:textId="77777777" w:rsidR="0067510F" w:rsidRPr="004639D1" w:rsidRDefault="0067510F" w:rsidP="0067510F">
      <w:pPr>
        <w:spacing w:after="0" w:line="480" w:lineRule="auto"/>
        <w:jc w:val="both"/>
      </w:pPr>
    </w:p>
    <w:p w14:paraId="7A8815BB" w14:textId="77777777" w:rsidR="0067510F" w:rsidRPr="004639D1" w:rsidRDefault="0067510F" w:rsidP="0067510F">
      <w:pPr>
        <w:spacing w:after="0" w:line="480" w:lineRule="auto"/>
        <w:jc w:val="both"/>
      </w:pPr>
    </w:p>
    <w:p w14:paraId="5E743B47" w14:textId="77777777" w:rsidR="0067510F" w:rsidRPr="004639D1" w:rsidRDefault="0067510F" w:rsidP="0067510F">
      <w:pPr>
        <w:spacing w:line="480" w:lineRule="auto"/>
      </w:pPr>
    </w:p>
    <w:p w14:paraId="6CB0D8A9" w14:textId="77777777" w:rsidR="0067510F" w:rsidRPr="004639D1" w:rsidRDefault="0067510F" w:rsidP="0067510F">
      <w:pPr>
        <w:spacing w:line="480" w:lineRule="auto"/>
      </w:pPr>
    </w:p>
    <w:p w14:paraId="5774B591" w14:textId="77777777" w:rsidR="0067510F" w:rsidRPr="004639D1" w:rsidRDefault="0067510F" w:rsidP="0067510F">
      <w:pPr>
        <w:spacing w:line="480" w:lineRule="auto"/>
      </w:pPr>
    </w:p>
    <w:p w14:paraId="3366645A" w14:textId="77777777" w:rsidR="0067510F" w:rsidRPr="004639D1" w:rsidRDefault="0067510F" w:rsidP="0067510F">
      <w:pPr>
        <w:spacing w:line="480" w:lineRule="auto"/>
      </w:pPr>
    </w:p>
    <w:p w14:paraId="7A24A104" w14:textId="77777777" w:rsidR="0067510F" w:rsidRPr="004639D1" w:rsidRDefault="0067510F" w:rsidP="0067510F">
      <w:pPr>
        <w:spacing w:line="480" w:lineRule="auto"/>
      </w:pPr>
    </w:p>
    <w:p w14:paraId="6A420BDD" w14:textId="77777777" w:rsidR="0067510F" w:rsidRPr="004639D1" w:rsidRDefault="0067510F" w:rsidP="0067510F">
      <w:pPr>
        <w:spacing w:line="480" w:lineRule="auto"/>
      </w:pPr>
    </w:p>
    <w:p w14:paraId="02CE0F68" w14:textId="77777777" w:rsidR="0067510F" w:rsidRPr="004639D1" w:rsidRDefault="0067510F" w:rsidP="0067510F">
      <w:pPr>
        <w:spacing w:line="480" w:lineRule="auto"/>
      </w:pPr>
    </w:p>
    <w:p w14:paraId="420698A1" w14:textId="77777777" w:rsidR="00985DCE" w:rsidRPr="004639D1" w:rsidRDefault="00985DCE" w:rsidP="0067510F">
      <w:pPr>
        <w:spacing w:line="480" w:lineRule="auto"/>
        <w:rPr>
          <w:b/>
          <w:bCs/>
        </w:rPr>
      </w:pPr>
      <w:bookmarkStart w:id="87" w:name="_Hlk189037447"/>
      <w:bookmarkStart w:id="88" w:name="_Hlk198082316"/>
      <w:bookmarkEnd w:id="86"/>
      <w:bookmarkEnd w:id="87"/>
    </w:p>
    <w:p w14:paraId="691F2755" w14:textId="3278E00C" w:rsidR="0067510F" w:rsidRPr="004639D1" w:rsidRDefault="0067510F" w:rsidP="00DC67BD">
      <w:pPr>
        <w:pStyle w:val="Heading1"/>
        <w:numPr>
          <w:ilvl w:val="0"/>
          <w:numId w:val="0"/>
        </w:numPr>
        <w:rPr>
          <w:rFonts w:cs="Times New Roman"/>
          <w:b w:val="0"/>
          <w:bCs/>
          <w:szCs w:val="28"/>
        </w:rPr>
      </w:pPr>
      <w:bookmarkStart w:id="89" w:name="_Toc199513268"/>
      <w:bookmarkStart w:id="90" w:name="_Toc199715428"/>
      <w:r w:rsidRPr="004639D1">
        <w:rPr>
          <w:rFonts w:cs="Times New Roman"/>
          <w:bCs/>
          <w:szCs w:val="28"/>
        </w:rPr>
        <w:lastRenderedPageBreak/>
        <w:t>CHAPTER THREE</w:t>
      </w:r>
      <w:bookmarkEnd w:id="89"/>
      <w:bookmarkEnd w:id="90"/>
    </w:p>
    <w:p w14:paraId="6B34C77C" w14:textId="0E7E7C86" w:rsidR="0067510F" w:rsidRPr="004639D1" w:rsidRDefault="00400FCE" w:rsidP="00400FCE">
      <w:pPr>
        <w:pStyle w:val="Heading1"/>
        <w:numPr>
          <w:ilvl w:val="0"/>
          <w:numId w:val="0"/>
        </w:numPr>
        <w:ind w:left="3060"/>
        <w:jc w:val="left"/>
      </w:pPr>
      <w:bookmarkStart w:id="91" w:name="_Toc199513269"/>
      <w:bookmarkStart w:id="92" w:name="_Toc199715429"/>
      <w:r>
        <w:t xml:space="preserve">     </w:t>
      </w:r>
      <w:r w:rsidR="0067510F" w:rsidRPr="004639D1">
        <w:t>METHODOLOGY</w:t>
      </w:r>
      <w:bookmarkEnd w:id="91"/>
      <w:bookmarkEnd w:id="92"/>
    </w:p>
    <w:p w14:paraId="62D5D78E" w14:textId="77777777" w:rsidR="0067510F" w:rsidRPr="004639D1" w:rsidRDefault="0067510F" w:rsidP="00466ABF">
      <w:pPr>
        <w:spacing w:after="0" w:line="480" w:lineRule="auto"/>
        <w:jc w:val="both"/>
      </w:pPr>
      <w:r w:rsidRPr="004639D1">
        <w:t>This chapter shows the method used to identify both real and fake currency notes. It includes collecting images of Nigerian currency notes both real and fake and saving them in a structured dataset folder. The currency notes were scanned using a Fujitsu Ricoh Fi-8170, an A4 Duplex USB 3.2 Network Scanner.</w:t>
      </w:r>
    </w:p>
    <w:p w14:paraId="40BB5800" w14:textId="3A23CDFB" w:rsidR="0067510F" w:rsidRPr="004639D1" w:rsidRDefault="0067510F" w:rsidP="00466ABF">
      <w:pPr>
        <w:spacing w:after="0" w:line="480" w:lineRule="auto"/>
        <w:jc w:val="both"/>
      </w:pPr>
    </w:p>
    <w:p w14:paraId="6E2BC3AD" w14:textId="1D0668CE" w:rsidR="0067510F" w:rsidRPr="004639D1" w:rsidRDefault="0067510F" w:rsidP="007369B9">
      <w:pPr>
        <w:spacing w:after="0" w:line="480" w:lineRule="auto"/>
        <w:jc w:val="both"/>
      </w:pPr>
      <w:r w:rsidRPr="004639D1">
        <w:t xml:space="preserve">The specific number of datasets of the real and fake currency and its conditions is shown below in </w:t>
      </w:r>
      <w:r w:rsidR="001426A8">
        <w:t>Table</w:t>
      </w:r>
      <w:r w:rsidRPr="004639D1">
        <w:t xml:space="preserve"> 3.1 and </w:t>
      </w:r>
      <w:r w:rsidR="001426A8">
        <w:t>Table</w:t>
      </w:r>
      <w:r w:rsidRPr="004639D1">
        <w:t xml:space="preserve"> 3.2 respectively.</w:t>
      </w:r>
    </w:p>
    <w:p w14:paraId="1FFEAF39" w14:textId="77777777" w:rsidR="0067510F" w:rsidRPr="001426A8" w:rsidRDefault="0067510F" w:rsidP="0067510F">
      <w:pPr>
        <w:spacing w:line="480" w:lineRule="auto"/>
        <w:rPr>
          <w:b/>
          <w:bCs/>
          <w:szCs w:val="24"/>
        </w:rPr>
      </w:pPr>
    </w:p>
    <w:p w14:paraId="7803C0DA" w14:textId="1D2E5A40" w:rsidR="001426A8" w:rsidRPr="001426A8" w:rsidRDefault="001426A8" w:rsidP="001426A8">
      <w:pPr>
        <w:pStyle w:val="Caption"/>
        <w:keepNext/>
        <w:rPr>
          <w:b/>
          <w:bCs/>
          <w:color w:val="000000" w:themeColor="text1"/>
          <w:sz w:val="24"/>
          <w:szCs w:val="24"/>
        </w:rPr>
      </w:pPr>
      <w:bookmarkStart w:id="93" w:name="_Toc199762134"/>
      <w:bookmarkStart w:id="94" w:name="_Toc199762195"/>
      <w:bookmarkStart w:id="95" w:name="_Toc199763355"/>
      <w:r w:rsidRPr="001426A8">
        <w:rPr>
          <w:b/>
          <w:bCs/>
          <w:color w:val="000000" w:themeColor="text1"/>
          <w:sz w:val="24"/>
          <w:szCs w:val="24"/>
        </w:rPr>
        <w:t>Table 3.1: Dataset table of real naira notes and its conditions</w:t>
      </w:r>
      <w:bookmarkEnd w:id="93"/>
      <w:bookmarkEnd w:id="94"/>
      <w:bookmarkEnd w:id="95"/>
    </w:p>
    <w:tbl>
      <w:tblPr>
        <w:tblW w:w="900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48"/>
        <w:gridCol w:w="1190"/>
        <w:gridCol w:w="1018"/>
        <w:gridCol w:w="1866"/>
        <w:gridCol w:w="1276"/>
        <w:gridCol w:w="1244"/>
        <w:gridCol w:w="1258"/>
      </w:tblGrid>
      <w:tr w:rsidR="0067510F" w:rsidRPr="004639D1" w14:paraId="20788F68" w14:textId="77777777" w:rsidTr="001426A8">
        <w:tc>
          <w:tcPr>
            <w:tcW w:w="1148" w:type="dxa"/>
            <w:tcBorders>
              <w:top w:val="single" w:sz="4" w:space="0" w:color="000000"/>
              <w:left w:val="single" w:sz="4" w:space="0" w:color="000000"/>
              <w:bottom w:val="single" w:sz="4" w:space="0" w:color="000000"/>
              <w:right w:val="single" w:sz="4" w:space="0" w:color="000000"/>
            </w:tcBorders>
          </w:tcPr>
          <w:p w14:paraId="0894DC6D" w14:textId="77777777" w:rsidR="0067510F" w:rsidRPr="004639D1" w:rsidRDefault="0067510F" w:rsidP="0067510F">
            <w:pPr>
              <w:spacing w:line="480" w:lineRule="auto"/>
            </w:pPr>
          </w:p>
        </w:tc>
        <w:tc>
          <w:tcPr>
            <w:tcW w:w="1190" w:type="dxa"/>
            <w:tcBorders>
              <w:top w:val="single" w:sz="4" w:space="0" w:color="000000"/>
              <w:left w:val="single" w:sz="4" w:space="0" w:color="000000"/>
              <w:bottom w:val="single" w:sz="4" w:space="0" w:color="000000"/>
              <w:right w:val="single" w:sz="4" w:space="0" w:color="000000"/>
            </w:tcBorders>
            <w:hideMark/>
          </w:tcPr>
          <w:p w14:paraId="51D8F659" w14:textId="77777777" w:rsidR="0067510F" w:rsidRPr="004639D1" w:rsidRDefault="0067510F" w:rsidP="0067510F">
            <w:pPr>
              <w:spacing w:line="480" w:lineRule="auto"/>
            </w:pPr>
            <w:r w:rsidRPr="004639D1">
              <w:t xml:space="preserve">No. of </w:t>
            </w:r>
          </w:p>
          <w:p w14:paraId="0B6F8961" w14:textId="77777777" w:rsidR="0067510F" w:rsidRPr="004639D1" w:rsidRDefault="0067510F" w:rsidP="0067510F">
            <w:pPr>
              <w:spacing w:line="480" w:lineRule="auto"/>
            </w:pPr>
            <w:r w:rsidRPr="004639D1">
              <w:t>Real Notes</w:t>
            </w:r>
          </w:p>
        </w:tc>
        <w:tc>
          <w:tcPr>
            <w:tcW w:w="1018" w:type="dxa"/>
            <w:tcBorders>
              <w:top w:val="single" w:sz="4" w:space="0" w:color="000000"/>
              <w:left w:val="single" w:sz="4" w:space="0" w:color="000000"/>
              <w:bottom w:val="single" w:sz="4" w:space="0" w:color="000000"/>
              <w:right w:val="single" w:sz="4" w:space="0" w:color="000000"/>
            </w:tcBorders>
            <w:hideMark/>
          </w:tcPr>
          <w:p w14:paraId="50F607EF" w14:textId="77777777" w:rsidR="0067510F" w:rsidRPr="004639D1" w:rsidRDefault="0067510F" w:rsidP="0067510F">
            <w:pPr>
              <w:spacing w:line="480" w:lineRule="auto"/>
            </w:pPr>
            <w:r w:rsidRPr="004639D1">
              <w:t>Good</w:t>
            </w:r>
          </w:p>
          <w:p w14:paraId="099B306C" w14:textId="77777777" w:rsidR="0067510F" w:rsidRPr="004639D1" w:rsidRDefault="0067510F" w:rsidP="0067510F">
            <w:pPr>
              <w:spacing w:line="480" w:lineRule="auto"/>
            </w:pPr>
            <w:r w:rsidRPr="004639D1">
              <w:t>Condition</w:t>
            </w:r>
          </w:p>
        </w:tc>
        <w:tc>
          <w:tcPr>
            <w:tcW w:w="1866" w:type="dxa"/>
            <w:tcBorders>
              <w:top w:val="single" w:sz="4" w:space="0" w:color="000000"/>
              <w:left w:val="single" w:sz="4" w:space="0" w:color="000000"/>
              <w:bottom w:val="single" w:sz="4" w:space="0" w:color="000000"/>
              <w:right w:val="single" w:sz="4" w:space="0" w:color="000000"/>
            </w:tcBorders>
            <w:hideMark/>
          </w:tcPr>
          <w:p w14:paraId="219D557C" w14:textId="77777777" w:rsidR="0067510F" w:rsidRPr="004639D1" w:rsidRDefault="0067510F" w:rsidP="0067510F">
            <w:pPr>
              <w:spacing w:line="480" w:lineRule="auto"/>
            </w:pPr>
            <w:r w:rsidRPr="004639D1">
              <w:t>Bad Condition</w:t>
            </w:r>
          </w:p>
          <w:p w14:paraId="2BE53D01" w14:textId="77777777" w:rsidR="0067510F" w:rsidRPr="004639D1" w:rsidRDefault="0067510F" w:rsidP="0067510F">
            <w:pPr>
              <w:spacing w:line="480" w:lineRule="auto"/>
            </w:pPr>
            <w:r w:rsidRPr="004639D1">
              <w:t>(Torn, Improper lighting)</w:t>
            </w:r>
          </w:p>
        </w:tc>
        <w:tc>
          <w:tcPr>
            <w:tcW w:w="1276" w:type="dxa"/>
            <w:tcBorders>
              <w:top w:val="single" w:sz="4" w:space="0" w:color="000000"/>
              <w:left w:val="single" w:sz="4" w:space="0" w:color="000000"/>
              <w:bottom w:val="single" w:sz="4" w:space="0" w:color="000000"/>
              <w:right w:val="single" w:sz="4" w:space="0" w:color="000000"/>
            </w:tcBorders>
            <w:hideMark/>
          </w:tcPr>
          <w:p w14:paraId="146229BB" w14:textId="77777777" w:rsidR="0067510F" w:rsidRPr="004639D1" w:rsidRDefault="0067510F" w:rsidP="0067510F">
            <w:pPr>
              <w:spacing w:line="480" w:lineRule="auto"/>
            </w:pPr>
            <w:r w:rsidRPr="004639D1">
              <w:t>Scanned</w:t>
            </w:r>
          </w:p>
          <w:p w14:paraId="14E7A0A9" w14:textId="77777777" w:rsidR="0067510F" w:rsidRPr="004639D1" w:rsidRDefault="0067510F" w:rsidP="0067510F">
            <w:pPr>
              <w:spacing w:line="480" w:lineRule="auto"/>
            </w:pPr>
            <w:r w:rsidRPr="004639D1">
              <w:t>Horizontally</w:t>
            </w:r>
          </w:p>
        </w:tc>
        <w:tc>
          <w:tcPr>
            <w:tcW w:w="1244" w:type="dxa"/>
            <w:tcBorders>
              <w:top w:val="single" w:sz="4" w:space="0" w:color="000000"/>
              <w:left w:val="single" w:sz="4" w:space="0" w:color="000000"/>
              <w:bottom w:val="single" w:sz="4" w:space="0" w:color="000000"/>
              <w:right w:val="single" w:sz="4" w:space="0" w:color="000000"/>
            </w:tcBorders>
            <w:hideMark/>
          </w:tcPr>
          <w:p w14:paraId="150B2FF1" w14:textId="77777777" w:rsidR="0067510F" w:rsidRPr="004639D1" w:rsidRDefault="0067510F" w:rsidP="0067510F">
            <w:pPr>
              <w:spacing w:line="480" w:lineRule="auto"/>
            </w:pPr>
            <w:r w:rsidRPr="004639D1">
              <w:t>Scanned</w:t>
            </w:r>
          </w:p>
          <w:p w14:paraId="693ADB08" w14:textId="77777777" w:rsidR="0067510F" w:rsidRPr="004639D1" w:rsidRDefault="0067510F" w:rsidP="0067510F">
            <w:pPr>
              <w:spacing w:line="480" w:lineRule="auto"/>
            </w:pPr>
            <w:r w:rsidRPr="004639D1">
              <w:t>Vertically</w:t>
            </w:r>
          </w:p>
        </w:tc>
        <w:tc>
          <w:tcPr>
            <w:tcW w:w="1258" w:type="dxa"/>
            <w:tcBorders>
              <w:top w:val="single" w:sz="4" w:space="0" w:color="000000"/>
              <w:left w:val="single" w:sz="4" w:space="0" w:color="000000"/>
              <w:bottom w:val="single" w:sz="4" w:space="0" w:color="000000"/>
              <w:right w:val="single" w:sz="4" w:space="0" w:color="000000"/>
            </w:tcBorders>
            <w:hideMark/>
          </w:tcPr>
          <w:p w14:paraId="11F1C1BD" w14:textId="77777777" w:rsidR="0067510F" w:rsidRPr="004639D1" w:rsidRDefault="0067510F" w:rsidP="0067510F">
            <w:pPr>
              <w:spacing w:line="480" w:lineRule="auto"/>
            </w:pPr>
            <w:r w:rsidRPr="004639D1">
              <w:t>Scanned</w:t>
            </w:r>
          </w:p>
          <w:p w14:paraId="02A21E7F" w14:textId="77777777" w:rsidR="0067510F" w:rsidRPr="004639D1" w:rsidRDefault="0067510F" w:rsidP="0067510F">
            <w:pPr>
              <w:spacing w:line="480" w:lineRule="auto"/>
            </w:pPr>
            <w:r w:rsidRPr="004639D1">
              <w:t>Diagonally</w:t>
            </w:r>
          </w:p>
        </w:tc>
      </w:tr>
      <w:tr w:rsidR="0067510F" w:rsidRPr="004639D1" w14:paraId="4E910E94" w14:textId="77777777" w:rsidTr="001426A8">
        <w:tc>
          <w:tcPr>
            <w:tcW w:w="1148" w:type="dxa"/>
            <w:tcBorders>
              <w:top w:val="single" w:sz="4" w:space="0" w:color="000000"/>
              <w:left w:val="single" w:sz="4" w:space="0" w:color="000000"/>
              <w:bottom w:val="single" w:sz="4" w:space="0" w:color="000000"/>
              <w:right w:val="single" w:sz="4" w:space="0" w:color="000000"/>
            </w:tcBorders>
            <w:hideMark/>
          </w:tcPr>
          <w:p w14:paraId="4C225523" w14:textId="77777777" w:rsidR="0067510F" w:rsidRPr="004639D1" w:rsidRDefault="0067510F" w:rsidP="0067510F">
            <w:pPr>
              <w:spacing w:line="480" w:lineRule="auto"/>
            </w:pPr>
            <w:r w:rsidRPr="004639D1">
              <w:t>200 Naira</w:t>
            </w:r>
          </w:p>
        </w:tc>
        <w:tc>
          <w:tcPr>
            <w:tcW w:w="1190" w:type="dxa"/>
            <w:tcBorders>
              <w:top w:val="single" w:sz="4" w:space="0" w:color="000000"/>
              <w:left w:val="single" w:sz="4" w:space="0" w:color="000000"/>
              <w:bottom w:val="single" w:sz="4" w:space="0" w:color="000000"/>
              <w:right w:val="single" w:sz="4" w:space="0" w:color="000000"/>
            </w:tcBorders>
            <w:hideMark/>
          </w:tcPr>
          <w:p w14:paraId="5C28EDB7" w14:textId="30636D0C" w:rsidR="0067510F" w:rsidRPr="004639D1" w:rsidRDefault="004639D1" w:rsidP="0067510F">
            <w:pPr>
              <w:spacing w:line="480" w:lineRule="auto"/>
            </w:pPr>
            <w:r>
              <w:t>200</w:t>
            </w:r>
          </w:p>
        </w:tc>
        <w:tc>
          <w:tcPr>
            <w:tcW w:w="1018" w:type="dxa"/>
            <w:tcBorders>
              <w:top w:val="single" w:sz="4" w:space="0" w:color="000000"/>
              <w:left w:val="single" w:sz="4" w:space="0" w:color="000000"/>
              <w:bottom w:val="single" w:sz="4" w:space="0" w:color="000000"/>
              <w:right w:val="single" w:sz="4" w:space="0" w:color="000000"/>
            </w:tcBorders>
            <w:hideMark/>
          </w:tcPr>
          <w:p w14:paraId="293462B1" w14:textId="41566FF7" w:rsidR="0067510F" w:rsidRPr="004639D1" w:rsidRDefault="004639D1" w:rsidP="0067510F">
            <w:pPr>
              <w:spacing w:line="480" w:lineRule="auto"/>
            </w:pPr>
            <w:r>
              <w:t>14</w:t>
            </w:r>
            <w:r w:rsidR="0067510F" w:rsidRPr="004639D1">
              <w:t>0</w:t>
            </w:r>
          </w:p>
        </w:tc>
        <w:tc>
          <w:tcPr>
            <w:tcW w:w="1866" w:type="dxa"/>
            <w:tcBorders>
              <w:top w:val="single" w:sz="4" w:space="0" w:color="000000"/>
              <w:left w:val="single" w:sz="4" w:space="0" w:color="000000"/>
              <w:bottom w:val="single" w:sz="4" w:space="0" w:color="000000"/>
              <w:right w:val="single" w:sz="4" w:space="0" w:color="000000"/>
            </w:tcBorders>
            <w:hideMark/>
          </w:tcPr>
          <w:p w14:paraId="59BAF8A4" w14:textId="4FE6EDD5" w:rsidR="0067510F" w:rsidRPr="004639D1" w:rsidRDefault="004639D1" w:rsidP="0067510F">
            <w:pPr>
              <w:spacing w:line="480" w:lineRule="auto"/>
            </w:pPr>
            <w:r>
              <w:t>6</w:t>
            </w:r>
            <w:r w:rsidR="0067510F" w:rsidRPr="004639D1">
              <w:t>0</w:t>
            </w:r>
          </w:p>
        </w:tc>
        <w:tc>
          <w:tcPr>
            <w:tcW w:w="1276" w:type="dxa"/>
            <w:tcBorders>
              <w:top w:val="single" w:sz="4" w:space="0" w:color="000000"/>
              <w:left w:val="single" w:sz="4" w:space="0" w:color="000000"/>
              <w:bottom w:val="single" w:sz="4" w:space="0" w:color="000000"/>
              <w:right w:val="single" w:sz="4" w:space="0" w:color="000000"/>
            </w:tcBorders>
            <w:hideMark/>
          </w:tcPr>
          <w:p w14:paraId="74E18B55" w14:textId="1A30B9FA" w:rsidR="0067510F" w:rsidRPr="004639D1" w:rsidRDefault="004639D1" w:rsidP="0067510F">
            <w:pPr>
              <w:spacing w:line="480" w:lineRule="auto"/>
            </w:pPr>
            <w:r>
              <w:t>120</w:t>
            </w:r>
          </w:p>
        </w:tc>
        <w:tc>
          <w:tcPr>
            <w:tcW w:w="1244" w:type="dxa"/>
            <w:tcBorders>
              <w:top w:val="single" w:sz="4" w:space="0" w:color="000000"/>
              <w:left w:val="single" w:sz="4" w:space="0" w:color="000000"/>
              <w:bottom w:val="single" w:sz="4" w:space="0" w:color="000000"/>
              <w:right w:val="single" w:sz="4" w:space="0" w:color="000000"/>
            </w:tcBorders>
            <w:hideMark/>
          </w:tcPr>
          <w:p w14:paraId="0BAB4154" w14:textId="4F7E93B3" w:rsidR="0067510F" w:rsidRPr="004639D1" w:rsidRDefault="004639D1" w:rsidP="0067510F">
            <w:pPr>
              <w:spacing w:line="480" w:lineRule="auto"/>
            </w:pPr>
            <w:r>
              <w:t>50</w:t>
            </w:r>
          </w:p>
        </w:tc>
        <w:tc>
          <w:tcPr>
            <w:tcW w:w="1258" w:type="dxa"/>
            <w:tcBorders>
              <w:top w:val="single" w:sz="4" w:space="0" w:color="000000"/>
              <w:left w:val="single" w:sz="4" w:space="0" w:color="000000"/>
              <w:bottom w:val="single" w:sz="4" w:space="0" w:color="000000"/>
              <w:right w:val="single" w:sz="4" w:space="0" w:color="000000"/>
            </w:tcBorders>
            <w:hideMark/>
          </w:tcPr>
          <w:p w14:paraId="43F5FA53" w14:textId="5B1F6DB3" w:rsidR="0067510F" w:rsidRPr="004639D1" w:rsidRDefault="004639D1" w:rsidP="0067510F">
            <w:pPr>
              <w:spacing w:line="480" w:lineRule="auto"/>
            </w:pPr>
            <w:r>
              <w:t>30</w:t>
            </w:r>
          </w:p>
        </w:tc>
      </w:tr>
      <w:tr w:rsidR="0067510F" w:rsidRPr="004639D1" w14:paraId="3B45015B" w14:textId="77777777" w:rsidTr="001426A8">
        <w:tc>
          <w:tcPr>
            <w:tcW w:w="1148" w:type="dxa"/>
            <w:tcBorders>
              <w:top w:val="single" w:sz="4" w:space="0" w:color="000000"/>
              <w:left w:val="single" w:sz="4" w:space="0" w:color="000000"/>
              <w:bottom w:val="single" w:sz="4" w:space="0" w:color="000000"/>
              <w:right w:val="single" w:sz="4" w:space="0" w:color="000000"/>
            </w:tcBorders>
            <w:hideMark/>
          </w:tcPr>
          <w:p w14:paraId="2DE92819" w14:textId="77777777" w:rsidR="0067510F" w:rsidRPr="004639D1" w:rsidRDefault="0067510F" w:rsidP="0067510F">
            <w:pPr>
              <w:spacing w:line="480" w:lineRule="auto"/>
            </w:pPr>
            <w:r w:rsidRPr="004639D1">
              <w:t>500 Naira</w:t>
            </w:r>
          </w:p>
        </w:tc>
        <w:tc>
          <w:tcPr>
            <w:tcW w:w="1190" w:type="dxa"/>
            <w:tcBorders>
              <w:top w:val="single" w:sz="4" w:space="0" w:color="000000"/>
              <w:left w:val="single" w:sz="4" w:space="0" w:color="000000"/>
              <w:bottom w:val="single" w:sz="4" w:space="0" w:color="000000"/>
              <w:right w:val="single" w:sz="4" w:space="0" w:color="000000"/>
            </w:tcBorders>
            <w:hideMark/>
          </w:tcPr>
          <w:p w14:paraId="64B402DF" w14:textId="4251A79A" w:rsidR="0067510F" w:rsidRPr="004639D1" w:rsidRDefault="004639D1" w:rsidP="0067510F">
            <w:pPr>
              <w:spacing w:line="480" w:lineRule="auto"/>
            </w:pPr>
            <w:r>
              <w:t>200</w:t>
            </w:r>
          </w:p>
        </w:tc>
        <w:tc>
          <w:tcPr>
            <w:tcW w:w="1018" w:type="dxa"/>
            <w:tcBorders>
              <w:top w:val="single" w:sz="4" w:space="0" w:color="000000"/>
              <w:left w:val="single" w:sz="4" w:space="0" w:color="000000"/>
              <w:bottom w:val="single" w:sz="4" w:space="0" w:color="000000"/>
              <w:right w:val="single" w:sz="4" w:space="0" w:color="000000"/>
            </w:tcBorders>
            <w:hideMark/>
          </w:tcPr>
          <w:p w14:paraId="68DF2344" w14:textId="1A66DE4A" w:rsidR="0067510F" w:rsidRPr="004639D1" w:rsidRDefault="004639D1" w:rsidP="0067510F">
            <w:pPr>
              <w:spacing w:line="480" w:lineRule="auto"/>
            </w:pPr>
            <w:r>
              <w:t>153</w:t>
            </w:r>
          </w:p>
        </w:tc>
        <w:tc>
          <w:tcPr>
            <w:tcW w:w="1866" w:type="dxa"/>
            <w:tcBorders>
              <w:top w:val="single" w:sz="4" w:space="0" w:color="000000"/>
              <w:left w:val="single" w:sz="4" w:space="0" w:color="000000"/>
              <w:bottom w:val="single" w:sz="4" w:space="0" w:color="000000"/>
              <w:right w:val="single" w:sz="4" w:space="0" w:color="000000"/>
            </w:tcBorders>
            <w:hideMark/>
          </w:tcPr>
          <w:p w14:paraId="5358C404" w14:textId="606CE284" w:rsidR="0067510F" w:rsidRPr="004639D1" w:rsidRDefault="004639D1" w:rsidP="0067510F">
            <w:pPr>
              <w:spacing w:line="480" w:lineRule="auto"/>
            </w:pPr>
            <w:r>
              <w:t>47</w:t>
            </w:r>
          </w:p>
        </w:tc>
        <w:tc>
          <w:tcPr>
            <w:tcW w:w="1276" w:type="dxa"/>
            <w:tcBorders>
              <w:top w:val="single" w:sz="4" w:space="0" w:color="000000"/>
              <w:left w:val="single" w:sz="4" w:space="0" w:color="000000"/>
              <w:bottom w:val="single" w:sz="4" w:space="0" w:color="000000"/>
              <w:right w:val="single" w:sz="4" w:space="0" w:color="000000"/>
            </w:tcBorders>
            <w:hideMark/>
          </w:tcPr>
          <w:p w14:paraId="0F649EE7" w14:textId="0DD5689C" w:rsidR="0067510F" w:rsidRPr="004639D1" w:rsidRDefault="004639D1" w:rsidP="0067510F">
            <w:pPr>
              <w:spacing w:line="480" w:lineRule="auto"/>
            </w:pPr>
            <w:r>
              <w:t>110</w:t>
            </w:r>
          </w:p>
        </w:tc>
        <w:tc>
          <w:tcPr>
            <w:tcW w:w="1244" w:type="dxa"/>
            <w:tcBorders>
              <w:top w:val="single" w:sz="4" w:space="0" w:color="000000"/>
              <w:left w:val="single" w:sz="4" w:space="0" w:color="000000"/>
              <w:bottom w:val="single" w:sz="4" w:space="0" w:color="000000"/>
              <w:right w:val="single" w:sz="4" w:space="0" w:color="000000"/>
            </w:tcBorders>
            <w:hideMark/>
          </w:tcPr>
          <w:p w14:paraId="2230C868" w14:textId="176C5734" w:rsidR="0067510F" w:rsidRPr="004639D1" w:rsidRDefault="004639D1" w:rsidP="0067510F">
            <w:pPr>
              <w:spacing w:line="480" w:lineRule="auto"/>
            </w:pPr>
            <w:r>
              <w:t>60</w:t>
            </w:r>
          </w:p>
        </w:tc>
        <w:tc>
          <w:tcPr>
            <w:tcW w:w="1258" w:type="dxa"/>
            <w:tcBorders>
              <w:top w:val="single" w:sz="4" w:space="0" w:color="000000"/>
              <w:left w:val="single" w:sz="4" w:space="0" w:color="000000"/>
              <w:bottom w:val="single" w:sz="4" w:space="0" w:color="000000"/>
              <w:right w:val="single" w:sz="4" w:space="0" w:color="000000"/>
            </w:tcBorders>
            <w:hideMark/>
          </w:tcPr>
          <w:p w14:paraId="4484F202" w14:textId="77777777" w:rsidR="0067510F" w:rsidRPr="004639D1" w:rsidRDefault="0067510F" w:rsidP="0067510F">
            <w:pPr>
              <w:spacing w:line="480" w:lineRule="auto"/>
            </w:pPr>
            <w:r w:rsidRPr="004639D1">
              <w:t>30</w:t>
            </w:r>
          </w:p>
        </w:tc>
      </w:tr>
      <w:tr w:rsidR="0067510F" w:rsidRPr="004639D1" w14:paraId="6879B88C" w14:textId="77777777" w:rsidTr="001426A8">
        <w:tc>
          <w:tcPr>
            <w:tcW w:w="1148" w:type="dxa"/>
            <w:tcBorders>
              <w:top w:val="single" w:sz="4" w:space="0" w:color="000000"/>
              <w:left w:val="single" w:sz="4" w:space="0" w:color="000000"/>
              <w:bottom w:val="single" w:sz="4" w:space="0" w:color="000000"/>
              <w:right w:val="single" w:sz="4" w:space="0" w:color="000000"/>
            </w:tcBorders>
            <w:hideMark/>
          </w:tcPr>
          <w:p w14:paraId="6151D699" w14:textId="77777777" w:rsidR="0067510F" w:rsidRPr="004639D1" w:rsidRDefault="0067510F" w:rsidP="0067510F">
            <w:pPr>
              <w:spacing w:line="480" w:lineRule="auto"/>
            </w:pPr>
            <w:r w:rsidRPr="004639D1">
              <w:t>1000 Naira</w:t>
            </w:r>
          </w:p>
        </w:tc>
        <w:tc>
          <w:tcPr>
            <w:tcW w:w="1190" w:type="dxa"/>
            <w:tcBorders>
              <w:top w:val="single" w:sz="4" w:space="0" w:color="000000"/>
              <w:left w:val="single" w:sz="4" w:space="0" w:color="000000"/>
              <w:bottom w:val="single" w:sz="4" w:space="0" w:color="000000"/>
              <w:right w:val="single" w:sz="4" w:space="0" w:color="000000"/>
            </w:tcBorders>
            <w:hideMark/>
          </w:tcPr>
          <w:p w14:paraId="1BA2A3EB" w14:textId="7D4CFD27" w:rsidR="0067510F" w:rsidRPr="004639D1" w:rsidRDefault="004639D1" w:rsidP="0067510F">
            <w:pPr>
              <w:spacing w:line="480" w:lineRule="auto"/>
            </w:pPr>
            <w:r>
              <w:t>200</w:t>
            </w:r>
          </w:p>
        </w:tc>
        <w:tc>
          <w:tcPr>
            <w:tcW w:w="1018" w:type="dxa"/>
            <w:tcBorders>
              <w:top w:val="single" w:sz="4" w:space="0" w:color="000000"/>
              <w:left w:val="single" w:sz="4" w:space="0" w:color="000000"/>
              <w:bottom w:val="single" w:sz="4" w:space="0" w:color="000000"/>
              <w:right w:val="single" w:sz="4" w:space="0" w:color="000000"/>
            </w:tcBorders>
            <w:hideMark/>
          </w:tcPr>
          <w:p w14:paraId="49773D45" w14:textId="7B638DCC" w:rsidR="0067510F" w:rsidRPr="004639D1" w:rsidRDefault="004639D1" w:rsidP="0067510F">
            <w:pPr>
              <w:spacing w:line="480" w:lineRule="auto"/>
            </w:pPr>
            <w:r>
              <w:t>135</w:t>
            </w:r>
          </w:p>
        </w:tc>
        <w:tc>
          <w:tcPr>
            <w:tcW w:w="1866" w:type="dxa"/>
            <w:tcBorders>
              <w:top w:val="single" w:sz="4" w:space="0" w:color="000000"/>
              <w:left w:val="single" w:sz="4" w:space="0" w:color="000000"/>
              <w:bottom w:val="single" w:sz="4" w:space="0" w:color="000000"/>
              <w:right w:val="single" w:sz="4" w:space="0" w:color="000000"/>
            </w:tcBorders>
            <w:hideMark/>
          </w:tcPr>
          <w:p w14:paraId="7E76642B" w14:textId="4C4154DE" w:rsidR="0067510F" w:rsidRPr="004639D1" w:rsidRDefault="004639D1" w:rsidP="0067510F">
            <w:pPr>
              <w:spacing w:line="480" w:lineRule="auto"/>
            </w:pPr>
            <w:r>
              <w:t>65</w:t>
            </w:r>
          </w:p>
        </w:tc>
        <w:tc>
          <w:tcPr>
            <w:tcW w:w="1276" w:type="dxa"/>
            <w:tcBorders>
              <w:top w:val="single" w:sz="4" w:space="0" w:color="000000"/>
              <w:left w:val="single" w:sz="4" w:space="0" w:color="000000"/>
              <w:bottom w:val="single" w:sz="4" w:space="0" w:color="000000"/>
              <w:right w:val="single" w:sz="4" w:space="0" w:color="000000"/>
            </w:tcBorders>
            <w:hideMark/>
          </w:tcPr>
          <w:p w14:paraId="1EEDB93D" w14:textId="5937CB4C" w:rsidR="0067510F" w:rsidRPr="004639D1" w:rsidRDefault="004639D1" w:rsidP="0067510F">
            <w:pPr>
              <w:spacing w:line="480" w:lineRule="auto"/>
            </w:pPr>
            <w:r>
              <w:t>105</w:t>
            </w:r>
          </w:p>
        </w:tc>
        <w:tc>
          <w:tcPr>
            <w:tcW w:w="1244" w:type="dxa"/>
            <w:tcBorders>
              <w:top w:val="single" w:sz="4" w:space="0" w:color="000000"/>
              <w:left w:val="single" w:sz="4" w:space="0" w:color="000000"/>
              <w:bottom w:val="single" w:sz="4" w:space="0" w:color="000000"/>
              <w:right w:val="single" w:sz="4" w:space="0" w:color="000000"/>
            </w:tcBorders>
            <w:hideMark/>
          </w:tcPr>
          <w:p w14:paraId="20E81721" w14:textId="69495804" w:rsidR="0067510F" w:rsidRPr="004639D1" w:rsidRDefault="004639D1" w:rsidP="0067510F">
            <w:pPr>
              <w:spacing w:line="480" w:lineRule="auto"/>
            </w:pPr>
            <w:r>
              <w:t>55</w:t>
            </w:r>
          </w:p>
        </w:tc>
        <w:tc>
          <w:tcPr>
            <w:tcW w:w="1258" w:type="dxa"/>
            <w:tcBorders>
              <w:top w:val="single" w:sz="4" w:space="0" w:color="000000"/>
              <w:left w:val="single" w:sz="4" w:space="0" w:color="000000"/>
              <w:bottom w:val="single" w:sz="4" w:space="0" w:color="000000"/>
              <w:right w:val="single" w:sz="4" w:space="0" w:color="000000"/>
            </w:tcBorders>
            <w:hideMark/>
          </w:tcPr>
          <w:p w14:paraId="02CC08C9" w14:textId="525FCADE" w:rsidR="0067510F" w:rsidRPr="004639D1" w:rsidRDefault="004639D1" w:rsidP="0067510F">
            <w:pPr>
              <w:spacing w:line="480" w:lineRule="auto"/>
            </w:pPr>
            <w:r>
              <w:t>40</w:t>
            </w:r>
          </w:p>
        </w:tc>
      </w:tr>
    </w:tbl>
    <w:p w14:paraId="28B21370" w14:textId="77777777" w:rsidR="0067510F" w:rsidRPr="004639D1" w:rsidRDefault="0067510F" w:rsidP="0067510F">
      <w:pPr>
        <w:spacing w:line="480" w:lineRule="auto"/>
        <w:rPr>
          <w:b/>
          <w:i/>
        </w:rPr>
      </w:pPr>
    </w:p>
    <w:p w14:paraId="0B8B5F42" w14:textId="42517725" w:rsidR="001426A8" w:rsidRPr="001426A8" w:rsidRDefault="001426A8" w:rsidP="001426A8">
      <w:pPr>
        <w:pStyle w:val="Caption"/>
        <w:keepNext/>
        <w:rPr>
          <w:b/>
          <w:bCs/>
          <w:color w:val="000000" w:themeColor="text1"/>
          <w:sz w:val="24"/>
          <w:szCs w:val="24"/>
        </w:rPr>
      </w:pPr>
      <w:bookmarkStart w:id="96" w:name="_Toc199762135"/>
      <w:bookmarkStart w:id="97" w:name="_Toc199762196"/>
      <w:bookmarkStart w:id="98" w:name="_Toc199763356"/>
      <w:r w:rsidRPr="001426A8">
        <w:rPr>
          <w:b/>
          <w:bCs/>
          <w:color w:val="000000" w:themeColor="text1"/>
          <w:sz w:val="24"/>
          <w:szCs w:val="24"/>
        </w:rPr>
        <w:lastRenderedPageBreak/>
        <w:t>Table 3.2: Dataset table of fake naira notes and its conditions</w:t>
      </w:r>
      <w:bookmarkEnd w:id="96"/>
      <w:bookmarkEnd w:id="97"/>
      <w:bookmarkEnd w:id="98"/>
    </w:p>
    <w:tbl>
      <w:tblPr>
        <w:tblW w:w="8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04"/>
        <w:gridCol w:w="1208"/>
        <w:gridCol w:w="1016"/>
        <w:gridCol w:w="1770"/>
        <w:gridCol w:w="1276"/>
        <w:gridCol w:w="1250"/>
        <w:gridCol w:w="1261"/>
      </w:tblGrid>
      <w:tr w:rsidR="0067510F" w:rsidRPr="004639D1" w14:paraId="758AD1BC" w14:textId="77777777" w:rsidTr="001426A8">
        <w:tc>
          <w:tcPr>
            <w:tcW w:w="1204" w:type="dxa"/>
            <w:tcBorders>
              <w:top w:val="single" w:sz="4" w:space="0" w:color="000000"/>
              <w:left w:val="single" w:sz="4" w:space="0" w:color="000000"/>
              <w:bottom w:val="single" w:sz="4" w:space="0" w:color="000000"/>
              <w:right w:val="single" w:sz="4" w:space="0" w:color="000000"/>
            </w:tcBorders>
          </w:tcPr>
          <w:p w14:paraId="52A06B1B" w14:textId="77777777" w:rsidR="0067510F" w:rsidRPr="004639D1" w:rsidRDefault="0067510F" w:rsidP="0067510F">
            <w:pPr>
              <w:spacing w:line="480" w:lineRule="auto"/>
            </w:pPr>
          </w:p>
        </w:tc>
        <w:tc>
          <w:tcPr>
            <w:tcW w:w="1208" w:type="dxa"/>
            <w:tcBorders>
              <w:top w:val="single" w:sz="4" w:space="0" w:color="000000"/>
              <w:left w:val="single" w:sz="4" w:space="0" w:color="000000"/>
              <w:bottom w:val="single" w:sz="4" w:space="0" w:color="000000"/>
              <w:right w:val="single" w:sz="4" w:space="0" w:color="000000"/>
            </w:tcBorders>
            <w:hideMark/>
          </w:tcPr>
          <w:p w14:paraId="6F39C638" w14:textId="77777777" w:rsidR="0067510F" w:rsidRPr="004639D1" w:rsidRDefault="0067510F" w:rsidP="0067510F">
            <w:pPr>
              <w:spacing w:line="480" w:lineRule="auto"/>
            </w:pPr>
            <w:r w:rsidRPr="004639D1">
              <w:t xml:space="preserve">No. of </w:t>
            </w:r>
          </w:p>
          <w:p w14:paraId="16764343" w14:textId="77777777" w:rsidR="0067510F" w:rsidRPr="004639D1" w:rsidRDefault="0067510F" w:rsidP="0067510F">
            <w:pPr>
              <w:spacing w:line="480" w:lineRule="auto"/>
            </w:pPr>
            <w:r w:rsidRPr="004639D1">
              <w:t>Fake Notes</w:t>
            </w:r>
          </w:p>
        </w:tc>
        <w:tc>
          <w:tcPr>
            <w:tcW w:w="1016" w:type="dxa"/>
            <w:tcBorders>
              <w:top w:val="single" w:sz="4" w:space="0" w:color="000000"/>
              <w:left w:val="single" w:sz="4" w:space="0" w:color="000000"/>
              <w:bottom w:val="single" w:sz="4" w:space="0" w:color="000000"/>
              <w:right w:val="single" w:sz="4" w:space="0" w:color="000000"/>
            </w:tcBorders>
            <w:hideMark/>
          </w:tcPr>
          <w:p w14:paraId="51FF30FD" w14:textId="77777777" w:rsidR="0067510F" w:rsidRPr="004639D1" w:rsidRDefault="0067510F" w:rsidP="0067510F">
            <w:pPr>
              <w:spacing w:line="480" w:lineRule="auto"/>
            </w:pPr>
            <w:r w:rsidRPr="004639D1">
              <w:t>Good</w:t>
            </w:r>
          </w:p>
          <w:p w14:paraId="460736F9" w14:textId="77777777" w:rsidR="0067510F" w:rsidRPr="004639D1" w:rsidRDefault="0067510F" w:rsidP="0067510F">
            <w:pPr>
              <w:spacing w:line="480" w:lineRule="auto"/>
            </w:pPr>
            <w:r w:rsidRPr="004639D1">
              <w:t>Condition</w:t>
            </w:r>
          </w:p>
        </w:tc>
        <w:tc>
          <w:tcPr>
            <w:tcW w:w="1770" w:type="dxa"/>
            <w:tcBorders>
              <w:top w:val="single" w:sz="4" w:space="0" w:color="000000"/>
              <w:left w:val="single" w:sz="4" w:space="0" w:color="000000"/>
              <w:bottom w:val="single" w:sz="4" w:space="0" w:color="000000"/>
              <w:right w:val="single" w:sz="4" w:space="0" w:color="000000"/>
            </w:tcBorders>
            <w:hideMark/>
          </w:tcPr>
          <w:p w14:paraId="1DD4B8DD" w14:textId="77777777" w:rsidR="0067510F" w:rsidRPr="004639D1" w:rsidRDefault="0067510F" w:rsidP="0067510F">
            <w:pPr>
              <w:spacing w:line="480" w:lineRule="auto"/>
            </w:pPr>
            <w:r w:rsidRPr="004639D1">
              <w:t>Bad Condition</w:t>
            </w:r>
          </w:p>
          <w:p w14:paraId="04C4B7ED" w14:textId="77777777" w:rsidR="0067510F" w:rsidRPr="004639D1" w:rsidRDefault="0067510F" w:rsidP="0067510F">
            <w:pPr>
              <w:spacing w:line="480" w:lineRule="auto"/>
            </w:pPr>
            <w:r w:rsidRPr="004639D1">
              <w:t>(Torn, Improper lighting)</w:t>
            </w:r>
          </w:p>
        </w:tc>
        <w:tc>
          <w:tcPr>
            <w:tcW w:w="1276" w:type="dxa"/>
            <w:tcBorders>
              <w:top w:val="single" w:sz="4" w:space="0" w:color="000000"/>
              <w:left w:val="single" w:sz="4" w:space="0" w:color="000000"/>
              <w:bottom w:val="single" w:sz="4" w:space="0" w:color="000000"/>
              <w:right w:val="single" w:sz="4" w:space="0" w:color="000000"/>
            </w:tcBorders>
            <w:hideMark/>
          </w:tcPr>
          <w:p w14:paraId="09D0B713" w14:textId="77777777" w:rsidR="0067510F" w:rsidRPr="004639D1" w:rsidRDefault="0067510F" w:rsidP="0067510F">
            <w:pPr>
              <w:spacing w:line="480" w:lineRule="auto"/>
            </w:pPr>
            <w:r w:rsidRPr="004639D1">
              <w:t>Scanned</w:t>
            </w:r>
          </w:p>
          <w:p w14:paraId="270BFB51" w14:textId="77777777" w:rsidR="0067510F" w:rsidRPr="004639D1" w:rsidRDefault="0067510F" w:rsidP="0067510F">
            <w:pPr>
              <w:spacing w:line="480" w:lineRule="auto"/>
            </w:pPr>
            <w:r w:rsidRPr="004639D1">
              <w:t>Horizontally</w:t>
            </w:r>
          </w:p>
        </w:tc>
        <w:tc>
          <w:tcPr>
            <w:tcW w:w="1250" w:type="dxa"/>
            <w:tcBorders>
              <w:top w:val="single" w:sz="4" w:space="0" w:color="000000"/>
              <w:left w:val="single" w:sz="4" w:space="0" w:color="000000"/>
              <w:bottom w:val="single" w:sz="4" w:space="0" w:color="000000"/>
              <w:right w:val="single" w:sz="4" w:space="0" w:color="000000"/>
            </w:tcBorders>
            <w:hideMark/>
          </w:tcPr>
          <w:p w14:paraId="11B51ABC" w14:textId="77777777" w:rsidR="0067510F" w:rsidRPr="004639D1" w:rsidRDefault="0067510F" w:rsidP="0067510F">
            <w:pPr>
              <w:spacing w:line="480" w:lineRule="auto"/>
            </w:pPr>
            <w:r w:rsidRPr="004639D1">
              <w:t>Scanned</w:t>
            </w:r>
          </w:p>
          <w:p w14:paraId="6BCF5CA3" w14:textId="77777777" w:rsidR="0067510F" w:rsidRPr="004639D1" w:rsidRDefault="0067510F" w:rsidP="0067510F">
            <w:pPr>
              <w:spacing w:line="480" w:lineRule="auto"/>
            </w:pPr>
            <w:r w:rsidRPr="004639D1">
              <w:t>Vertically</w:t>
            </w:r>
          </w:p>
        </w:tc>
        <w:tc>
          <w:tcPr>
            <w:tcW w:w="1261" w:type="dxa"/>
            <w:tcBorders>
              <w:top w:val="single" w:sz="4" w:space="0" w:color="000000"/>
              <w:left w:val="single" w:sz="4" w:space="0" w:color="000000"/>
              <w:bottom w:val="single" w:sz="4" w:space="0" w:color="000000"/>
              <w:right w:val="single" w:sz="4" w:space="0" w:color="000000"/>
            </w:tcBorders>
            <w:hideMark/>
          </w:tcPr>
          <w:p w14:paraId="0D21B7DA" w14:textId="77777777" w:rsidR="0067510F" w:rsidRPr="004639D1" w:rsidRDefault="0067510F" w:rsidP="0067510F">
            <w:pPr>
              <w:spacing w:line="480" w:lineRule="auto"/>
            </w:pPr>
            <w:r w:rsidRPr="004639D1">
              <w:t>Scanned</w:t>
            </w:r>
          </w:p>
          <w:p w14:paraId="6196E98E" w14:textId="77777777" w:rsidR="0067510F" w:rsidRPr="004639D1" w:rsidRDefault="0067510F" w:rsidP="0067510F">
            <w:pPr>
              <w:spacing w:line="480" w:lineRule="auto"/>
            </w:pPr>
            <w:r w:rsidRPr="004639D1">
              <w:t>Diagonally</w:t>
            </w:r>
          </w:p>
        </w:tc>
      </w:tr>
      <w:tr w:rsidR="0067510F" w:rsidRPr="004639D1" w14:paraId="570FA688" w14:textId="77777777" w:rsidTr="001426A8">
        <w:tc>
          <w:tcPr>
            <w:tcW w:w="1204" w:type="dxa"/>
            <w:tcBorders>
              <w:top w:val="single" w:sz="4" w:space="0" w:color="000000"/>
              <w:left w:val="single" w:sz="4" w:space="0" w:color="000000"/>
              <w:bottom w:val="single" w:sz="4" w:space="0" w:color="000000"/>
              <w:right w:val="single" w:sz="4" w:space="0" w:color="000000"/>
            </w:tcBorders>
            <w:hideMark/>
          </w:tcPr>
          <w:p w14:paraId="699D21BD" w14:textId="77777777" w:rsidR="0067510F" w:rsidRPr="004639D1" w:rsidRDefault="0067510F" w:rsidP="0067510F">
            <w:pPr>
              <w:spacing w:line="480" w:lineRule="auto"/>
            </w:pPr>
            <w:r w:rsidRPr="004639D1">
              <w:t>200 Naira</w:t>
            </w:r>
          </w:p>
        </w:tc>
        <w:tc>
          <w:tcPr>
            <w:tcW w:w="1208" w:type="dxa"/>
            <w:tcBorders>
              <w:top w:val="single" w:sz="4" w:space="0" w:color="000000"/>
              <w:left w:val="single" w:sz="4" w:space="0" w:color="000000"/>
              <w:bottom w:val="single" w:sz="4" w:space="0" w:color="000000"/>
              <w:right w:val="single" w:sz="4" w:space="0" w:color="000000"/>
            </w:tcBorders>
            <w:hideMark/>
          </w:tcPr>
          <w:p w14:paraId="4C244705" w14:textId="41632465" w:rsidR="0067510F" w:rsidRPr="004639D1" w:rsidRDefault="001A2C36" w:rsidP="0067510F">
            <w:pPr>
              <w:spacing w:line="480" w:lineRule="auto"/>
            </w:pPr>
            <w:r>
              <w:t>200</w:t>
            </w:r>
          </w:p>
        </w:tc>
        <w:tc>
          <w:tcPr>
            <w:tcW w:w="1016" w:type="dxa"/>
            <w:tcBorders>
              <w:top w:val="single" w:sz="4" w:space="0" w:color="000000"/>
              <w:left w:val="single" w:sz="4" w:space="0" w:color="000000"/>
              <w:bottom w:val="single" w:sz="4" w:space="0" w:color="000000"/>
              <w:right w:val="single" w:sz="4" w:space="0" w:color="000000"/>
            </w:tcBorders>
            <w:hideMark/>
          </w:tcPr>
          <w:p w14:paraId="26C57238" w14:textId="13B20FC8" w:rsidR="0067510F" w:rsidRPr="004639D1" w:rsidRDefault="001A2C36" w:rsidP="0067510F">
            <w:pPr>
              <w:spacing w:line="480" w:lineRule="auto"/>
            </w:pPr>
            <w:r>
              <w:t>145</w:t>
            </w:r>
          </w:p>
        </w:tc>
        <w:tc>
          <w:tcPr>
            <w:tcW w:w="1770" w:type="dxa"/>
            <w:tcBorders>
              <w:top w:val="single" w:sz="4" w:space="0" w:color="000000"/>
              <w:left w:val="single" w:sz="4" w:space="0" w:color="000000"/>
              <w:bottom w:val="single" w:sz="4" w:space="0" w:color="000000"/>
              <w:right w:val="single" w:sz="4" w:space="0" w:color="000000"/>
            </w:tcBorders>
            <w:hideMark/>
          </w:tcPr>
          <w:p w14:paraId="7FBB9B4B" w14:textId="50118DD5" w:rsidR="0067510F" w:rsidRPr="004639D1" w:rsidRDefault="001A2C36" w:rsidP="0067510F">
            <w:pPr>
              <w:spacing w:line="480" w:lineRule="auto"/>
            </w:pPr>
            <w:r>
              <w:t>55</w:t>
            </w:r>
          </w:p>
        </w:tc>
        <w:tc>
          <w:tcPr>
            <w:tcW w:w="1276" w:type="dxa"/>
            <w:tcBorders>
              <w:top w:val="single" w:sz="4" w:space="0" w:color="000000"/>
              <w:left w:val="single" w:sz="4" w:space="0" w:color="000000"/>
              <w:bottom w:val="single" w:sz="4" w:space="0" w:color="000000"/>
              <w:right w:val="single" w:sz="4" w:space="0" w:color="000000"/>
            </w:tcBorders>
            <w:hideMark/>
          </w:tcPr>
          <w:p w14:paraId="5B417AFD" w14:textId="2BC7D639" w:rsidR="0067510F" w:rsidRPr="004639D1" w:rsidRDefault="001A2C36" w:rsidP="0067510F">
            <w:pPr>
              <w:spacing w:line="480" w:lineRule="auto"/>
            </w:pPr>
            <w:r>
              <w:t>130</w:t>
            </w:r>
          </w:p>
        </w:tc>
        <w:tc>
          <w:tcPr>
            <w:tcW w:w="1250" w:type="dxa"/>
            <w:tcBorders>
              <w:top w:val="single" w:sz="4" w:space="0" w:color="000000"/>
              <w:left w:val="single" w:sz="4" w:space="0" w:color="000000"/>
              <w:bottom w:val="single" w:sz="4" w:space="0" w:color="000000"/>
              <w:right w:val="single" w:sz="4" w:space="0" w:color="000000"/>
            </w:tcBorders>
            <w:hideMark/>
          </w:tcPr>
          <w:p w14:paraId="7A1827BB" w14:textId="77777777" w:rsidR="0067510F" w:rsidRPr="004639D1" w:rsidRDefault="0067510F" w:rsidP="0067510F">
            <w:pPr>
              <w:spacing w:line="480" w:lineRule="auto"/>
            </w:pPr>
            <w:r w:rsidRPr="004639D1">
              <w:t>45</w:t>
            </w:r>
          </w:p>
        </w:tc>
        <w:tc>
          <w:tcPr>
            <w:tcW w:w="1261" w:type="dxa"/>
            <w:tcBorders>
              <w:top w:val="single" w:sz="4" w:space="0" w:color="000000"/>
              <w:left w:val="single" w:sz="4" w:space="0" w:color="000000"/>
              <w:bottom w:val="single" w:sz="4" w:space="0" w:color="000000"/>
              <w:right w:val="single" w:sz="4" w:space="0" w:color="000000"/>
            </w:tcBorders>
            <w:hideMark/>
          </w:tcPr>
          <w:p w14:paraId="0BB91963" w14:textId="77777777" w:rsidR="0067510F" w:rsidRPr="004639D1" w:rsidRDefault="0067510F" w:rsidP="0067510F">
            <w:pPr>
              <w:spacing w:line="480" w:lineRule="auto"/>
            </w:pPr>
            <w:r w:rsidRPr="004639D1">
              <w:t>25</w:t>
            </w:r>
          </w:p>
        </w:tc>
      </w:tr>
      <w:tr w:rsidR="0067510F" w:rsidRPr="004639D1" w14:paraId="6806B3A7" w14:textId="77777777" w:rsidTr="001426A8">
        <w:tc>
          <w:tcPr>
            <w:tcW w:w="1204" w:type="dxa"/>
            <w:tcBorders>
              <w:top w:val="single" w:sz="4" w:space="0" w:color="000000"/>
              <w:left w:val="single" w:sz="4" w:space="0" w:color="000000"/>
              <w:bottom w:val="single" w:sz="4" w:space="0" w:color="000000"/>
              <w:right w:val="single" w:sz="4" w:space="0" w:color="000000"/>
            </w:tcBorders>
            <w:hideMark/>
          </w:tcPr>
          <w:p w14:paraId="0E7498C2" w14:textId="77777777" w:rsidR="0067510F" w:rsidRPr="004639D1" w:rsidRDefault="0067510F" w:rsidP="0067510F">
            <w:pPr>
              <w:spacing w:line="480" w:lineRule="auto"/>
            </w:pPr>
            <w:r w:rsidRPr="004639D1">
              <w:t>500 Naira</w:t>
            </w:r>
          </w:p>
        </w:tc>
        <w:tc>
          <w:tcPr>
            <w:tcW w:w="1208" w:type="dxa"/>
            <w:tcBorders>
              <w:top w:val="single" w:sz="4" w:space="0" w:color="000000"/>
              <w:left w:val="single" w:sz="4" w:space="0" w:color="000000"/>
              <w:bottom w:val="single" w:sz="4" w:space="0" w:color="000000"/>
              <w:right w:val="single" w:sz="4" w:space="0" w:color="000000"/>
            </w:tcBorders>
            <w:hideMark/>
          </w:tcPr>
          <w:p w14:paraId="2A150CCA" w14:textId="64DED8F3" w:rsidR="0067510F" w:rsidRPr="004639D1" w:rsidRDefault="001A2C36" w:rsidP="0067510F">
            <w:pPr>
              <w:spacing w:line="480" w:lineRule="auto"/>
            </w:pPr>
            <w:r>
              <w:t>200</w:t>
            </w:r>
          </w:p>
        </w:tc>
        <w:tc>
          <w:tcPr>
            <w:tcW w:w="1016" w:type="dxa"/>
            <w:tcBorders>
              <w:top w:val="single" w:sz="4" w:space="0" w:color="000000"/>
              <w:left w:val="single" w:sz="4" w:space="0" w:color="000000"/>
              <w:bottom w:val="single" w:sz="4" w:space="0" w:color="000000"/>
              <w:right w:val="single" w:sz="4" w:space="0" w:color="000000"/>
            </w:tcBorders>
            <w:hideMark/>
          </w:tcPr>
          <w:p w14:paraId="049871B6" w14:textId="028956D7" w:rsidR="0067510F" w:rsidRPr="004639D1" w:rsidRDefault="001A2C36" w:rsidP="0067510F">
            <w:pPr>
              <w:spacing w:line="480" w:lineRule="auto"/>
            </w:pPr>
            <w:r>
              <w:t>164</w:t>
            </w:r>
          </w:p>
        </w:tc>
        <w:tc>
          <w:tcPr>
            <w:tcW w:w="1770" w:type="dxa"/>
            <w:tcBorders>
              <w:top w:val="single" w:sz="4" w:space="0" w:color="000000"/>
              <w:left w:val="single" w:sz="4" w:space="0" w:color="000000"/>
              <w:bottom w:val="single" w:sz="4" w:space="0" w:color="000000"/>
              <w:right w:val="single" w:sz="4" w:space="0" w:color="000000"/>
            </w:tcBorders>
            <w:hideMark/>
          </w:tcPr>
          <w:p w14:paraId="674EFBCD" w14:textId="6D2FD8BD" w:rsidR="0067510F" w:rsidRPr="004639D1" w:rsidRDefault="001A2C36" w:rsidP="0067510F">
            <w:pPr>
              <w:spacing w:line="480" w:lineRule="auto"/>
            </w:pPr>
            <w:r>
              <w:t>36</w:t>
            </w:r>
          </w:p>
        </w:tc>
        <w:tc>
          <w:tcPr>
            <w:tcW w:w="1276" w:type="dxa"/>
            <w:tcBorders>
              <w:top w:val="single" w:sz="4" w:space="0" w:color="000000"/>
              <w:left w:val="single" w:sz="4" w:space="0" w:color="000000"/>
              <w:bottom w:val="single" w:sz="4" w:space="0" w:color="000000"/>
              <w:right w:val="single" w:sz="4" w:space="0" w:color="000000"/>
            </w:tcBorders>
            <w:hideMark/>
          </w:tcPr>
          <w:p w14:paraId="5C1ED983" w14:textId="4298B50B" w:rsidR="0067510F" w:rsidRPr="004639D1" w:rsidRDefault="001A2C36" w:rsidP="0067510F">
            <w:pPr>
              <w:spacing w:line="480" w:lineRule="auto"/>
            </w:pPr>
            <w:r>
              <w:t>1</w:t>
            </w:r>
            <w:r w:rsidR="0067510F" w:rsidRPr="004639D1">
              <w:t>3</w:t>
            </w:r>
            <w:r>
              <w:t>7</w:t>
            </w:r>
          </w:p>
        </w:tc>
        <w:tc>
          <w:tcPr>
            <w:tcW w:w="1250" w:type="dxa"/>
            <w:tcBorders>
              <w:top w:val="single" w:sz="4" w:space="0" w:color="000000"/>
              <w:left w:val="single" w:sz="4" w:space="0" w:color="000000"/>
              <w:bottom w:val="single" w:sz="4" w:space="0" w:color="000000"/>
              <w:right w:val="single" w:sz="4" w:space="0" w:color="000000"/>
            </w:tcBorders>
            <w:hideMark/>
          </w:tcPr>
          <w:p w14:paraId="268B61F7" w14:textId="6B97CA3C" w:rsidR="0067510F" w:rsidRPr="004639D1" w:rsidRDefault="001A2C36" w:rsidP="0067510F">
            <w:pPr>
              <w:spacing w:line="480" w:lineRule="auto"/>
            </w:pPr>
            <w:r>
              <w:t>43</w:t>
            </w:r>
          </w:p>
        </w:tc>
        <w:tc>
          <w:tcPr>
            <w:tcW w:w="1261" w:type="dxa"/>
            <w:tcBorders>
              <w:top w:val="single" w:sz="4" w:space="0" w:color="000000"/>
              <w:left w:val="single" w:sz="4" w:space="0" w:color="000000"/>
              <w:bottom w:val="single" w:sz="4" w:space="0" w:color="000000"/>
              <w:right w:val="single" w:sz="4" w:space="0" w:color="000000"/>
            </w:tcBorders>
            <w:hideMark/>
          </w:tcPr>
          <w:p w14:paraId="4C39FF5F" w14:textId="77777777" w:rsidR="0067510F" w:rsidRPr="004639D1" w:rsidRDefault="0067510F" w:rsidP="0067510F">
            <w:pPr>
              <w:spacing w:line="480" w:lineRule="auto"/>
            </w:pPr>
            <w:r w:rsidRPr="004639D1">
              <w:t>20</w:t>
            </w:r>
          </w:p>
        </w:tc>
      </w:tr>
      <w:tr w:rsidR="0067510F" w:rsidRPr="004639D1" w14:paraId="2161ED44" w14:textId="77777777" w:rsidTr="001426A8">
        <w:tc>
          <w:tcPr>
            <w:tcW w:w="1204" w:type="dxa"/>
            <w:tcBorders>
              <w:top w:val="single" w:sz="4" w:space="0" w:color="000000"/>
              <w:left w:val="single" w:sz="4" w:space="0" w:color="000000"/>
              <w:bottom w:val="single" w:sz="4" w:space="0" w:color="000000"/>
              <w:right w:val="single" w:sz="4" w:space="0" w:color="000000"/>
            </w:tcBorders>
            <w:hideMark/>
          </w:tcPr>
          <w:p w14:paraId="64270D32" w14:textId="77777777" w:rsidR="0067510F" w:rsidRPr="004639D1" w:rsidRDefault="0067510F" w:rsidP="0067510F">
            <w:pPr>
              <w:spacing w:line="480" w:lineRule="auto"/>
            </w:pPr>
            <w:r w:rsidRPr="004639D1">
              <w:t>1000 Naira</w:t>
            </w:r>
          </w:p>
        </w:tc>
        <w:tc>
          <w:tcPr>
            <w:tcW w:w="1208" w:type="dxa"/>
            <w:tcBorders>
              <w:top w:val="single" w:sz="4" w:space="0" w:color="000000"/>
              <w:left w:val="single" w:sz="4" w:space="0" w:color="000000"/>
              <w:bottom w:val="single" w:sz="4" w:space="0" w:color="000000"/>
              <w:right w:val="single" w:sz="4" w:space="0" w:color="000000"/>
            </w:tcBorders>
            <w:hideMark/>
          </w:tcPr>
          <w:p w14:paraId="493216D9" w14:textId="1F0B9542" w:rsidR="0067510F" w:rsidRPr="004639D1" w:rsidRDefault="001A2C36" w:rsidP="0067510F">
            <w:pPr>
              <w:spacing w:line="480" w:lineRule="auto"/>
            </w:pPr>
            <w:r>
              <w:t>200</w:t>
            </w:r>
          </w:p>
        </w:tc>
        <w:tc>
          <w:tcPr>
            <w:tcW w:w="1016" w:type="dxa"/>
            <w:tcBorders>
              <w:top w:val="single" w:sz="4" w:space="0" w:color="000000"/>
              <w:left w:val="single" w:sz="4" w:space="0" w:color="000000"/>
              <w:bottom w:val="single" w:sz="4" w:space="0" w:color="000000"/>
              <w:right w:val="single" w:sz="4" w:space="0" w:color="000000"/>
            </w:tcBorders>
            <w:hideMark/>
          </w:tcPr>
          <w:p w14:paraId="21A35AF3" w14:textId="0C35B60D" w:rsidR="0067510F" w:rsidRPr="004639D1" w:rsidRDefault="001A2C36" w:rsidP="0067510F">
            <w:pPr>
              <w:spacing w:line="480" w:lineRule="auto"/>
            </w:pPr>
            <w:r>
              <w:t>170</w:t>
            </w:r>
          </w:p>
        </w:tc>
        <w:tc>
          <w:tcPr>
            <w:tcW w:w="1770" w:type="dxa"/>
            <w:tcBorders>
              <w:top w:val="single" w:sz="4" w:space="0" w:color="000000"/>
              <w:left w:val="single" w:sz="4" w:space="0" w:color="000000"/>
              <w:bottom w:val="single" w:sz="4" w:space="0" w:color="000000"/>
              <w:right w:val="single" w:sz="4" w:space="0" w:color="000000"/>
            </w:tcBorders>
            <w:hideMark/>
          </w:tcPr>
          <w:p w14:paraId="12E4E722" w14:textId="0EEA43BD" w:rsidR="0067510F" w:rsidRPr="004639D1" w:rsidRDefault="001A2C36" w:rsidP="0067510F">
            <w:pPr>
              <w:spacing w:line="480" w:lineRule="auto"/>
            </w:pPr>
            <w:r>
              <w:t>30</w:t>
            </w:r>
          </w:p>
        </w:tc>
        <w:tc>
          <w:tcPr>
            <w:tcW w:w="1276" w:type="dxa"/>
            <w:tcBorders>
              <w:top w:val="single" w:sz="4" w:space="0" w:color="000000"/>
              <w:left w:val="single" w:sz="4" w:space="0" w:color="000000"/>
              <w:bottom w:val="single" w:sz="4" w:space="0" w:color="000000"/>
              <w:right w:val="single" w:sz="4" w:space="0" w:color="000000"/>
            </w:tcBorders>
            <w:hideMark/>
          </w:tcPr>
          <w:p w14:paraId="7283C86F" w14:textId="7766319F" w:rsidR="0067510F" w:rsidRPr="004639D1" w:rsidRDefault="001A2C36" w:rsidP="0067510F">
            <w:pPr>
              <w:spacing w:line="480" w:lineRule="auto"/>
            </w:pPr>
            <w:r>
              <w:t>1</w:t>
            </w:r>
            <w:r w:rsidR="0067510F" w:rsidRPr="004639D1">
              <w:t>40</w:t>
            </w:r>
          </w:p>
        </w:tc>
        <w:tc>
          <w:tcPr>
            <w:tcW w:w="1250" w:type="dxa"/>
            <w:tcBorders>
              <w:top w:val="single" w:sz="4" w:space="0" w:color="000000"/>
              <w:left w:val="single" w:sz="4" w:space="0" w:color="000000"/>
              <w:bottom w:val="single" w:sz="4" w:space="0" w:color="000000"/>
              <w:right w:val="single" w:sz="4" w:space="0" w:color="000000"/>
            </w:tcBorders>
            <w:hideMark/>
          </w:tcPr>
          <w:p w14:paraId="44AD364C" w14:textId="77777777" w:rsidR="0067510F" w:rsidRPr="004639D1" w:rsidRDefault="0067510F" w:rsidP="0067510F">
            <w:pPr>
              <w:spacing w:line="480" w:lineRule="auto"/>
            </w:pPr>
            <w:r w:rsidRPr="004639D1">
              <w:t>40</w:t>
            </w:r>
          </w:p>
        </w:tc>
        <w:tc>
          <w:tcPr>
            <w:tcW w:w="1261" w:type="dxa"/>
            <w:tcBorders>
              <w:top w:val="single" w:sz="4" w:space="0" w:color="000000"/>
              <w:left w:val="single" w:sz="4" w:space="0" w:color="000000"/>
              <w:bottom w:val="single" w:sz="4" w:space="0" w:color="000000"/>
              <w:right w:val="single" w:sz="4" w:space="0" w:color="000000"/>
            </w:tcBorders>
            <w:hideMark/>
          </w:tcPr>
          <w:p w14:paraId="4408D1B5" w14:textId="77777777" w:rsidR="0067510F" w:rsidRPr="004639D1" w:rsidRDefault="0067510F" w:rsidP="0067510F">
            <w:pPr>
              <w:spacing w:line="480" w:lineRule="auto"/>
            </w:pPr>
            <w:r w:rsidRPr="004639D1">
              <w:t>20</w:t>
            </w:r>
          </w:p>
        </w:tc>
      </w:tr>
    </w:tbl>
    <w:p w14:paraId="146CBA92" w14:textId="77777777" w:rsidR="00466ABF" w:rsidRPr="004639D1" w:rsidRDefault="00466ABF" w:rsidP="00466ABF">
      <w:pPr>
        <w:spacing w:after="0" w:line="480" w:lineRule="auto"/>
        <w:rPr>
          <w:b/>
          <w:i/>
        </w:rPr>
      </w:pPr>
    </w:p>
    <w:p w14:paraId="4E0D5E9D" w14:textId="7F1D2A1E" w:rsidR="0067510F" w:rsidRPr="004639D1" w:rsidRDefault="0067510F" w:rsidP="007369B9">
      <w:pPr>
        <w:spacing w:after="0" w:line="480" w:lineRule="auto"/>
        <w:jc w:val="both"/>
      </w:pPr>
      <w:r w:rsidRPr="004639D1">
        <w:t>The images are then masked using MATLAB software to extract relevant Region Of Interest (ROI), such as the watermark, security thread, and raised print. Morphological processing enhances the already extracted features. These features are then calculated using statistical properties and then compared with an already trained dataset to predict if it’s a real or fake naira note. The step-by-step process to achieve the detection of fake currency notes is shown below in Figure 3.</w:t>
      </w:r>
      <w:r w:rsidR="001426A8">
        <w:t>1</w:t>
      </w:r>
      <w:r w:rsidRPr="004639D1">
        <w:t>.</w:t>
      </w:r>
    </w:p>
    <w:p w14:paraId="71F398A1" w14:textId="77777777" w:rsidR="0067510F" w:rsidRPr="004639D1" w:rsidRDefault="0067510F" w:rsidP="0067510F">
      <w:pPr>
        <w:spacing w:line="480" w:lineRule="auto"/>
      </w:pPr>
    </w:p>
    <w:p w14:paraId="7B3F6128" w14:textId="77777777" w:rsidR="008C61DB" w:rsidRDefault="0067510F" w:rsidP="008C61DB">
      <w:pPr>
        <w:keepNext/>
        <w:spacing w:line="480" w:lineRule="auto"/>
      </w:pPr>
      <w:r w:rsidRPr="004639D1">
        <w:rPr>
          <w:noProof/>
        </w:rPr>
        <w:lastRenderedPageBreak/>
        <w:drawing>
          <wp:inline distT="0" distB="0" distL="0" distR="0" wp14:anchorId="53E21456" wp14:editId="5E63B35E">
            <wp:extent cx="5219700" cy="4619625"/>
            <wp:effectExtent l="0" t="0" r="0" b="9525"/>
            <wp:docPr id="1834063278" name="Picture 190"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063278" name="Picture 190" descr="A diagram of a proces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9700" cy="4619625"/>
                    </a:xfrm>
                    <a:prstGeom prst="rect">
                      <a:avLst/>
                    </a:prstGeom>
                    <a:noFill/>
                    <a:ln>
                      <a:noFill/>
                    </a:ln>
                  </pic:spPr>
                </pic:pic>
              </a:graphicData>
            </a:graphic>
          </wp:inline>
        </w:drawing>
      </w:r>
    </w:p>
    <w:p w14:paraId="2336270C" w14:textId="77777777" w:rsidR="008C61DB" w:rsidRPr="008C61DB" w:rsidRDefault="008C61DB" w:rsidP="008C61DB">
      <w:pPr>
        <w:spacing w:after="0" w:line="480" w:lineRule="auto"/>
        <w:rPr>
          <w:b/>
          <w:bCs/>
          <w:i/>
          <w:iCs/>
        </w:rPr>
      </w:pPr>
      <w:r w:rsidRPr="008C61DB">
        <w:rPr>
          <w:b/>
          <w:bCs/>
          <w:i/>
          <w:iCs/>
        </w:rPr>
        <w:t>Figure 3.1: Methodology Flowchart</w:t>
      </w:r>
    </w:p>
    <w:p w14:paraId="529FE236" w14:textId="77777777" w:rsidR="007369B9" w:rsidRPr="004639D1" w:rsidRDefault="007369B9" w:rsidP="007369B9">
      <w:pPr>
        <w:spacing w:after="0" w:line="480" w:lineRule="auto"/>
        <w:rPr>
          <w:b/>
          <w:i/>
        </w:rPr>
      </w:pPr>
    </w:p>
    <w:p w14:paraId="0002C5C1" w14:textId="77777777" w:rsidR="00400FCE" w:rsidRPr="00400FCE" w:rsidRDefault="00400FCE" w:rsidP="00400FCE">
      <w:pPr>
        <w:pStyle w:val="ListParagraph"/>
        <w:keepNext/>
        <w:keepLines/>
        <w:numPr>
          <w:ilvl w:val="0"/>
          <w:numId w:val="57"/>
        </w:numPr>
        <w:spacing w:after="0" w:line="480" w:lineRule="auto"/>
        <w:contextualSpacing w:val="0"/>
        <w:jc w:val="center"/>
        <w:outlineLvl w:val="0"/>
        <w:rPr>
          <w:rFonts w:eastAsiaTheme="majorEastAsia" w:cstheme="majorBidi"/>
          <w:b/>
          <w:vanish/>
          <w:sz w:val="28"/>
          <w:szCs w:val="40"/>
        </w:rPr>
      </w:pPr>
    </w:p>
    <w:p w14:paraId="49149369" w14:textId="7CE533D7" w:rsidR="0067510F" w:rsidRPr="004639D1" w:rsidRDefault="00B241C0" w:rsidP="00400FCE">
      <w:pPr>
        <w:pStyle w:val="Heading2"/>
      </w:pPr>
      <w:r w:rsidRPr="004639D1">
        <w:t xml:space="preserve"> </w:t>
      </w:r>
      <w:bookmarkStart w:id="99" w:name="_Toc199513270"/>
      <w:bookmarkStart w:id="100" w:name="_Toc199715430"/>
      <w:r w:rsidR="0067510F" w:rsidRPr="004639D1">
        <w:t>D</w:t>
      </w:r>
      <w:r w:rsidR="004336D7" w:rsidRPr="004639D1">
        <w:t>ata</w:t>
      </w:r>
      <w:r w:rsidR="0067510F" w:rsidRPr="004639D1">
        <w:t xml:space="preserve"> C</w:t>
      </w:r>
      <w:r w:rsidR="004336D7" w:rsidRPr="004639D1">
        <w:t>ollection</w:t>
      </w:r>
      <w:bookmarkEnd w:id="99"/>
      <w:bookmarkEnd w:id="100"/>
    </w:p>
    <w:p w14:paraId="3567F019" w14:textId="77777777" w:rsidR="0067510F" w:rsidRPr="004639D1" w:rsidRDefault="0067510F" w:rsidP="007369B9">
      <w:pPr>
        <w:spacing w:after="0" w:line="480" w:lineRule="auto"/>
        <w:jc w:val="both"/>
      </w:pPr>
      <w:r w:rsidRPr="004639D1">
        <w:t xml:space="preserve">Pictures of the real and fake currency notes are collected and stored, as this is essential for the training of the machine learning algorithm. The currency notes were scanned with a Fujitsu Ricoh Fi-8170, an A4 duplex USB 3.2 network scanner. The denominations of the Nigerian naira note used in the dataset were the two hundred (₦200), five hundred (₦500), and one-thousand-naira (₦1000) notes. </w:t>
      </w:r>
    </w:p>
    <w:p w14:paraId="6F72C2ED" w14:textId="77777777" w:rsidR="0067510F" w:rsidRPr="004639D1" w:rsidRDefault="0067510F" w:rsidP="0067510F">
      <w:pPr>
        <w:spacing w:line="480" w:lineRule="auto"/>
      </w:pPr>
    </w:p>
    <w:p w14:paraId="6B968B9D" w14:textId="77777777" w:rsidR="008C61DB" w:rsidRDefault="0067510F" w:rsidP="008C61DB">
      <w:pPr>
        <w:keepNext/>
        <w:spacing w:line="480" w:lineRule="auto"/>
      </w:pPr>
      <w:r w:rsidRPr="004639D1">
        <w:rPr>
          <w:noProof/>
        </w:rPr>
        <w:lastRenderedPageBreak/>
        <w:drawing>
          <wp:inline distT="0" distB="0" distL="0" distR="0" wp14:anchorId="23330F9F" wp14:editId="113720F3">
            <wp:extent cx="4610100" cy="2524125"/>
            <wp:effectExtent l="0" t="0" r="0" b="9525"/>
            <wp:docPr id="1414661256"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0100" cy="2524125"/>
                    </a:xfrm>
                    <a:prstGeom prst="rect">
                      <a:avLst/>
                    </a:prstGeom>
                    <a:noFill/>
                    <a:ln>
                      <a:noFill/>
                    </a:ln>
                  </pic:spPr>
                </pic:pic>
              </a:graphicData>
            </a:graphic>
          </wp:inline>
        </w:drawing>
      </w:r>
    </w:p>
    <w:p w14:paraId="20ACE1C1" w14:textId="40B242B0" w:rsidR="0067510F" w:rsidRPr="008C61DB" w:rsidRDefault="008C61DB" w:rsidP="008C61DB">
      <w:pPr>
        <w:pStyle w:val="Caption"/>
        <w:rPr>
          <w:b/>
          <w:bCs/>
          <w:color w:val="000000" w:themeColor="text1"/>
          <w:sz w:val="24"/>
          <w:szCs w:val="24"/>
        </w:rPr>
      </w:pPr>
      <w:bookmarkStart w:id="101" w:name="_Toc199763357"/>
      <w:r w:rsidRPr="008C61DB">
        <w:rPr>
          <w:b/>
          <w:bCs/>
          <w:color w:val="000000" w:themeColor="text1"/>
          <w:sz w:val="24"/>
          <w:szCs w:val="24"/>
        </w:rPr>
        <w:t>Figure 3.2: ₦200 naira note</w:t>
      </w:r>
      <w:bookmarkEnd w:id="101"/>
    </w:p>
    <w:p w14:paraId="62BBC8FD" w14:textId="77777777" w:rsidR="008C61DB" w:rsidRPr="008C61DB" w:rsidRDefault="008C61DB" w:rsidP="008C61DB"/>
    <w:p w14:paraId="616C3BA4" w14:textId="77777777" w:rsidR="008C61DB" w:rsidRDefault="0067510F" w:rsidP="008C61DB">
      <w:pPr>
        <w:keepNext/>
        <w:spacing w:line="480" w:lineRule="auto"/>
      </w:pPr>
      <w:r w:rsidRPr="004639D1">
        <w:rPr>
          <w:noProof/>
        </w:rPr>
        <w:drawing>
          <wp:inline distT="0" distB="0" distL="0" distR="0" wp14:anchorId="78EAFB35" wp14:editId="31E50992">
            <wp:extent cx="4581525" cy="2409825"/>
            <wp:effectExtent l="0" t="0" r="9525" b="9525"/>
            <wp:docPr id="1210148794" name="Picture 188" descr="A close up of a currenc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148794" name="Picture 188" descr="A close up of a currency&#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1525" cy="2409825"/>
                    </a:xfrm>
                    <a:prstGeom prst="rect">
                      <a:avLst/>
                    </a:prstGeom>
                    <a:noFill/>
                    <a:ln>
                      <a:noFill/>
                    </a:ln>
                  </pic:spPr>
                </pic:pic>
              </a:graphicData>
            </a:graphic>
          </wp:inline>
        </w:drawing>
      </w:r>
    </w:p>
    <w:p w14:paraId="531437BB" w14:textId="54C50846" w:rsidR="0067510F" w:rsidRPr="008C61DB" w:rsidRDefault="008C61DB" w:rsidP="008C61DB">
      <w:pPr>
        <w:pStyle w:val="Caption"/>
        <w:rPr>
          <w:b/>
          <w:bCs/>
          <w:color w:val="000000" w:themeColor="text1"/>
          <w:sz w:val="24"/>
          <w:szCs w:val="24"/>
        </w:rPr>
      </w:pPr>
      <w:bookmarkStart w:id="102" w:name="_Toc199763358"/>
      <w:r w:rsidRPr="008C61DB">
        <w:rPr>
          <w:b/>
          <w:bCs/>
          <w:color w:val="000000" w:themeColor="text1"/>
          <w:sz w:val="24"/>
          <w:szCs w:val="24"/>
        </w:rPr>
        <w:t>Figure 3.3: ₦500 naira note</w:t>
      </w:r>
      <w:bookmarkEnd w:id="102"/>
    </w:p>
    <w:p w14:paraId="6E6F1B0E" w14:textId="77777777" w:rsidR="008C61DB" w:rsidRDefault="0067510F" w:rsidP="008C61DB">
      <w:pPr>
        <w:keepNext/>
        <w:spacing w:line="480" w:lineRule="auto"/>
      </w:pPr>
      <w:r w:rsidRPr="004639D1">
        <w:rPr>
          <w:noProof/>
        </w:rPr>
        <w:lastRenderedPageBreak/>
        <w:drawing>
          <wp:inline distT="0" distB="0" distL="0" distR="0" wp14:anchorId="69B42626" wp14:editId="45D294B9">
            <wp:extent cx="4495800" cy="2524125"/>
            <wp:effectExtent l="0" t="0" r="0" b="9525"/>
            <wp:docPr id="1097339698"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5800" cy="2524125"/>
                    </a:xfrm>
                    <a:prstGeom prst="rect">
                      <a:avLst/>
                    </a:prstGeom>
                    <a:noFill/>
                    <a:ln>
                      <a:noFill/>
                    </a:ln>
                  </pic:spPr>
                </pic:pic>
              </a:graphicData>
            </a:graphic>
          </wp:inline>
        </w:drawing>
      </w:r>
    </w:p>
    <w:p w14:paraId="4841F8BB" w14:textId="4B283030" w:rsidR="0067510F" w:rsidRPr="008C61DB" w:rsidRDefault="008C61DB" w:rsidP="008C61DB">
      <w:pPr>
        <w:pStyle w:val="Caption"/>
        <w:rPr>
          <w:b/>
          <w:bCs/>
          <w:color w:val="000000" w:themeColor="text1"/>
          <w:sz w:val="24"/>
          <w:szCs w:val="24"/>
        </w:rPr>
      </w:pPr>
      <w:bookmarkStart w:id="103" w:name="_Toc199763359"/>
      <w:r w:rsidRPr="008C61DB">
        <w:rPr>
          <w:b/>
          <w:bCs/>
          <w:color w:val="000000" w:themeColor="text1"/>
          <w:sz w:val="24"/>
          <w:szCs w:val="24"/>
        </w:rPr>
        <w:t>Figure 3.4: ₦1000 naira note</w:t>
      </w:r>
      <w:bookmarkEnd w:id="103"/>
    </w:p>
    <w:p w14:paraId="273D9D93" w14:textId="77777777" w:rsidR="008C61DB" w:rsidRPr="008C61DB" w:rsidRDefault="008C61DB" w:rsidP="008C61DB"/>
    <w:p w14:paraId="25EFF155" w14:textId="5233E2DC" w:rsidR="0067510F" w:rsidRPr="001426A8" w:rsidRDefault="0067510F" w:rsidP="007369B9">
      <w:pPr>
        <w:spacing w:line="480" w:lineRule="auto"/>
        <w:jc w:val="both"/>
        <w:rPr>
          <w:b/>
          <w:bCs/>
          <w:szCs w:val="24"/>
        </w:rPr>
      </w:pPr>
      <w:r w:rsidRPr="004639D1">
        <w:t xml:space="preserve">The collected data is separated into training, test, and validation data. The training data takes </w:t>
      </w:r>
      <w:r w:rsidR="00BC275F">
        <w:t>7</w:t>
      </w:r>
      <w:r w:rsidRPr="004639D1">
        <w:t xml:space="preserve">0% of the total dataset. The test data takes </w:t>
      </w:r>
      <w:r w:rsidR="00BC275F">
        <w:t>1</w:t>
      </w:r>
      <w:r w:rsidRPr="004639D1">
        <w:t xml:space="preserve">5% of the total dataset, and the validation data takes the remaining </w:t>
      </w:r>
      <w:r w:rsidR="00BC275F">
        <w:t>1</w:t>
      </w:r>
      <w:r w:rsidRPr="004639D1">
        <w:t xml:space="preserve">5% of the dataset. The following percentages are described in terms of amount in </w:t>
      </w:r>
      <w:r w:rsidR="001426A8">
        <w:t>Table</w:t>
      </w:r>
      <w:r w:rsidRPr="004639D1">
        <w:t xml:space="preserve"> 3.</w:t>
      </w:r>
      <w:r w:rsidR="001426A8">
        <w:t>3</w:t>
      </w:r>
      <w:r w:rsidRPr="004639D1">
        <w:t xml:space="preserve"> below.</w:t>
      </w:r>
    </w:p>
    <w:p w14:paraId="3B5D459F" w14:textId="7B7BB50C" w:rsidR="001426A8" w:rsidRPr="001426A8" w:rsidRDefault="001426A8" w:rsidP="001426A8">
      <w:pPr>
        <w:pStyle w:val="Caption"/>
        <w:keepNext/>
        <w:rPr>
          <w:b/>
          <w:bCs/>
          <w:color w:val="000000" w:themeColor="text1"/>
          <w:sz w:val="24"/>
          <w:szCs w:val="24"/>
        </w:rPr>
      </w:pPr>
      <w:bookmarkStart w:id="104" w:name="_Toc199762136"/>
      <w:bookmarkStart w:id="105" w:name="_Toc199762197"/>
      <w:bookmarkStart w:id="106" w:name="_Toc199763360"/>
      <w:r w:rsidRPr="001426A8">
        <w:rPr>
          <w:b/>
          <w:bCs/>
          <w:color w:val="000000" w:themeColor="text1"/>
          <w:sz w:val="24"/>
          <w:szCs w:val="24"/>
        </w:rPr>
        <w:t>Table 3.3: Division of the dataset into Training, Testing and Validation</w:t>
      </w:r>
      <w:bookmarkEnd w:id="104"/>
      <w:bookmarkEnd w:id="105"/>
      <w:bookmarkEnd w:id="106"/>
    </w:p>
    <w:tbl>
      <w:tblPr>
        <w:tblW w:w="8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2246"/>
        <w:gridCol w:w="2247"/>
        <w:gridCol w:w="2247"/>
      </w:tblGrid>
      <w:tr w:rsidR="0067510F" w:rsidRPr="004639D1" w14:paraId="31B3545D" w14:textId="77777777" w:rsidTr="001426A8">
        <w:tc>
          <w:tcPr>
            <w:tcW w:w="2245" w:type="dxa"/>
            <w:tcBorders>
              <w:top w:val="single" w:sz="4" w:space="0" w:color="000000"/>
              <w:left w:val="single" w:sz="4" w:space="0" w:color="000000"/>
              <w:bottom w:val="single" w:sz="4" w:space="0" w:color="000000"/>
              <w:right w:val="single" w:sz="4" w:space="0" w:color="000000"/>
            </w:tcBorders>
          </w:tcPr>
          <w:p w14:paraId="010A03BA" w14:textId="77777777" w:rsidR="0067510F" w:rsidRPr="004639D1" w:rsidRDefault="0067510F" w:rsidP="0067510F">
            <w:pPr>
              <w:spacing w:line="480" w:lineRule="auto"/>
            </w:pPr>
          </w:p>
        </w:tc>
        <w:tc>
          <w:tcPr>
            <w:tcW w:w="2246" w:type="dxa"/>
            <w:tcBorders>
              <w:top w:val="single" w:sz="4" w:space="0" w:color="000000"/>
              <w:left w:val="single" w:sz="4" w:space="0" w:color="000000"/>
              <w:bottom w:val="single" w:sz="4" w:space="0" w:color="000000"/>
              <w:right w:val="single" w:sz="4" w:space="0" w:color="000000"/>
            </w:tcBorders>
            <w:hideMark/>
          </w:tcPr>
          <w:p w14:paraId="783DB2BC" w14:textId="77777777" w:rsidR="0067510F" w:rsidRPr="004639D1" w:rsidRDefault="0067510F" w:rsidP="0067510F">
            <w:pPr>
              <w:spacing w:line="480" w:lineRule="auto"/>
            </w:pPr>
            <w:r w:rsidRPr="004639D1">
              <w:t>No. of samples</w:t>
            </w:r>
          </w:p>
          <w:p w14:paraId="71FED107" w14:textId="77777777" w:rsidR="0067510F" w:rsidRPr="004639D1" w:rsidRDefault="0067510F" w:rsidP="0067510F">
            <w:pPr>
              <w:spacing w:line="480" w:lineRule="auto"/>
            </w:pPr>
            <w:r w:rsidRPr="004639D1">
              <w:t>for Training</w:t>
            </w:r>
          </w:p>
        </w:tc>
        <w:tc>
          <w:tcPr>
            <w:tcW w:w="2247" w:type="dxa"/>
            <w:tcBorders>
              <w:top w:val="single" w:sz="4" w:space="0" w:color="000000"/>
              <w:left w:val="single" w:sz="4" w:space="0" w:color="000000"/>
              <w:bottom w:val="single" w:sz="4" w:space="0" w:color="000000"/>
              <w:right w:val="single" w:sz="4" w:space="0" w:color="000000"/>
            </w:tcBorders>
            <w:hideMark/>
          </w:tcPr>
          <w:p w14:paraId="57A5F327" w14:textId="77777777" w:rsidR="0067510F" w:rsidRPr="004639D1" w:rsidRDefault="0067510F" w:rsidP="0067510F">
            <w:pPr>
              <w:spacing w:line="480" w:lineRule="auto"/>
            </w:pPr>
            <w:r w:rsidRPr="004639D1">
              <w:t xml:space="preserve">No. of samples </w:t>
            </w:r>
          </w:p>
          <w:p w14:paraId="146DF184" w14:textId="77777777" w:rsidR="0067510F" w:rsidRPr="004639D1" w:rsidRDefault="0067510F" w:rsidP="0067510F">
            <w:pPr>
              <w:spacing w:line="480" w:lineRule="auto"/>
            </w:pPr>
            <w:r w:rsidRPr="004639D1">
              <w:t>for Testing</w:t>
            </w:r>
          </w:p>
        </w:tc>
        <w:tc>
          <w:tcPr>
            <w:tcW w:w="2247" w:type="dxa"/>
            <w:tcBorders>
              <w:top w:val="single" w:sz="4" w:space="0" w:color="000000"/>
              <w:left w:val="single" w:sz="4" w:space="0" w:color="000000"/>
              <w:bottom w:val="single" w:sz="4" w:space="0" w:color="000000"/>
              <w:right w:val="single" w:sz="4" w:space="0" w:color="000000"/>
            </w:tcBorders>
            <w:hideMark/>
          </w:tcPr>
          <w:p w14:paraId="58D72054" w14:textId="77777777" w:rsidR="0067510F" w:rsidRPr="004639D1" w:rsidRDefault="0067510F" w:rsidP="0067510F">
            <w:pPr>
              <w:spacing w:line="480" w:lineRule="auto"/>
            </w:pPr>
            <w:r w:rsidRPr="004639D1">
              <w:t>No. of samples</w:t>
            </w:r>
          </w:p>
          <w:p w14:paraId="50002C61" w14:textId="77777777" w:rsidR="0067510F" w:rsidRPr="004639D1" w:rsidRDefault="0067510F" w:rsidP="0067510F">
            <w:pPr>
              <w:spacing w:line="480" w:lineRule="auto"/>
            </w:pPr>
            <w:r w:rsidRPr="004639D1">
              <w:t>for Validation</w:t>
            </w:r>
          </w:p>
        </w:tc>
      </w:tr>
      <w:tr w:rsidR="0067510F" w:rsidRPr="004639D1" w14:paraId="5CB64AE6" w14:textId="77777777" w:rsidTr="001426A8">
        <w:tc>
          <w:tcPr>
            <w:tcW w:w="2245" w:type="dxa"/>
            <w:tcBorders>
              <w:top w:val="single" w:sz="4" w:space="0" w:color="000000"/>
              <w:left w:val="single" w:sz="4" w:space="0" w:color="000000"/>
              <w:bottom w:val="single" w:sz="4" w:space="0" w:color="000000"/>
              <w:right w:val="single" w:sz="4" w:space="0" w:color="000000"/>
            </w:tcBorders>
            <w:hideMark/>
          </w:tcPr>
          <w:p w14:paraId="47B8466E" w14:textId="77777777" w:rsidR="0067510F" w:rsidRPr="004639D1" w:rsidRDefault="0067510F" w:rsidP="0067510F">
            <w:pPr>
              <w:spacing w:line="480" w:lineRule="auto"/>
            </w:pPr>
            <w:r w:rsidRPr="004639D1">
              <w:t>200 Naira</w:t>
            </w:r>
          </w:p>
        </w:tc>
        <w:tc>
          <w:tcPr>
            <w:tcW w:w="2246" w:type="dxa"/>
            <w:tcBorders>
              <w:top w:val="single" w:sz="4" w:space="0" w:color="000000"/>
              <w:left w:val="single" w:sz="4" w:space="0" w:color="000000"/>
              <w:bottom w:val="single" w:sz="4" w:space="0" w:color="000000"/>
              <w:right w:val="single" w:sz="4" w:space="0" w:color="000000"/>
            </w:tcBorders>
            <w:hideMark/>
          </w:tcPr>
          <w:p w14:paraId="0372D137" w14:textId="00CDB0CE" w:rsidR="0067510F" w:rsidRPr="004639D1" w:rsidRDefault="00232B1D" w:rsidP="0067510F">
            <w:pPr>
              <w:spacing w:line="480" w:lineRule="auto"/>
            </w:pPr>
            <w:r>
              <w:t>280</w:t>
            </w:r>
          </w:p>
        </w:tc>
        <w:tc>
          <w:tcPr>
            <w:tcW w:w="2247" w:type="dxa"/>
            <w:tcBorders>
              <w:top w:val="single" w:sz="4" w:space="0" w:color="000000"/>
              <w:left w:val="single" w:sz="4" w:space="0" w:color="000000"/>
              <w:bottom w:val="single" w:sz="4" w:space="0" w:color="000000"/>
              <w:right w:val="single" w:sz="4" w:space="0" w:color="000000"/>
            </w:tcBorders>
            <w:hideMark/>
          </w:tcPr>
          <w:p w14:paraId="66D0E9FE" w14:textId="235997B7" w:rsidR="0067510F" w:rsidRPr="004639D1" w:rsidRDefault="00D63636" w:rsidP="0067510F">
            <w:pPr>
              <w:spacing w:line="480" w:lineRule="auto"/>
            </w:pPr>
            <w:r>
              <w:t>60</w:t>
            </w:r>
          </w:p>
        </w:tc>
        <w:tc>
          <w:tcPr>
            <w:tcW w:w="2247" w:type="dxa"/>
            <w:tcBorders>
              <w:top w:val="single" w:sz="4" w:space="0" w:color="000000"/>
              <w:left w:val="single" w:sz="4" w:space="0" w:color="000000"/>
              <w:bottom w:val="single" w:sz="4" w:space="0" w:color="000000"/>
              <w:right w:val="single" w:sz="4" w:space="0" w:color="000000"/>
            </w:tcBorders>
            <w:hideMark/>
          </w:tcPr>
          <w:p w14:paraId="77ADAC42" w14:textId="63363CD9" w:rsidR="0067510F" w:rsidRPr="004639D1" w:rsidRDefault="00D63636" w:rsidP="0067510F">
            <w:pPr>
              <w:spacing w:line="480" w:lineRule="auto"/>
            </w:pPr>
            <w:r>
              <w:t>6</w:t>
            </w:r>
            <w:r w:rsidR="00801E22">
              <w:t>0</w:t>
            </w:r>
          </w:p>
        </w:tc>
      </w:tr>
      <w:tr w:rsidR="0067510F" w:rsidRPr="004639D1" w14:paraId="63476587" w14:textId="77777777" w:rsidTr="001426A8">
        <w:tc>
          <w:tcPr>
            <w:tcW w:w="2245" w:type="dxa"/>
            <w:tcBorders>
              <w:top w:val="single" w:sz="4" w:space="0" w:color="000000"/>
              <w:left w:val="single" w:sz="4" w:space="0" w:color="000000"/>
              <w:bottom w:val="single" w:sz="4" w:space="0" w:color="000000"/>
              <w:right w:val="single" w:sz="4" w:space="0" w:color="000000"/>
            </w:tcBorders>
            <w:hideMark/>
          </w:tcPr>
          <w:p w14:paraId="58643B2F" w14:textId="77777777" w:rsidR="0067510F" w:rsidRPr="004639D1" w:rsidRDefault="0067510F" w:rsidP="0067510F">
            <w:pPr>
              <w:spacing w:line="480" w:lineRule="auto"/>
            </w:pPr>
            <w:r w:rsidRPr="004639D1">
              <w:t>500 Naira</w:t>
            </w:r>
          </w:p>
        </w:tc>
        <w:tc>
          <w:tcPr>
            <w:tcW w:w="2246" w:type="dxa"/>
            <w:tcBorders>
              <w:top w:val="single" w:sz="4" w:space="0" w:color="000000"/>
              <w:left w:val="single" w:sz="4" w:space="0" w:color="000000"/>
              <w:bottom w:val="single" w:sz="4" w:space="0" w:color="000000"/>
              <w:right w:val="single" w:sz="4" w:space="0" w:color="000000"/>
            </w:tcBorders>
            <w:hideMark/>
          </w:tcPr>
          <w:p w14:paraId="183F6DEB" w14:textId="11A979B3" w:rsidR="0067510F" w:rsidRPr="004639D1" w:rsidRDefault="00232B1D" w:rsidP="0067510F">
            <w:pPr>
              <w:spacing w:line="480" w:lineRule="auto"/>
            </w:pPr>
            <w:r>
              <w:t>280</w:t>
            </w:r>
          </w:p>
        </w:tc>
        <w:tc>
          <w:tcPr>
            <w:tcW w:w="2247" w:type="dxa"/>
            <w:tcBorders>
              <w:top w:val="single" w:sz="4" w:space="0" w:color="000000"/>
              <w:left w:val="single" w:sz="4" w:space="0" w:color="000000"/>
              <w:bottom w:val="single" w:sz="4" w:space="0" w:color="000000"/>
              <w:right w:val="single" w:sz="4" w:space="0" w:color="000000"/>
            </w:tcBorders>
            <w:hideMark/>
          </w:tcPr>
          <w:p w14:paraId="54687CCD" w14:textId="2F044E8E" w:rsidR="0067510F" w:rsidRPr="004639D1" w:rsidRDefault="00D63636" w:rsidP="0067510F">
            <w:pPr>
              <w:spacing w:line="480" w:lineRule="auto"/>
            </w:pPr>
            <w:r>
              <w:t>60</w:t>
            </w:r>
          </w:p>
        </w:tc>
        <w:tc>
          <w:tcPr>
            <w:tcW w:w="2247" w:type="dxa"/>
            <w:tcBorders>
              <w:top w:val="single" w:sz="4" w:space="0" w:color="000000"/>
              <w:left w:val="single" w:sz="4" w:space="0" w:color="000000"/>
              <w:bottom w:val="single" w:sz="4" w:space="0" w:color="000000"/>
              <w:right w:val="single" w:sz="4" w:space="0" w:color="000000"/>
            </w:tcBorders>
            <w:hideMark/>
          </w:tcPr>
          <w:p w14:paraId="4788B9A9" w14:textId="4C75C1E2" w:rsidR="0067510F" w:rsidRPr="004639D1" w:rsidRDefault="00D63636" w:rsidP="0067510F">
            <w:pPr>
              <w:spacing w:line="480" w:lineRule="auto"/>
            </w:pPr>
            <w:r>
              <w:t>6</w:t>
            </w:r>
            <w:r w:rsidR="00801E22">
              <w:t>0</w:t>
            </w:r>
          </w:p>
        </w:tc>
      </w:tr>
      <w:tr w:rsidR="0067510F" w:rsidRPr="004639D1" w14:paraId="24F17670" w14:textId="77777777" w:rsidTr="001426A8">
        <w:tc>
          <w:tcPr>
            <w:tcW w:w="2245" w:type="dxa"/>
            <w:tcBorders>
              <w:top w:val="single" w:sz="4" w:space="0" w:color="000000"/>
              <w:left w:val="single" w:sz="4" w:space="0" w:color="000000"/>
              <w:bottom w:val="single" w:sz="4" w:space="0" w:color="000000"/>
              <w:right w:val="single" w:sz="4" w:space="0" w:color="000000"/>
            </w:tcBorders>
            <w:hideMark/>
          </w:tcPr>
          <w:p w14:paraId="450EE3C7" w14:textId="77777777" w:rsidR="0067510F" w:rsidRPr="004639D1" w:rsidRDefault="0067510F" w:rsidP="0067510F">
            <w:pPr>
              <w:spacing w:line="480" w:lineRule="auto"/>
            </w:pPr>
            <w:r w:rsidRPr="004639D1">
              <w:t>1000 Naira</w:t>
            </w:r>
          </w:p>
        </w:tc>
        <w:tc>
          <w:tcPr>
            <w:tcW w:w="2246" w:type="dxa"/>
            <w:tcBorders>
              <w:top w:val="single" w:sz="4" w:space="0" w:color="000000"/>
              <w:left w:val="single" w:sz="4" w:space="0" w:color="000000"/>
              <w:bottom w:val="single" w:sz="4" w:space="0" w:color="000000"/>
              <w:right w:val="single" w:sz="4" w:space="0" w:color="000000"/>
            </w:tcBorders>
            <w:hideMark/>
          </w:tcPr>
          <w:p w14:paraId="67452D2C" w14:textId="32C68127" w:rsidR="0067510F" w:rsidRPr="004639D1" w:rsidRDefault="00232B1D" w:rsidP="0067510F">
            <w:pPr>
              <w:spacing w:line="480" w:lineRule="auto"/>
            </w:pPr>
            <w:r>
              <w:t>280</w:t>
            </w:r>
          </w:p>
        </w:tc>
        <w:tc>
          <w:tcPr>
            <w:tcW w:w="2247" w:type="dxa"/>
            <w:tcBorders>
              <w:top w:val="single" w:sz="4" w:space="0" w:color="000000"/>
              <w:left w:val="single" w:sz="4" w:space="0" w:color="000000"/>
              <w:bottom w:val="single" w:sz="4" w:space="0" w:color="000000"/>
              <w:right w:val="single" w:sz="4" w:space="0" w:color="000000"/>
            </w:tcBorders>
            <w:hideMark/>
          </w:tcPr>
          <w:p w14:paraId="63E2CFB1" w14:textId="4C1B3CC4" w:rsidR="0067510F" w:rsidRPr="004639D1" w:rsidRDefault="00D63636" w:rsidP="0067510F">
            <w:pPr>
              <w:spacing w:line="480" w:lineRule="auto"/>
            </w:pPr>
            <w:r>
              <w:t>60</w:t>
            </w:r>
          </w:p>
        </w:tc>
        <w:tc>
          <w:tcPr>
            <w:tcW w:w="2247" w:type="dxa"/>
            <w:tcBorders>
              <w:top w:val="single" w:sz="4" w:space="0" w:color="000000"/>
              <w:left w:val="single" w:sz="4" w:space="0" w:color="000000"/>
              <w:bottom w:val="single" w:sz="4" w:space="0" w:color="000000"/>
              <w:right w:val="single" w:sz="4" w:space="0" w:color="000000"/>
            </w:tcBorders>
            <w:hideMark/>
          </w:tcPr>
          <w:p w14:paraId="0F46A9EC" w14:textId="5ED1256F" w:rsidR="0067510F" w:rsidRPr="004639D1" w:rsidRDefault="00D63636" w:rsidP="0067510F">
            <w:pPr>
              <w:spacing w:line="480" w:lineRule="auto"/>
            </w:pPr>
            <w:r>
              <w:t>6</w:t>
            </w:r>
            <w:r w:rsidR="00801E22">
              <w:t>0</w:t>
            </w:r>
          </w:p>
        </w:tc>
      </w:tr>
    </w:tbl>
    <w:p w14:paraId="5E5966E6" w14:textId="77777777" w:rsidR="0067510F" w:rsidRPr="004639D1" w:rsidRDefault="0067510F" w:rsidP="0067510F">
      <w:pPr>
        <w:spacing w:line="480" w:lineRule="auto"/>
        <w:rPr>
          <w:b/>
          <w:i/>
        </w:rPr>
      </w:pPr>
    </w:p>
    <w:p w14:paraId="1624EB44" w14:textId="77777777" w:rsidR="00583978" w:rsidRPr="004639D1" w:rsidRDefault="00583978" w:rsidP="00583978">
      <w:pPr>
        <w:spacing w:after="0" w:line="480" w:lineRule="auto"/>
        <w:rPr>
          <w:b/>
          <w:i/>
        </w:rPr>
      </w:pPr>
    </w:p>
    <w:p w14:paraId="3FC6C7AB" w14:textId="15BB6BFD" w:rsidR="0067510F" w:rsidRPr="004639D1" w:rsidRDefault="00B241C0" w:rsidP="004F0B03">
      <w:pPr>
        <w:pStyle w:val="Heading2"/>
        <w:rPr>
          <w:b w:val="0"/>
        </w:rPr>
      </w:pPr>
      <w:r w:rsidRPr="004639D1">
        <w:lastRenderedPageBreak/>
        <w:t xml:space="preserve"> </w:t>
      </w:r>
      <w:bookmarkStart w:id="107" w:name="_Toc199513271"/>
      <w:bookmarkStart w:id="108" w:name="_Toc199715431"/>
      <w:r w:rsidR="0067510F" w:rsidRPr="004639D1">
        <w:t>Image Preprocessing</w:t>
      </w:r>
      <w:bookmarkEnd w:id="107"/>
      <w:bookmarkEnd w:id="108"/>
    </w:p>
    <w:p w14:paraId="360E6F28" w14:textId="62CB2620" w:rsidR="001426A8" w:rsidRPr="004639D1" w:rsidRDefault="0067510F" w:rsidP="007369B9">
      <w:pPr>
        <w:spacing w:after="0" w:line="480" w:lineRule="auto"/>
        <w:jc w:val="both"/>
      </w:pPr>
      <w:r w:rsidRPr="004639D1">
        <w:t xml:space="preserve">The images are prepared for analysis by editing the size; the images are resized using a consistent factor of 0.5, which is 50% of their original size for uniformity across the dataset. The specific dimensions of each naira note before and after preprocessing are shown below in </w:t>
      </w:r>
      <w:r w:rsidR="001426A8">
        <w:t>Table</w:t>
      </w:r>
      <w:r w:rsidRPr="004639D1">
        <w:t xml:space="preserve"> 3.</w:t>
      </w:r>
      <w:r w:rsidR="001426A8">
        <w:t>4</w:t>
      </w:r>
      <w:r w:rsidRPr="004639D1">
        <w:t>.</w:t>
      </w:r>
    </w:p>
    <w:p w14:paraId="4627C652" w14:textId="64544C49" w:rsidR="001426A8" w:rsidRPr="001426A8" w:rsidRDefault="001426A8" w:rsidP="001426A8">
      <w:pPr>
        <w:spacing w:after="0" w:line="480" w:lineRule="auto"/>
        <w:rPr>
          <w:b/>
          <w:bCs/>
          <w:i/>
        </w:rPr>
      </w:pPr>
      <w:r w:rsidRPr="001426A8">
        <w:rPr>
          <w:b/>
          <w:bCs/>
        </w:rPr>
        <w:t xml:space="preserve">Table 3.4: </w:t>
      </w:r>
      <w:r w:rsidRPr="001426A8">
        <w:rPr>
          <w:b/>
          <w:bCs/>
          <w:i/>
        </w:rPr>
        <w:t xml:space="preserve">Dimensions of the currency notes before and after preprocessing </w:t>
      </w:r>
    </w:p>
    <w:tbl>
      <w:tblPr>
        <w:tblW w:w="8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2246"/>
        <w:gridCol w:w="2247"/>
        <w:gridCol w:w="2247"/>
      </w:tblGrid>
      <w:tr w:rsidR="0067510F" w:rsidRPr="004639D1" w14:paraId="0A4A7824" w14:textId="77777777" w:rsidTr="001426A8">
        <w:tc>
          <w:tcPr>
            <w:tcW w:w="2245" w:type="dxa"/>
            <w:tcBorders>
              <w:top w:val="single" w:sz="4" w:space="0" w:color="000000"/>
              <w:left w:val="single" w:sz="4" w:space="0" w:color="000000"/>
              <w:bottom w:val="single" w:sz="4" w:space="0" w:color="000000"/>
              <w:right w:val="single" w:sz="4" w:space="0" w:color="000000"/>
            </w:tcBorders>
          </w:tcPr>
          <w:p w14:paraId="7D2CEB5E" w14:textId="77777777" w:rsidR="0067510F" w:rsidRPr="004639D1" w:rsidRDefault="0067510F" w:rsidP="0067510F">
            <w:pPr>
              <w:spacing w:line="480" w:lineRule="auto"/>
            </w:pPr>
          </w:p>
        </w:tc>
        <w:tc>
          <w:tcPr>
            <w:tcW w:w="2246" w:type="dxa"/>
            <w:tcBorders>
              <w:top w:val="single" w:sz="4" w:space="0" w:color="000000"/>
              <w:left w:val="single" w:sz="4" w:space="0" w:color="000000"/>
              <w:bottom w:val="single" w:sz="4" w:space="0" w:color="000000"/>
              <w:right w:val="single" w:sz="4" w:space="0" w:color="000000"/>
            </w:tcBorders>
            <w:hideMark/>
          </w:tcPr>
          <w:p w14:paraId="3F4E8204" w14:textId="77777777" w:rsidR="0067510F" w:rsidRPr="004639D1" w:rsidRDefault="0067510F" w:rsidP="0067510F">
            <w:pPr>
              <w:spacing w:line="480" w:lineRule="auto"/>
            </w:pPr>
            <w:r w:rsidRPr="004639D1">
              <w:t xml:space="preserve">Width </w:t>
            </w:r>
          </w:p>
          <w:p w14:paraId="41DE9983" w14:textId="77777777" w:rsidR="0067510F" w:rsidRPr="004639D1" w:rsidRDefault="0067510F" w:rsidP="0067510F">
            <w:pPr>
              <w:spacing w:line="480" w:lineRule="auto"/>
            </w:pPr>
            <w:r w:rsidRPr="004639D1">
              <w:t xml:space="preserve">before 50% reduction </w:t>
            </w:r>
          </w:p>
        </w:tc>
        <w:tc>
          <w:tcPr>
            <w:tcW w:w="2247" w:type="dxa"/>
            <w:tcBorders>
              <w:top w:val="single" w:sz="4" w:space="0" w:color="000000"/>
              <w:left w:val="single" w:sz="4" w:space="0" w:color="000000"/>
              <w:bottom w:val="single" w:sz="4" w:space="0" w:color="000000"/>
              <w:right w:val="single" w:sz="4" w:space="0" w:color="000000"/>
            </w:tcBorders>
            <w:hideMark/>
          </w:tcPr>
          <w:p w14:paraId="13B40A10" w14:textId="77777777" w:rsidR="0067510F" w:rsidRPr="004639D1" w:rsidRDefault="0067510F" w:rsidP="0067510F">
            <w:pPr>
              <w:spacing w:line="480" w:lineRule="auto"/>
            </w:pPr>
            <w:r w:rsidRPr="004639D1">
              <w:t>Height</w:t>
            </w:r>
          </w:p>
          <w:p w14:paraId="7CF2C89F" w14:textId="77777777" w:rsidR="0067510F" w:rsidRPr="004639D1" w:rsidRDefault="0067510F" w:rsidP="0067510F">
            <w:pPr>
              <w:spacing w:line="480" w:lineRule="auto"/>
            </w:pPr>
            <w:r w:rsidRPr="004639D1">
              <w:t xml:space="preserve">before 50% reduction </w:t>
            </w:r>
          </w:p>
        </w:tc>
        <w:tc>
          <w:tcPr>
            <w:tcW w:w="2247" w:type="dxa"/>
            <w:tcBorders>
              <w:top w:val="single" w:sz="4" w:space="0" w:color="000000"/>
              <w:left w:val="single" w:sz="4" w:space="0" w:color="000000"/>
              <w:bottom w:val="single" w:sz="4" w:space="0" w:color="000000"/>
              <w:right w:val="single" w:sz="4" w:space="0" w:color="000000"/>
            </w:tcBorders>
            <w:hideMark/>
          </w:tcPr>
          <w:p w14:paraId="0907808A" w14:textId="77777777" w:rsidR="0067510F" w:rsidRPr="004639D1" w:rsidRDefault="0067510F" w:rsidP="0067510F">
            <w:pPr>
              <w:spacing w:line="480" w:lineRule="auto"/>
            </w:pPr>
            <w:r w:rsidRPr="004639D1">
              <w:t xml:space="preserve">Width by Height </w:t>
            </w:r>
          </w:p>
          <w:p w14:paraId="7FDADC83" w14:textId="77777777" w:rsidR="0067510F" w:rsidRPr="004639D1" w:rsidRDefault="0067510F" w:rsidP="0067510F">
            <w:pPr>
              <w:spacing w:line="480" w:lineRule="auto"/>
            </w:pPr>
            <w:r w:rsidRPr="004639D1">
              <w:t>after 50% reduction</w:t>
            </w:r>
          </w:p>
        </w:tc>
      </w:tr>
      <w:tr w:rsidR="0067510F" w:rsidRPr="004639D1" w14:paraId="614C74B7" w14:textId="77777777" w:rsidTr="001426A8">
        <w:tc>
          <w:tcPr>
            <w:tcW w:w="2245" w:type="dxa"/>
            <w:tcBorders>
              <w:top w:val="single" w:sz="4" w:space="0" w:color="000000"/>
              <w:left w:val="single" w:sz="4" w:space="0" w:color="000000"/>
              <w:bottom w:val="single" w:sz="4" w:space="0" w:color="000000"/>
              <w:right w:val="single" w:sz="4" w:space="0" w:color="000000"/>
            </w:tcBorders>
            <w:hideMark/>
          </w:tcPr>
          <w:p w14:paraId="65EFBBF1" w14:textId="77777777" w:rsidR="0067510F" w:rsidRPr="004639D1" w:rsidRDefault="0067510F" w:rsidP="0067510F">
            <w:pPr>
              <w:spacing w:line="480" w:lineRule="auto"/>
            </w:pPr>
            <w:r w:rsidRPr="004639D1">
              <w:t>200 Naira</w:t>
            </w:r>
          </w:p>
        </w:tc>
        <w:tc>
          <w:tcPr>
            <w:tcW w:w="2246" w:type="dxa"/>
            <w:tcBorders>
              <w:top w:val="single" w:sz="4" w:space="0" w:color="000000"/>
              <w:left w:val="single" w:sz="4" w:space="0" w:color="000000"/>
              <w:bottom w:val="single" w:sz="4" w:space="0" w:color="000000"/>
              <w:right w:val="single" w:sz="4" w:space="0" w:color="000000"/>
            </w:tcBorders>
            <w:hideMark/>
          </w:tcPr>
          <w:p w14:paraId="3909F59A" w14:textId="77777777" w:rsidR="0067510F" w:rsidRPr="004639D1" w:rsidRDefault="0067510F" w:rsidP="0067510F">
            <w:pPr>
              <w:spacing w:line="480" w:lineRule="auto"/>
            </w:pPr>
            <w:r w:rsidRPr="004639D1">
              <w:t>151</w:t>
            </w:r>
          </w:p>
        </w:tc>
        <w:tc>
          <w:tcPr>
            <w:tcW w:w="2247" w:type="dxa"/>
            <w:tcBorders>
              <w:top w:val="single" w:sz="4" w:space="0" w:color="000000"/>
              <w:left w:val="single" w:sz="4" w:space="0" w:color="000000"/>
              <w:bottom w:val="single" w:sz="4" w:space="0" w:color="000000"/>
              <w:right w:val="single" w:sz="4" w:space="0" w:color="000000"/>
            </w:tcBorders>
            <w:hideMark/>
          </w:tcPr>
          <w:p w14:paraId="4E1FE1BF" w14:textId="77777777" w:rsidR="0067510F" w:rsidRPr="004639D1" w:rsidRDefault="0067510F" w:rsidP="0067510F">
            <w:pPr>
              <w:spacing w:line="480" w:lineRule="auto"/>
            </w:pPr>
            <w:r w:rsidRPr="004639D1">
              <w:t>78</w:t>
            </w:r>
          </w:p>
        </w:tc>
        <w:tc>
          <w:tcPr>
            <w:tcW w:w="2247" w:type="dxa"/>
            <w:tcBorders>
              <w:top w:val="single" w:sz="4" w:space="0" w:color="000000"/>
              <w:left w:val="single" w:sz="4" w:space="0" w:color="000000"/>
              <w:bottom w:val="single" w:sz="4" w:space="0" w:color="000000"/>
              <w:right w:val="single" w:sz="4" w:space="0" w:color="000000"/>
            </w:tcBorders>
            <w:hideMark/>
          </w:tcPr>
          <w:p w14:paraId="38243D32" w14:textId="77777777" w:rsidR="0067510F" w:rsidRPr="004639D1" w:rsidRDefault="0067510F" w:rsidP="0067510F">
            <w:pPr>
              <w:spacing w:line="480" w:lineRule="auto"/>
            </w:pPr>
            <w:r w:rsidRPr="004639D1">
              <w:t>75.5mm x 39mm</w:t>
            </w:r>
          </w:p>
        </w:tc>
      </w:tr>
      <w:tr w:rsidR="0067510F" w:rsidRPr="004639D1" w14:paraId="2E174247" w14:textId="77777777" w:rsidTr="001426A8">
        <w:tc>
          <w:tcPr>
            <w:tcW w:w="2245" w:type="dxa"/>
            <w:tcBorders>
              <w:top w:val="single" w:sz="4" w:space="0" w:color="000000"/>
              <w:left w:val="single" w:sz="4" w:space="0" w:color="000000"/>
              <w:bottom w:val="single" w:sz="4" w:space="0" w:color="000000"/>
              <w:right w:val="single" w:sz="4" w:space="0" w:color="000000"/>
            </w:tcBorders>
            <w:hideMark/>
          </w:tcPr>
          <w:p w14:paraId="4D266A3E" w14:textId="77777777" w:rsidR="0067510F" w:rsidRPr="004639D1" w:rsidRDefault="0067510F" w:rsidP="0067510F">
            <w:pPr>
              <w:spacing w:line="480" w:lineRule="auto"/>
            </w:pPr>
            <w:r w:rsidRPr="004639D1">
              <w:t>500 Naira</w:t>
            </w:r>
          </w:p>
        </w:tc>
        <w:tc>
          <w:tcPr>
            <w:tcW w:w="2246" w:type="dxa"/>
            <w:tcBorders>
              <w:top w:val="single" w:sz="4" w:space="0" w:color="000000"/>
              <w:left w:val="single" w:sz="4" w:space="0" w:color="000000"/>
              <w:bottom w:val="single" w:sz="4" w:space="0" w:color="000000"/>
              <w:right w:val="single" w:sz="4" w:space="0" w:color="000000"/>
            </w:tcBorders>
            <w:hideMark/>
          </w:tcPr>
          <w:p w14:paraId="55C6BD97" w14:textId="77777777" w:rsidR="0067510F" w:rsidRPr="004639D1" w:rsidRDefault="0067510F" w:rsidP="0067510F">
            <w:pPr>
              <w:spacing w:line="480" w:lineRule="auto"/>
            </w:pPr>
            <w:r w:rsidRPr="004639D1">
              <w:t>151</w:t>
            </w:r>
          </w:p>
        </w:tc>
        <w:tc>
          <w:tcPr>
            <w:tcW w:w="2247" w:type="dxa"/>
            <w:tcBorders>
              <w:top w:val="single" w:sz="4" w:space="0" w:color="000000"/>
              <w:left w:val="single" w:sz="4" w:space="0" w:color="000000"/>
              <w:bottom w:val="single" w:sz="4" w:space="0" w:color="000000"/>
              <w:right w:val="single" w:sz="4" w:space="0" w:color="000000"/>
            </w:tcBorders>
            <w:hideMark/>
          </w:tcPr>
          <w:p w14:paraId="4464275E" w14:textId="77777777" w:rsidR="0067510F" w:rsidRPr="004639D1" w:rsidRDefault="0067510F" w:rsidP="0067510F">
            <w:pPr>
              <w:spacing w:line="480" w:lineRule="auto"/>
            </w:pPr>
            <w:r w:rsidRPr="004639D1">
              <w:t>78</w:t>
            </w:r>
          </w:p>
        </w:tc>
        <w:tc>
          <w:tcPr>
            <w:tcW w:w="2247" w:type="dxa"/>
            <w:tcBorders>
              <w:top w:val="single" w:sz="4" w:space="0" w:color="000000"/>
              <w:left w:val="single" w:sz="4" w:space="0" w:color="000000"/>
              <w:bottom w:val="single" w:sz="4" w:space="0" w:color="000000"/>
              <w:right w:val="single" w:sz="4" w:space="0" w:color="000000"/>
            </w:tcBorders>
            <w:hideMark/>
          </w:tcPr>
          <w:p w14:paraId="51470F00" w14:textId="77777777" w:rsidR="0067510F" w:rsidRPr="004639D1" w:rsidRDefault="0067510F" w:rsidP="0067510F">
            <w:pPr>
              <w:spacing w:line="480" w:lineRule="auto"/>
            </w:pPr>
            <w:r w:rsidRPr="004639D1">
              <w:t>75.5mm x 39mm</w:t>
            </w:r>
          </w:p>
        </w:tc>
      </w:tr>
      <w:tr w:rsidR="0067510F" w:rsidRPr="004639D1" w14:paraId="162B223E" w14:textId="77777777" w:rsidTr="001426A8">
        <w:tc>
          <w:tcPr>
            <w:tcW w:w="2245" w:type="dxa"/>
            <w:tcBorders>
              <w:top w:val="single" w:sz="4" w:space="0" w:color="000000"/>
              <w:left w:val="single" w:sz="4" w:space="0" w:color="000000"/>
              <w:bottom w:val="single" w:sz="4" w:space="0" w:color="000000"/>
              <w:right w:val="single" w:sz="4" w:space="0" w:color="000000"/>
            </w:tcBorders>
            <w:hideMark/>
          </w:tcPr>
          <w:p w14:paraId="4D565803" w14:textId="77777777" w:rsidR="0067510F" w:rsidRPr="004639D1" w:rsidRDefault="0067510F" w:rsidP="0067510F">
            <w:pPr>
              <w:spacing w:line="480" w:lineRule="auto"/>
            </w:pPr>
            <w:r w:rsidRPr="004639D1">
              <w:t>1000 Naira</w:t>
            </w:r>
          </w:p>
        </w:tc>
        <w:tc>
          <w:tcPr>
            <w:tcW w:w="2246" w:type="dxa"/>
            <w:tcBorders>
              <w:top w:val="single" w:sz="4" w:space="0" w:color="000000"/>
              <w:left w:val="single" w:sz="4" w:space="0" w:color="000000"/>
              <w:bottom w:val="single" w:sz="4" w:space="0" w:color="000000"/>
              <w:right w:val="single" w:sz="4" w:space="0" w:color="000000"/>
            </w:tcBorders>
            <w:hideMark/>
          </w:tcPr>
          <w:p w14:paraId="047B4A1A" w14:textId="77777777" w:rsidR="0067510F" w:rsidRPr="004639D1" w:rsidRDefault="0067510F" w:rsidP="0067510F">
            <w:pPr>
              <w:spacing w:line="480" w:lineRule="auto"/>
            </w:pPr>
            <w:r w:rsidRPr="004639D1">
              <w:t>151</w:t>
            </w:r>
          </w:p>
        </w:tc>
        <w:tc>
          <w:tcPr>
            <w:tcW w:w="2247" w:type="dxa"/>
            <w:tcBorders>
              <w:top w:val="single" w:sz="4" w:space="0" w:color="000000"/>
              <w:left w:val="single" w:sz="4" w:space="0" w:color="000000"/>
              <w:bottom w:val="single" w:sz="4" w:space="0" w:color="000000"/>
              <w:right w:val="single" w:sz="4" w:space="0" w:color="000000"/>
            </w:tcBorders>
            <w:hideMark/>
          </w:tcPr>
          <w:p w14:paraId="08D68737" w14:textId="77777777" w:rsidR="0067510F" w:rsidRPr="004639D1" w:rsidRDefault="0067510F" w:rsidP="0067510F">
            <w:pPr>
              <w:spacing w:line="480" w:lineRule="auto"/>
            </w:pPr>
            <w:r w:rsidRPr="004639D1">
              <w:t>78</w:t>
            </w:r>
          </w:p>
        </w:tc>
        <w:tc>
          <w:tcPr>
            <w:tcW w:w="2247" w:type="dxa"/>
            <w:tcBorders>
              <w:top w:val="single" w:sz="4" w:space="0" w:color="000000"/>
              <w:left w:val="single" w:sz="4" w:space="0" w:color="000000"/>
              <w:bottom w:val="single" w:sz="4" w:space="0" w:color="000000"/>
              <w:right w:val="single" w:sz="4" w:space="0" w:color="000000"/>
            </w:tcBorders>
            <w:hideMark/>
          </w:tcPr>
          <w:p w14:paraId="290DEC33" w14:textId="77777777" w:rsidR="0067510F" w:rsidRPr="004639D1" w:rsidRDefault="0067510F" w:rsidP="0067510F">
            <w:pPr>
              <w:spacing w:line="480" w:lineRule="auto"/>
            </w:pPr>
            <w:r w:rsidRPr="004639D1">
              <w:t>75.5mm x 39mm</w:t>
            </w:r>
          </w:p>
        </w:tc>
      </w:tr>
    </w:tbl>
    <w:p w14:paraId="0FCD6377" w14:textId="77777777" w:rsidR="0067510F" w:rsidRPr="004639D1" w:rsidRDefault="0067510F" w:rsidP="0067510F">
      <w:pPr>
        <w:spacing w:line="480" w:lineRule="auto"/>
        <w:rPr>
          <w:b/>
          <w:i/>
        </w:rPr>
      </w:pPr>
    </w:p>
    <w:p w14:paraId="128BE2A0" w14:textId="0DCC64FE" w:rsidR="0067510F" w:rsidRPr="004639D1" w:rsidRDefault="0067510F" w:rsidP="00466ABF">
      <w:pPr>
        <w:spacing w:after="0" w:line="480" w:lineRule="auto"/>
        <w:jc w:val="both"/>
      </w:pPr>
      <w:r w:rsidRPr="004639D1">
        <w:t>The background of the images is removed to focus only on the currency.  An example of background removal from the currency note is explained in Figure 3.</w:t>
      </w:r>
      <w:r w:rsidR="001426A8">
        <w:t>5</w:t>
      </w:r>
      <w:r w:rsidRPr="004639D1">
        <w:t xml:space="preserve"> below.</w:t>
      </w:r>
    </w:p>
    <w:p w14:paraId="206C8AF6" w14:textId="77777777" w:rsidR="00CC518F" w:rsidRDefault="0067510F" w:rsidP="00CC518F">
      <w:pPr>
        <w:keepNext/>
        <w:spacing w:line="480" w:lineRule="auto"/>
      </w:pPr>
      <w:r w:rsidRPr="004639D1">
        <w:rPr>
          <w:noProof/>
        </w:rPr>
        <w:drawing>
          <wp:inline distT="0" distB="0" distL="0" distR="0" wp14:anchorId="3F28706C" wp14:editId="006082F1">
            <wp:extent cx="5715000" cy="1352550"/>
            <wp:effectExtent l="0" t="0" r="0" b="0"/>
            <wp:docPr id="1995052604"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5000" cy="1352550"/>
                    </a:xfrm>
                    <a:prstGeom prst="rect">
                      <a:avLst/>
                    </a:prstGeom>
                    <a:noFill/>
                    <a:ln>
                      <a:noFill/>
                    </a:ln>
                  </pic:spPr>
                </pic:pic>
              </a:graphicData>
            </a:graphic>
          </wp:inline>
        </w:drawing>
      </w:r>
    </w:p>
    <w:p w14:paraId="55C777E0" w14:textId="7F02C929" w:rsidR="0067510F" w:rsidRPr="008C61DB" w:rsidRDefault="00CC518F" w:rsidP="008C61DB">
      <w:pPr>
        <w:spacing w:line="480" w:lineRule="auto"/>
        <w:rPr>
          <w:b/>
          <w:bCs/>
          <w:i/>
        </w:rPr>
      </w:pPr>
      <w:r w:rsidRPr="008C61DB">
        <w:rPr>
          <w:b/>
          <w:bCs/>
        </w:rPr>
        <w:t xml:space="preserve">Figure </w:t>
      </w:r>
      <w:r w:rsidR="008C61DB" w:rsidRPr="008C61DB">
        <w:rPr>
          <w:b/>
          <w:bCs/>
        </w:rPr>
        <w:t xml:space="preserve">3.5: </w:t>
      </w:r>
      <w:r w:rsidR="008C61DB" w:rsidRPr="008C61DB">
        <w:rPr>
          <w:b/>
          <w:bCs/>
          <w:i/>
        </w:rPr>
        <w:t>Background removal of the currency note</w:t>
      </w:r>
    </w:p>
    <w:p w14:paraId="604EBEA4" w14:textId="77777777" w:rsidR="0067510F" w:rsidRPr="004639D1" w:rsidRDefault="0067510F" w:rsidP="00466ABF">
      <w:pPr>
        <w:spacing w:after="0" w:line="480" w:lineRule="auto"/>
        <w:jc w:val="both"/>
      </w:pPr>
      <w:r w:rsidRPr="004639D1">
        <w:t xml:space="preserve">Brightness and contrast are increased by 15% and 5% respectively, to increase visibility due to lighting conditions during capture. Some scanned copies are not clear enough to be processed, </w:t>
      </w:r>
      <w:r w:rsidRPr="004639D1">
        <w:lastRenderedPageBreak/>
        <w:t>by enhancing their brightness and contrast, it becomes clear enough for processing and feature extraction.</w:t>
      </w:r>
    </w:p>
    <w:p w14:paraId="47F4737E" w14:textId="0CFEE3ED" w:rsidR="0067510F" w:rsidRPr="004639D1" w:rsidRDefault="0067510F" w:rsidP="00466ABF">
      <w:pPr>
        <w:spacing w:after="0" w:line="480" w:lineRule="auto"/>
        <w:jc w:val="both"/>
      </w:pPr>
    </w:p>
    <w:p w14:paraId="07FF816B" w14:textId="331708DA" w:rsidR="0067510F" w:rsidRPr="004639D1" w:rsidRDefault="00B241C0" w:rsidP="004F0B03">
      <w:pPr>
        <w:pStyle w:val="Heading2"/>
        <w:rPr>
          <w:b w:val="0"/>
        </w:rPr>
      </w:pPr>
      <w:r w:rsidRPr="004639D1">
        <w:t xml:space="preserve"> </w:t>
      </w:r>
      <w:bookmarkStart w:id="109" w:name="_Toc199513272"/>
      <w:bookmarkStart w:id="110" w:name="_Toc199715432"/>
      <w:r w:rsidR="0067510F" w:rsidRPr="004639D1">
        <w:t>Color Segmentation</w:t>
      </w:r>
      <w:bookmarkEnd w:id="109"/>
      <w:bookmarkEnd w:id="110"/>
    </w:p>
    <w:p w14:paraId="701494C6" w14:textId="77777777" w:rsidR="0067510F" w:rsidRPr="004639D1" w:rsidRDefault="0067510F" w:rsidP="00466ABF">
      <w:pPr>
        <w:spacing w:after="0" w:line="480" w:lineRule="auto"/>
        <w:jc w:val="both"/>
      </w:pPr>
      <w:r w:rsidRPr="004639D1">
        <w:t>The primary purpose of color segmentation is to differentiate and separate distinctive regions of the note that have similar color characteristics. This technique identifies the key features, like security watermarks, holograms, and other visual designs, present in</w:t>
      </w:r>
      <w:r w:rsidRPr="004639D1">
        <w:t> </w:t>
      </w:r>
      <w:r w:rsidRPr="004639D1">
        <w:t xml:space="preserve">the genuine banknote. The regions of interest are isolated using its color properties. A Matlab function </w:t>
      </w:r>
      <w:r w:rsidRPr="004639D1">
        <w:rPr>
          <w:i/>
        </w:rPr>
        <w:t xml:space="preserve">createMask() </w:t>
      </w:r>
      <w:r w:rsidRPr="004639D1">
        <w:t>is used to perform segmentation by changing the RGB (Red Green Blue) of the image to HSV (Hue, Saturation, Value). While RGB is a common color space used in digital images, it can be affected by differences in lighting, making it less reliable for segmentation tasks. However, HSV enables all colors of the image to be of the same brightness capacity, which is useful in extracting features because it enhances clarity and masks out irrelevant portions of the image, such as glare caused by brightness inconsistency through the image.</w:t>
      </w:r>
    </w:p>
    <w:p w14:paraId="609C64E4" w14:textId="77777777" w:rsidR="0067510F" w:rsidRPr="004639D1" w:rsidRDefault="0067510F" w:rsidP="00466ABF">
      <w:pPr>
        <w:spacing w:after="0" w:line="480" w:lineRule="auto"/>
        <w:jc w:val="both"/>
      </w:pPr>
    </w:p>
    <w:p w14:paraId="6AD76D7F" w14:textId="77777777" w:rsidR="0067510F" w:rsidRPr="004639D1" w:rsidRDefault="0067510F" w:rsidP="00466ABF">
      <w:pPr>
        <w:spacing w:after="0" w:line="480" w:lineRule="auto"/>
        <w:jc w:val="both"/>
      </w:pPr>
      <w:bookmarkStart w:id="111" w:name="_heading=h.horr94pqeaf"/>
      <w:bookmarkEnd w:id="111"/>
      <w:r w:rsidRPr="004639D1">
        <w:t xml:space="preserve">The function </w:t>
      </w:r>
      <w:r w:rsidRPr="004639D1">
        <w:rPr>
          <w:i/>
        </w:rPr>
        <w:t>creates mask ()</w:t>
      </w:r>
      <w:r w:rsidRPr="004639D1">
        <w:t xml:space="preserve"> is used to analyze the pixels of the input image and create a binary mask based on the defined thresholds for hue, saturation, and value. This highlights the areas of interest, such as security watermarks, holograms, and other visual designs, present in</w:t>
      </w:r>
      <w:r w:rsidRPr="004639D1">
        <w:t> </w:t>
      </w:r>
      <w:r w:rsidRPr="004639D1">
        <w:t>the genuine banknote.</w:t>
      </w:r>
    </w:p>
    <w:p w14:paraId="659085D7" w14:textId="77777777" w:rsidR="0067510F" w:rsidRPr="004639D1" w:rsidRDefault="0067510F" w:rsidP="00466ABF">
      <w:pPr>
        <w:spacing w:line="480" w:lineRule="auto"/>
        <w:jc w:val="both"/>
      </w:pPr>
      <w:bookmarkStart w:id="112" w:name="_heading=h.y7j0gahcc6o6"/>
      <w:bookmarkEnd w:id="112"/>
      <w:r w:rsidRPr="004639D1">
        <w:t xml:space="preserve">Below is the MATLAB code, showing the function’s key components and how it contributes to the conversion of RGB to HSV: </w:t>
      </w:r>
    </w:p>
    <w:p w14:paraId="223DA6C6" w14:textId="77777777" w:rsidR="008C61DB" w:rsidRDefault="0067510F" w:rsidP="008C61DB">
      <w:pPr>
        <w:keepNext/>
        <w:spacing w:line="480" w:lineRule="auto"/>
      </w:pPr>
      <w:r w:rsidRPr="004639D1">
        <w:rPr>
          <w:noProof/>
        </w:rPr>
        <w:lastRenderedPageBreak/>
        <w:drawing>
          <wp:inline distT="0" distB="0" distL="0" distR="0" wp14:anchorId="0D6DB94D" wp14:editId="3AACF983">
            <wp:extent cx="5731510" cy="2547620"/>
            <wp:effectExtent l="0" t="0" r="2540" b="5080"/>
            <wp:docPr id="2123054009" name="Picture 18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54009" name="Picture 185" descr="A screenshot of a computer program&#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547620"/>
                    </a:xfrm>
                    <a:prstGeom prst="rect">
                      <a:avLst/>
                    </a:prstGeom>
                    <a:noFill/>
                    <a:ln>
                      <a:noFill/>
                    </a:ln>
                  </pic:spPr>
                </pic:pic>
              </a:graphicData>
            </a:graphic>
          </wp:inline>
        </w:drawing>
      </w:r>
    </w:p>
    <w:p w14:paraId="245A6009" w14:textId="0DCC2505" w:rsidR="0067510F" w:rsidRPr="008C61DB" w:rsidRDefault="008C61DB" w:rsidP="0067510F">
      <w:pPr>
        <w:spacing w:line="480" w:lineRule="auto"/>
        <w:rPr>
          <w:b/>
          <w:bCs/>
          <w:i/>
          <w:iCs/>
        </w:rPr>
      </w:pPr>
      <w:r w:rsidRPr="008C61DB">
        <w:rPr>
          <w:b/>
          <w:bCs/>
          <w:i/>
          <w:iCs/>
        </w:rPr>
        <w:t>Figure 3.6: Create mask code</w:t>
      </w:r>
    </w:p>
    <w:p w14:paraId="3A23070C" w14:textId="77777777" w:rsidR="0067510F" w:rsidRPr="004639D1" w:rsidRDefault="0067510F" w:rsidP="00851C43">
      <w:pPr>
        <w:numPr>
          <w:ilvl w:val="0"/>
          <w:numId w:val="2"/>
        </w:numPr>
        <w:spacing w:line="480" w:lineRule="auto"/>
        <w:jc w:val="both"/>
      </w:pPr>
      <w:r w:rsidRPr="004639D1">
        <w:rPr>
          <w:b/>
        </w:rPr>
        <w:t>Image Input</w:t>
      </w:r>
      <w:r w:rsidRPr="004639D1">
        <w:t>: The RGB image of the naira note is taken as an input. This represents the currency to be analyzed. The currencies analyzed are ₦200, ₦500, and ₦1000.</w:t>
      </w:r>
    </w:p>
    <w:p w14:paraId="6CD21FAA" w14:textId="630F28FE" w:rsidR="0067510F" w:rsidRPr="004639D1" w:rsidRDefault="0067510F" w:rsidP="00851C43">
      <w:pPr>
        <w:numPr>
          <w:ilvl w:val="0"/>
          <w:numId w:val="2"/>
        </w:numPr>
        <w:spacing w:line="480" w:lineRule="auto"/>
        <w:jc w:val="both"/>
      </w:pPr>
      <w:r w:rsidRPr="004639D1">
        <w:rPr>
          <w:b/>
        </w:rPr>
        <w:t xml:space="preserve">HSV Conversion: </w:t>
      </w:r>
      <w:r w:rsidRPr="004639D1">
        <w:t xml:space="preserve">The </w:t>
      </w:r>
      <w:r w:rsidRPr="004639D1">
        <w:rPr>
          <w:i/>
        </w:rPr>
        <w:t xml:space="preserve">rgb2hsv() function </w:t>
      </w:r>
      <w:r w:rsidRPr="004639D1">
        <w:t>is used to convert the input RGB image to the HSV color space for a more effective color segmentation</w:t>
      </w:r>
      <w:r w:rsidR="007369B9" w:rsidRPr="004639D1">
        <w:t>.</w:t>
      </w:r>
    </w:p>
    <w:p w14:paraId="5415A176" w14:textId="77777777" w:rsidR="0067510F" w:rsidRPr="004639D1" w:rsidRDefault="0067510F" w:rsidP="00851C43">
      <w:pPr>
        <w:numPr>
          <w:ilvl w:val="0"/>
          <w:numId w:val="2"/>
        </w:numPr>
        <w:spacing w:line="480" w:lineRule="auto"/>
        <w:jc w:val="both"/>
      </w:pPr>
      <w:r w:rsidRPr="004639D1">
        <w:rPr>
          <w:b/>
        </w:rPr>
        <w:t>Thresholding</w:t>
      </w:r>
      <w:r w:rsidRPr="004639D1">
        <w:t xml:space="preserve">: Based on the characteristics of the Naira note, the thresholds for the HSV are defined. This would help to filter out colors not relevant to the currency design; this could include background colors or colors from other objects in the image. </w:t>
      </w:r>
    </w:p>
    <w:p w14:paraId="5CE00A80" w14:textId="297AB219" w:rsidR="0067510F" w:rsidRPr="004639D1" w:rsidRDefault="0067510F" w:rsidP="00851C43">
      <w:pPr>
        <w:numPr>
          <w:ilvl w:val="0"/>
          <w:numId w:val="2"/>
        </w:numPr>
        <w:spacing w:line="480" w:lineRule="auto"/>
        <w:jc w:val="both"/>
      </w:pPr>
      <w:r w:rsidRPr="004639D1">
        <w:rPr>
          <w:b/>
        </w:rPr>
        <w:t>Channel 1 (Hue) Thresholds</w:t>
      </w:r>
      <w:r w:rsidRPr="004639D1">
        <w:t>: The variables in the code (I (:,:,1) &gt;= channel1Min and I (:,:,1) &lt;= channel1Max) define the minimum and maximum hue values to be considered in the binary mask</w:t>
      </w:r>
      <w:r w:rsidR="007369B9" w:rsidRPr="004639D1">
        <w:t>.</w:t>
      </w:r>
    </w:p>
    <w:p w14:paraId="19FFBA27" w14:textId="57A49627" w:rsidR="0067510F" w:rsidRPr="004639D1" w:rsidRDefault="0067510F" w:rsidP="00851C43">
      <w:pPr>
        <w:numPr>
          <w:ilvl w:val="0"/>
          <w:numId w:val="2"/>
        </w:numPr>
        <w:spacing w:line="480" w:lineRule="auto"/>
        <w:jc w:val="both"/>
      </w:pPr>
      <w:r w:rsidRPr="004639D1">
        <w:rPr>
          <w:b/>
        </w:rPr>
        <w:t>Channel 2 (Saturation) Thresholds</w:t>
      </w:r>
      <w:r w:rsidRPr="004639D1">
        <w:t>: The saturation range is defined (I (:,:,1) &gt;= channel2Min and I (:,:,1) &lt;= channel2Max). This entails the purity or intensity of the color, filtering out less vibrant colors</w:t>
      </w:r>
      <w:r w:rsidR="007369B9" w:rsidRPr="004639D1">
        <w:t>.</w:t>
      </w:r>
    </w:p>
    <w:p w14:paraId="029521FE" w14:textId="60213600" w:rsidR="0067510F" w:rsidRPr="004639D1" w:rsidRDefault="0067510F" w:rsidP="00851C43">
      <w:pPr>
        <w:numPr>
          <w:ilvl w:val="0"/>
          <w:numId w:val="2"/>
        </w:numPr>
        <w:spacing w:line="480" w:lineRule="auto"/>
        <w:jc w:val="both"/>
      </w:pPr>
      <w:r w:rsidRPr="004639D1">
        <w:rPr>
          <w:b/>
        </w:rPr>
        <w:lastRenderedPageBreak/>
        <w:t>Channel 3 (Value) Thresholds</w:t>
      </w:r>
      <w:r w:rsidRPr="004639D1">
        <w:t>: The brightness levels to be included in the mask are defined with the help of the code (I (:,:,1) &gt;= channel3Min and I(:,:,1) &lt;= channel3Max) This include pixels within the desired brightness range</w:t>
      </w:r>
      <w:r w:rsidR="007369B9" w:rsidRPr="004639D1">
        <w:t>.</w:t>
      </w:r>
    </w:p>
    <w:p w14:paraId="2E45CD1D" w14:textId="77777777" w:rsidR="0067510F" w:rsidRPr="004639D1" w:rsidRDefault="0067510F" w:rsidP="00851C43">
      <w:pPr>
        <w:numPr>
          <w:ilvl w:val="0"/>
          <w:numId w:val="2"/>
        </w:numPr>
        <w:spacing w:after="0" w:line="480" w:lineRule="auto"/>
        <w:jc w:val="both"/>
      </w:pPr>
      <w:r w:rsidRPr="004639D1">
        <w:rPr>
          <w:b/>
        </w:rPr>
        <w:t>Binary Mask Creation</w:t>
      </w:r>
      <w:r w:rsidRPr="004639D1">
        <w:t xml:space="preserve">: The function </w:t>
      </w:r>
      <w:r w:rsidRPr="004639D1">
        <w:rPr>
          <w:i/>
        </w:rPr>
        <w:t xml:space="preserve">sliderBW() </w:t>
      </w:r>
      <w:r w:rsidRPr="004639D1">
        <w:t>generates a binary mask. It uses logical conditions to check if the pixel in the HSV image is within the defined thresholds for hue, saturation, and value. The relevant features of the Naira notes, such as watermarks, holograms, etc., are isolated from the rest of the image using this function.</w:t>
      </w:r>
    </w:p>
    <w:p w14:paraId="46DAA216" w14:textId="77777777" w:rsidR="0067510F" w:rsidRPr="004639D1" w:rsidRDefault="0067510F" w:rsidP="00466ABF">
      <w:pPr>
        <w:spacing w:after="0" w:line="480" w:lineRule="auto"/>
      </w:pPr>
    </w:p>
    <w:p w14:paraId="4C88FA96" w14:textId="77777777" w:rsidR="0067510F" w:rsidRPr="004639D1" w:rsidRDefault="0067510F" w:rsidP="004F0B03">
      <w:pPr>
        <w:pStyle w:val="Heading3"/>
        <w:rPr>
          <w:b w:val="0"/>
        </w:rPr>
      </w:pPr>
      <w:bookmarkStart w:id="113" w:name="_Toc199513273"/>
      <w:bookmarkStart w:id="114" w:name="_Toc199715433"/>
      <w:r w:rsidRPr="004639D1">
        <w:t>RGB Color Model</w:t>
      </w:r>
      <w:bookmarkEnd w:id="113"/>
      <w:bookmarkEnd w:id="114"/>
    </w:p>
    <w:p w14:paraId="3E02291B" w14:textId="77777777" w:rsidR="0067510F" w:rsidRPr="004639D1" w:rsidRDefault="0067510F" w:rsidP="007369B9">
      <w:pPr>
        <w:spacing w:after="0" w:line="480" w:lineRule="auto"/>
        <w:jc w:val="both"/>
      </w:pPr>
      <w:r w:rsidRPr="004639D1">
        <w:t>The RGB (Red, Green, Blue) color model is an additive color model. This model creates colors by combining three fundamental light components: red, green, and blue. This form is frequently used in digital imaging, television screens, and other electronic displays.</w:t>
      </w:r>
    </w:p>
    <w:p w14:paraId="73EFB7C3" w14:textId="77777777" w:rsidR="0067510F" w:rsidRPr="004639D1" w:rsidRDefault="0067510F" w:rsidP="007369B9">
      <w:pPr>
        <w:spacing w:after="0" w:line="480" w:lineRule="auto"/>
        <w:jc w:val="both"/>
      </w:pPr>
    </w:p>
    <w:p w14:paraId="4E69B491" w14:textId="77777777" w:rsidR="0067510F" w:rsidRPr="004639D1" w:rsidRDefault="0067510F" w:rsidP="007369B9">
      <w:pPr>
        <w:spacing w:after="0" w:line="480" w:lineRule="auto"/>
        <w:jc w:val="both"/>
      </w:pPr>
      <w:r w:rsidRPr="004639D1">
        <w:t>Each pixel in a picture is represented by three intensity values corresponding to the red, green, and blue channels. These values vary from:</w:t>
      </w:r>
    </w:p>
    <w:p w14:paraId="4840FAEA" w14:textId="77777777" w:rsidR="0067510F" w:rsidRPr="004639D1" w:rsidRDefault="0067510F" w:rsidP="00851C43">
      <w:pPr>
        <w:numPr>
          <w:ilvl w:val="0"/>
          <w:numId w:val="3"/>
        </w:numPr>
        <w:spacing w:after="0" w:line="480" w:lineRule="auto"/>
        <w:jc w:val="both"/>
      </w:pPr>
      <w:r w:rsidRPr="004639D1">
        <w:t>In 8-bit pictures, the range is from 0 to 255, with 0 representing no intensity and 255 representing full intensity.</w:t>
      </w:r>
    </w:p>
    <w:p w14:paraId="7FE6AD7C" w14:textId="77777777" w:rsidR="0067510F" w:rsidRPr="004639D1" w:rsidRDefault="0067510F" w:rsidP="00851C43">
      <w:pPr>
        <w:numPr>
          <w:ilvl w:val="0"/>
          <w:numId w:val="3"/>
        </w:numPr>
        <w:spacing w:after="0" w:line="480" w:lineRule="auto"/>
        <w:jc w:val="both"/>
      </w:pPr>
      <w:r w:rsidRPr="004639D1">
        <w:t>0 to 1 in normalized form (which is widely used in image processing applications such as MATLAB).</w:t>
      </w:r>
    </w:p>
    <w:p w14:paraId="4F9A5D04" w14:textId="77777777" w:rsidR="0067510F" w:rsidRPr="004639D1" w:rsidRDefault="0067510F" w:rsidP="007369B9">
      <w:pPr>
        <w:spacing w:after="0" w:line="480" w:lineRule="auto"/>
        <w:jc w:val="both"/>
      </w:pPr>
      <w:r w:rsidRPr="004639D1">
        <w:t>When the three colors are mixed in different amounts:</w:t>
      </w:r>
    </w:p>
    <w:p w14:paraId="6FEF3CBD" w14:textId="77777777" w:rsidR="0067510F" w:rsidRPr="004639D1" w:rsidRDefault="0067510F" w:rsidP="007369B9">
      <w:pPr>
        <w:spacing w:after="0" w:line="480" w:lineRule="auto"/>
        <w:jc w:val="both"/>
      </w:pPr>
      <w:r w:rsidRPr="004639D1">
        <w:t>R = 255, G = 255, B = 255 results in white.</w:t>
      </w:r>
    </w:p>
    <w:p w14:paraId="47FA1A24" w14:textId="77777777" w:rsidR="0067510F" w:rsidRPr="004639D1" w:rsidRDefault="0067510F" w:rsidP="007369B9">
      <w:pPr>
        <w:spacing w:after="0" w:line="480" w:lineRule="auto"/>
        <w:jc w:val="both"/>
      </w:pPr>
      <w:r w:rsidRPr="004639D1">
        <w:rPr>
          <w:rFonts w:ascii="Cambria Math" w:hAnsi="Cambria Math" w:cs="Cambria Math"/>
        </w:rPr>
        <w:t>𝑅</w:t>
      </w:r>
      <w:r w:rsidRPr="004639D1">
        <w:t xml:space="preserve"> = 0, </w:t>
      </w:r>
      <w:r w:rsidRPr="004639D1">
        <w:rPr>
          <w:rFonts w:ascii="Cambria Math" w:hAnsi="Cambria Math" w:cs="Cambria Math"/>
        </w:rPr>
        <w:t>𝐺</w:t>
      </w:r>
      <w:r w:rsidRPr="004639D1">
        <w:t xml:space="preserve"> = 0, </w:t>
      </w:r>
      <w:r w:rsidRPr="004639D1">
        <w:rPr>
          <w:rFonts w:ascii="Cambria Math" w:hAnsi="Cambria Math" w:cs="Cambria Math"/>
        </w:rPr>
        <w:t>𝐵</w:t>
      </w:r>
      <w:r w:rsidRPr="004639D1">
        <w:t xml:space="preserve"> = 0 results in black.</w:t>
      </w:r>
    </w:p>
    <w:p w14:paraId="60C9BE1A" w14:textId="77777777" w:rsidR="0067510F" w:rsidRPr="004639D1" w:rsidRDefault="0067510F" w:rsidP="007369B9">
      <w:pPr>
        <w:spacing w:after="0" w:line="480" w:lineRule="auto"/>
        <w:jc w:val="both"/>
      </w:pPr>
      <w:r w:rsidRPr="004639D1">
        <w:t>Other combinations create other colors (e.g., cyan, magenta, yellow).</w:t>
      </w:r>
    </w:p>
    <w:p w14:paraId="368EE248" w14:textId="77777777" w:rsidR="0067510F" w:rsidRPr="004639D1" w:rsidRDefault="0067510F" w:rsidP="00851C43">
      <w:pPr>
        <w:numPr>
          <w:ilvl w:val="0"/>
          <w:numId w:val="4"/>
        </w:numPr>
        <w:spacing w:after="0" w:line="480" w:lineRule="auto"/>
      </w:pPr>
      <w:r w:rsidRPr="004639D1">
        <w:rPr>
          <w:b/>
          <w:bCs/>
        </w:rPr>
        <w:lastRenderedPageBreak/>
        <w:t>Limitations:</w:t>
      </w:r>
      <w:r w:rsidRPr="004639D1">
        <w:t xml:space="preserve"> While suited for hardware like displays, RGB does not correspond well with human perception of color, making tasks like object segmentation and color manipulation tough.</w:t>
      </w:r>
    </w:p>
    <w:p w14:paraId="228BC125" w14:textId="082E793C" w:rsidR="0067510F" w:rsidRPr="004639D1" w:rsidRDefault="0067510F" w:rsidP="00600904">
      <w:pPr>
        <w:spacing w:after="0" w:line="480" w:lineRule="auto"/>
      </w:pPr>
    </w:p>
    <w:p w14:paraId="667D6BE0" w14:textId="77777777" w:rsidR="0067510F" w:rsidRPr="004639D1" w:rsidRDefault="0067510F" w:rsidP="004F0B03">
      <w:pPr>
        <w:pStyle w:val="Heading3"/>
        <w:rPr>
          <w:b w:val="0"/>
        </w:rPr>
      </w:pPr>
      <w:bookmarkStart w:id="115" w:name="_Toc199513274"/>
      <w:bookmarkStart w:id="116" w:name="_Toc199715434"/>
      <w:r w:rsidRPr="004639D1">
        <w:t>HSV Color Model</w:t>
      </w:r>
      <w:bookmarkEnd w:id="115"/>
      <w:bookmarkEnd w:id="116"/>
    </w:p>
    <w:p w14:paraId="74A05C7E" w14:textId="77777777" w:rsidR="0067510F" w:rsidRPr="004639D1" w:rsidRDefault="0067510F" w:rsidP="009A1F09">
      <w:pPr>
        <w:spacing w:after="0" w:line="480" w:lineRule="auto"/>
        <w:jc w:val="both"/>
      </w:pPr>
      <w:r w:rsidRPr="004639D1">
        <w:t>The HSV (Hue, Saturation, Value) color model portrays colors in a way that correlates more closely with how humans perceive them. It is often utilized in color analysis and processing procedures such as image segmentation.</w:t>
      </w:r>
    </w:p>
    <w:p w14:paraId="47095219" w14:textId="77777777" w:rsidR="0067510F" w:rsidRPr="004639D1" w:rsidRDefault="0067510F" w:rsidP="00851C43">
      <w:pPr>
        <w:numPr>
          <w:ilvl w:val="0"/>
          <w:numId w:val="4"/>
        </w:numPr>
        <w:spacing w:after="0" w:line="480" w:lineRule="auto"/>
        <w:jc w:val="both"/>
      </w:pPr>
      <w:r w:rsidRPr="004639D1">
        <w:rPr>
          <w:b/>
          <w:bCs/>
        </w:rPr>
        <w:t>Hue (H):</w:t>
      </w:r>
      <w:r w:rsidRPr="004639D1">
        <w:t xml:space="preserve"> Refers to the type of color (e.g., red, green, blue). It enables colors to be specified in such a way that it can be used for segmentation. </w:t>
      </w:r>
    </w:p>
    <w:p w14:paraId="4B9F5A87" w14:textId="77777777" w:rsidR="0067510F" w:rsidRPr="004639D1" w:rsidRDefault="0067510F" w:rsidP="009A1F09">
      <w:pPr>
        <w:spacing w:after="0" w:line="480" w:lineRule="auto"/>
        <w:jc w:val="both"/>
      </w:pPr>
      <w:r w:rsidRPr="004639D1">
        <w:t>Measured in degrees on a color wheel, ranging from 0° to 360°.</w:t>
      </w:r>
    </w:p>
    <w:p w14:paraId="3B60D7E4" w14:textId="77777777" w:rsidR="0067510F" w:rsidRPr="004639D1" w:rsidRDefault="0067510F" w:rsidP="009A1F09">
      <w:pPr>
        <w:spacing w:after="0" w:line="480" w:lineRule="auto"/>
        <w:jc w:val="both"/>
      </w:pPr>
      <w:r w:rsidRPr="004639D1">
        <w:t>Examples:</w:t>
      </w:r>
    </w:p>
    <w:p w14:paraId="0D47206B" w14:textId="77777777" w:rsidR="0067510F" w:rsidRPr="004639D1" w:rsidRDefault="0067510F" w:rsidP="009A1F09">
      <w:pPr>
        <w:spacing w:after="0" w:line="480" w:lineRule="auto"/>
        <w:jc w:val="both"/>
      </w:pPr>
      <w:r w:rsidRPr="004639D1">
        <w:t>Red = 0°; Green = 120°</w:t>
      </w:r>
    </w:p>
    <w:p w14:paraId="7CB3737F" w14:textId="77777777" w:rsidR="0067510F" w:rsidRPr="004639D1" w:rsidRDefault="0067510F" w:rsidP="009A1F09">
      <w:pPr>
        <w:spacing w:after="0" w:line="480" w:lineRule="auto"/>
        <w:jc w:val="both"/>
      </w:pPr>
      <w:r w:rsidRPr="004639D1">
        <w:t>Blue = 240°</w:t>
      </w:r>
    </w:p>
    <w:p w14:paraId="0B62CC0C" w14:textId="77777777" w:rsidR="0067510F" w:rsidRPr="004639D1" w:rsidRDefault="0067510F" w:rsidP="00851C43">
      <w:pPr>
        <w:numPr>
          <w:ilvl w:val="0"/>
          <w:numId w:val="4"/>
        </w:numPr>
        <w:spacing w:after="0" w:line="480" w:lineRule="auto"/>
        <w:jc w:val="both"/>
      </w:pPr>
      <w:r w:rsidRPr="004639D1">
        <w:rPr>
          <w:b/>
          <w:bCs/>
        </w:rPr>
        <w:t>Saturation (S):</w:t>
      </w:r>
      <w:r w:rsidRPr="004639D1">
        <w:t xml:space="preserve"> Represents the intensity or purity of the color. A value of 0 signifies the color is desaturated (a shade of gray), whereas 1 says the color is fully saturated (pure color). </w:t>
      </w:r>
      <w:r w:rsidRPr="004639D1">
        <w:rPr>
          <w:b/>
        </w:rPr>
        <w:t xml:space="preserve"> </w:t>
      </w:r>
      <w:r w:rsidRPr="004639D1">
        <w:t xml:space="preserve">A high saturation shows the colour is bright, while a low saturation shows the colour is lighter or has a washed-out shade. In currency detection, the colors should be bold and clear. </w:t>
      </w:r>
    </w:p>
    <w:p w14:paraId="683A940A" w14:textId="77777777" w:rsidR="0067510F" w:rsidRPr="004639D1" w:rsidRDefault="0067510F" w:rsidP="00851C43">
      <w:pPr>
        <w:numPr>
          <w:ilvl w:val="0"/>
          <w:numId w:val="4"/>
        </w:numPr>
        <w:spacing w:after="0" w:line="480" w:lineRule="auto"/>
        <w:jc w:val="both"/>
      </w:pPr>
      <w:r w:rsidRPr="004639D1">
        <w:rPr>
          <w:b/>
          <w:bCs/>
        </w:rPr>
        <w:t>Value (V):</w:t>
      </w:r>
      <w:r w:rsidRPr="004639D1">
        <w:t xml:space="preserve"> Represents the brightness of the color. It shows how light or dark it appears. By converting to HSV, it normalizes the brightness across the entire Naira note even in different lighting conditions. Ranges from 0 (dark) to 1 (maximum brightness).</w:t>
      </w:r>
    </w:p>
    <w:p w14:paraId="2A4E3FDE" w14:textId="77777777" w:rsidR="0067510F" w:rsidRPr="004639D1" w:rsidRDefault="0067510F" w:rsidP="00A43D5C">
      <w:pPr>
        <w:spacing w:after="0" w:line="480" w:lineRule="auto"/>
      </w:pPr>
    </w:p>
    <w:p w14:paraId="16F4E145" w14:textId="77777777" w:rsidR="0067510F" w:rsidRPr="004639D1" w:rsidRDefault="0067510F" w:rsidP="004F0B03">
      <w:pPr>
        <w:pStyle w:val="Heading3"/>
        <w:rPr>
          <w:b w:val="0"/>
        </w:rPr>
      </w:pPr>
      <w:bookmarkStart w:id="117" w:name="_Toc199513275"/>
      <w:bookmarkStart w:id="118" w:name="_Toc199715435"/>
      <w:r w:rsidRPr="004639D1">
        <w:t>RGB to HSV Conversion</w:t>
      </w:r>
      <w:bookmarkEnd w:id="117"/>
      <w:bookmarkEnd w:id="118"/>
      <w:r w:rsidRPr="004639D1">
        <w:t xml:space="preserve"> </w:t>
      </w:r>
    </w:p>
    <w:p w14:paraId="4B72E1B1" w14:textId="77777777" w:rsidR="0067510F" w:rsidRPr="004639D1" w:rsidRDefault="0067510F" w:rsidP="00A43D5C">
      <w:pPr>
        <w:spacing w:after="0" w:line="480" w:lineRule="auto"/>
        <w:jc w:val="both"/>
      </w:pPr>
      <w:r w:rsidRPr="004639D1">
        <w:t>To convert from RGB to HSV, the following formulas are used:</w:t>
      </w:r>
      <w:bookmarkStart w:id="119" w:name="_heading=h.wlco3cys7e7"/>
      <w:bookmarkEnd w:id="119"/>
    </w:p>
    <w:p w14:paraId="11492409" w14:textId="77777777" w:rsidR="0067510F" w:rsidRPr="00215500" w:rsidRDefault="0067510F" w:rsidP="00851C43">
      <w:pPr>
        <w:numPr>
          <w:ilvl w:val="0"/>
          <w:numId w:val="5"/>
        </w:numPr>
        <w:spacing w:line="480" w:lineRule="auto"/>
        <w:jc w:val="both"/>
        <w:rPr>
          <w:b/>
          <w:bCs/>
        </w:rPr>
      </w:pPr>
      <w:r w:rsidRPr="004639D1">
        <w:rPr>
          <w:b/>
          <w:bCs/>
        </w:rPr>
        <w:lastRenderedPageBreak/>
        <w:t xml:space="preserve">Calculate Hue (H): </w:t>
      </w:r>
      <w:r w:rsidRPr="004639D1">
        <w:t>The hue depends on which RGB component has the maximum value (Cmax​) as explained in Equation (1):</w:t>
      </w:r>
    </w:p>
    <w:p w14:paraId="75EA1014" w14:textId="4526B899" w:rsidR="0067510F" w:rsidRPr="0013449C" w:rsidRDefault="0013449C" w:rsidP="0013449C">
      <w:pPr>
        <w:spacing w:line="480" w:lineRule="auto"/>
        <w:ind w:left="720"/>
        <w:jc w:val="both"/>
      </w:pPr>
      <w:r w:rsidRPr="00F773D2">
        <w:rPr>
          <w:position w:val="-160"/>
        </w:rPr>
        <w:object w:dxaOrig="4260" w:dyaOrig="3360" w14:anchorId="0AF81F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3.45pt;height:152.75pt" o:ole="">
            <v:imagedata r:id="rId16" o:title=""/>
          </v:shape>
          <o:OLEObject Type="Embed" ProgID="Equation.DSMT4" ShapeID="_x0000_i1025" DrawAspect="Content" ObjectID="_1810664723" r:id="rId17"/>
        </w:object>
      </w:r>
      <w:r>
        <w:t xml:space="preserve">                                        </w:t>
      </w:r>
      <w:r w:rsidR="0067510F" w:rsidRPr="004639D1">
        <w:rPr>
          <w:b/>
          <w:i/>
        </w:rPr>
        <w:t>Equation (1)</w:t>
      </w:r>
    </w:p>
    <w:p w14:paraId="2F77BFF6" w14:textId="77777777" w:rsidR="0067510F" w:rsidRPr="004639D1" w:rsidRDefault="0067510F" w:rsidP="00A43D5C">
      <w:pPr>
        <w:spacing w:after="0" w:line="480" w:lineRule="auto"/>
      </w:pPr>
      <w:r w:rsidRPr="004639D1">
        <w:t>Where:</w:t>
      </w:r>
    </w:p>
    <w:p w14:paraId="200BFB0A" w14:textId="77777777" w:rsidR="0067510F" w:rsidRPr="004639D1" w:rsidRDefault="0067510F" w:rsidP="00A43D5C">
      <w:pPr>
        <w:spacing w:after="0" w:line="480" w:lineRule="auto"/>
      </w:pPr>
      <w:r w:rsidRPr="004639D1">
        <w:t>Δ= Cmax − Cmin</w:t>
      </w:r>
    </w:p>
    <w:p w14:paraId="06AA6ABB" w14:textId="77777777" w:rsidR="0067510F" w:rsidRPr="004639D1" w:rsidRDefault="0067510F" w:rsidP="00A43D5C">
      <w:pPr>
        <w:spacing w:after="0" w:line="480" w:lineRule="auto"/>
      </w:pPr>
      <w:r w:rsidRPr="004639D1">
        <w:t>Cmax = max(R,G,B)</w:t>
      </w:r>
    </w:p>
    <w:p w14:paraId="52CD2EF8" w14:textId="77777777" w:rsidR="0067510F" w:rsidRPr="004639D1" w:rsidRDefault="0067510F" w:rsidP="00A43D5C">
      <w:pPr>
        <w:spacing w:after="0" w:line="480" w:lineRule="auto"/>
      </w:pPr>
      <w:r w:rsidRPr="004639D1">
        <w:t>Cmin = min(R,G,B)</w:t>
      </w:r>
    </w:p>
    <w:p w14:paraId="248FD249" w14:textId="77777777" w:rsidR="0067510F" w:rsidRPr="004639D1" w:rsidRDefault="0067510F" w:rsidP="00A43D5C">
      <w:pPr>
        <w:spacing w:after="0" w:line="480" w:lineRule="auto"/>
      </w:pPr>
      <w:r w:rsidRPr="004639D1">
        <w:t>C stands for Chroma; it is used to measure the color intensity in the RGB model</w:t>
      </w:r>
    </w:p>
    <w:p w14:paraId="3C830D77" w14:textId="77777777" w:rsidR="0067510F" w:rsidRDefault="0067510F" w:rsidP="00851C43">
      <w:pPr>
        <w:numPr>
          <w:ilvl w:val="0"/>
          <w:numId w:val="5"/>
        </w:numPr>
        <w:spacing w:line="480" w:lineRule="auto"/>
        <w:rPr>
          <w:b/>
          <w:bCs/>
        </w:rPr>
      </w:pPr>
      <w:r w:rsidRPr="004639D1">
        <w:rPr>
          <w:b/>
          <w:bCs/>
        </w:rPr>
        <w:t>Calculate Saturation (S):</w:t>
      </w:r>
    </w:p>
    <w:p w14:paraId="7A1D672A" w14:textId="743936CC" w:rsidR="0067510F" w:rsidRPr="001B13EF" w:rsidRDefault="006171A9" w:rsidP="001B13EF">
      <w:pPr>
        <w:spacing w:line="480" w:lineRule="auto"/>
        <w:ind w:left="720"/>
        <w:rPr>
          <w:b/>
          <w:bCs/>
        </w:rPr>
      </w:pPr>
      <w:r w:rsidRPr="00F773D2">
        <w:rPr>
          <w:position w:val="-48"/>
        </w:rPr>
        <w:object w:dxaOrig="2280" w:dyaOrig="1080" w14:anchorId="04CADF4A">
          <v:shape id="_x0000_i1026" type="#_x0000_t75" style="width:139.6pt;height:66.35pt" o:ole="">
            <v:imagedata r:id="rId18" o:title=""/>
          </v:shape>
          <o:OLEObject Type="Embed" ProgID="Equation.DSMT4" ShapeID="_x0000_i1026" DrawAspect="Content" ObjectID="_1810664724" r:id="rId19"/>
        </w:object>
      </w:r>
      <w:bookmarkStart w:id="120" w:name="_heading=h.uvi97sal05q1"/>
      <w:bookmarkEnd w:id="120"/>
      <w:r w:rsidR="001B13EF">
        <w:rPr>
          <w:b/>
          <w:bCs/>
        </w:rPr>
        <w:t xml:space="preserve">                                                        </w:t>
      </w:r>
      <w:r w:rsidR="0067510F" w:rsidRPr="004639D1">
        <w:rPr>
          <w:b/>
          <w:i/>
        </w:rPr>
        <w:t>Equation (2)</w:t>
      </w:r>
    </w:p>
    <w:p w14:paraId="550BAEBE" w14:textId="77777777" w:rsidR="0067510F" w:rsidRPr="004639D1" w:rsidRDefault="0067510F" w:rsidP="00851C43">
      <w:pPr>
        <w:numPr>
          <w:ilvl w:val="0"/>
          <w:numId w:val="5"/>
        </w:numPr>
        <w:spacing w:after="0" w:line="480" w:lineRule="auto"/>
        <w:rPr>
          <w:b/>
          <w:bCs/>
        </w:rPr>
      </w:pPr>
      <w:r w:rsidRPr="004639D1">
        <w:rPr>
          <w:b/>
          <w:bCs/>
        </w:rPr>
        <w:t>Calculate Value (V):</w:t>
      </w:r>
    </w:p>
    <w:p w14:paraId="3C3B8BDC" w14:textId="77777777" w:rsidR="0067510F" w:rsidRPr="004639D1" w:rsidRDefault="0067510F" w:rsidP="00A43D5C">
      <w:pPr>
        <w:spacing w:after="0" w:line="480" w:lineRule="auto"/>
      </w:pPr>
      <w:r w:rsidRPr="004639D1">
        <w:t>V=Cmax</w:t>
      </w:r>
    </w:p>
    <w:p w14:paraId="537152C8" w14:textId="487E3FB9" w:rsidR="0067510F" w:rsidRPr="004639D1" w:rsidRDefault="0067510F" w:rsidP="00A43D5C">
      <w:pPr>
        <w:spacing w:after="0" w:line="480" w:lineRule="auto"/>
        <w:rPr>
          <w:b/>
          <w:bCs/>
        </w:rPr>
      </w:pPr>
    </w:p>
    <w:p w14:paraId="3D81B705" w14:textId="2387FD8E" w:rsidR="0067510F" w:rsidRPr="004639D1" w:rsidRDefault="00B241C0" w:rsidP="004F0B03">
      <w:pPr>
        <w:pStyle w:val="Heading2"/>
        <w:rPr>
          <w:b w:val="0"/>
        </w:rPr>
      </w:pPr>
      <w:r w:rsidRPr="004639D1">
        <w:t xml:space="preserve"> </w:t>
      </w:r>
      <w:bookmarkStart w:id="121" w:name="_Toc199513276"/>
      <w:bookmarkStart w:id="122" w:name="_Toc199715436"/>
      <w:r w:rsidR="0067510F" w:rsidRPr="004639D1">
        <w:t>Grayscale Conversion</w:t>
      </w:r>
      <w:bookmarkEnd w:id="121"/>
      <w:bookmarkEnd w:id="122"/>
    </w:p>
    <w:p w14:paraId="34571807" w14:textId="77777777" w:rsidR="0067510F" w:rsidRPr="004639D1" w:rsidRDefault="0067510F" w:rsidP="00030FF1">
      <w:pPr>
        <w:spacing w:after="0" w:line="480" w:lineRule="auto"/>
        <w:jc w:val="both"/>
      </w:pPr>
      <w:r w:rsidRPr="004639D1">
        <w:t xml:space="preserve">Grayscale conversion is done to simplify the images for extraction by converting the HSV to grayscale. This converted image will retain the texture details without color, which would be easier to extract. </w:t>
      </w:r>
    </w:p>
    <w:p w14:paraId="0C419CE3" w14:textId="77777777" w:rsidR="0067510F" w:rsidRPr="004639D1" w:rsidRDefault="0067510F" w:rsidP="00030FF1">
      <w:pPr>
        <w:spacing w:after="0" w:line="480" w:lineRule="auto"/>
        <w:jc w:val="both"/>
      </w:pPr>
    </w:p>
    <w:p w14:paraId="5EE5FC01" w14:textId="793A06E1" w:rsidR="0067510F" w:rsidRPr="004639D1" w:rsidRDefault="0067510F" w:rsidP="00030FF1">
      <w:pPr>
        <w:spacing w:after="0" w:line="480" w:lineRule="auto"/>
        <w:jc w:val="both"/>
      </w:pPr>
      <w:r w:rsidRPr="004639D1">
        <w:t>The basic purpose of grayscale conversion is to calculate the intensity value of each pixel based on the RGB (red, green, and blue) color components. The most frequent ways are:</w:t>
      </w:r>
    </w:p>
    <w:p w14:paraId="38019F76" w14:textId="77777777" w:rsidR="0067510F" w:rsidRDefault="0067510F" w:rsidP="00851C43">
      <w:pPr>
        <w:numPr>
          <w:ilvl w:val="0"/>
          <w:numId w:val="5"/>
        </w:numPr>
        <w:spacing w:after="0" w:line="480" w:lineRule="auto"/>
        <w:jc w:val="both"/>
      </w:pPr>
      <w:r w:rsidRPr="004639D1">
        <w:rPr>
          <w:b/>
          <w:bCs/>
        </w:rPr>
        <w:t>Lightness technique (Average of Max and Min):</w:t>
      </w:r>
      <w:r w:rsidRPr="004639D1">
        <w:t xml:space="preserve"> This approach calculates the grayscale intensity as the average of the maximum and minimum values of the RGB components, this is explained in Equation (3). </w:t>
      </w:r>
    </w:p>
    <w:p w14:paraId="6471D9B3" w14:textId="0A074B29" w:rsidR="00030FF1" w:rsidRPr="0006711C" w:rsidRDefault="00E6644A" w:rsidP="0006711C">
      <w:pPr>
        <w:spacing w:after="0" w:line="480" w:lineRule="auto"/>
        <w:ind w:left="720"/>
        <w:jc w:val="both"/>
      </w:pPr>
      <w:r w:rsidRPr="00F773D2">
        <w:rPr>
          <w:position w:val="-24"/>
        </w:rPr>
        <w:object w:dxaOrig="3140" w:dyaOrig="620" w14:anchorId="5360B167">
          <v:shape id="_x0000_i1027" type="#_x0000_t75" style="width:169.05pt;height:33.8pt" o:ole="">
            <v:imagedata r:id="rId20" o:title=""/>
          </v:shape>
          <o:OLEObject Type="Embed" ProgID="Equation.DSMT4" ShapeID="_x0000_i1027" DrawAspect="Content" ObjectID="_1810664725" r:id="rId21"/>
        </w:object>
      </w:r>
      <w:r w:rsidR="0006711C">
        <w:t xml:space="preserve">                              </w:t>
      </w:r>
      <w:r w:rsidR="0067510F" w:rsidRPr="004639D1">
        <w:rPr>
          <w:b/>
          <w:i/>
        </w:rPr>
        <w:t>Equation (3)</w:t>
      </w:r>
    </w:p>
    <w:p w14:paraId="72361CB9" w14:textId="77777777" w:rsidR="0067510F" w:rsidRPr="004639D1" w:rsidRDefault="0067510F" w:rsidP="00030FF1">
      <w:pPr>
        <w:spacing w:after="0" w:line="480" w:lineRule="auto"/>
        <w:jc w:val="both"/>
      </w:pPr>
      <w:r w:rsidRPr="004639D1">
        <w:t>It is easy and fast but may not exactly match human perception of brightness.</w:t>
      </w:r>
    </w:p>
    <w:p w14:paraId="20F8E6FC" w14:textId="77777777" w:rsidR="0067510F" w:rsidRDefault="0067510F" w:rsidP="00851C43">
      <w:pPr>
        <w:numPr>
          <w:ilvl w:val="0"/>
          <w:numId w:val="5"/>
        </w:numPr>
        <w:spacing w:after="0" w:line="480" w:lineRule="auto"/>
        <w:jc w:val="both"/>
      </w:pPr>
      <w:r w:rsidRPr="004639D1">
        <w:rPr>
          <w:b/>
          <w:bCs/>
        </w:rPr>
        <w:t>Average technique (Arithmetic Mean):</w:t>
      </w:r>
      <w:r w:rsidRPr="004639D1">
        <w:t xml:space="preserve"> This approach computes the grayscale intensity by taking the average of the red, green, and blue components this is explained in Equation (4).</w:t>
      </w:r>
    </w:p>
    <w:p w14:paraId="3CBCE105" w14:textId="0E6F0535" w:rsidR="0067510F" w:rsidRPr="00CE0EE9" w:rsidRDefault="00E6644A" w:rsidP="00CE0EE9">
      <w:pPr>
        <w:spacing w:after="0" w:line="480" w:lineRule="auto"/>
        <w:ind w:left="720"/>
        <w:jc w:val="both"/>
      </w:pPr>
      <w:r w:rsidRPr="00F773D2">
        <w:rPr>
          <w:position w:val="-24"/>
        </w:rPr>
        <w:object w:dxaOrig="1560" w:dyaOrig="620" w14:anchorId="24D3A2A5">
          <v:shape id="_x0000_i1028" type="#_x0000_t75" style="width:97.05pt;height:38.8pt" o:ole="">
            <v:imagedata r:id="rId22" o:title=""/>
          </v:shape>
          <o:OLEObject Type="Embed" ProgID="Equation.DSMT4" ShapeID="_x0000_i1028" DrawAspect="Content" ObjectID="_1810664726" r:id="rId23"/>
        </w:object>
      </w:r>
      <w:r w:rsidR="00CE0EE9">
        <w:t xml:space="preserve">                                                   </w:t>
      </w:r>
      <w:r w:rsidR="0067510F" w:rsidRPr="004639D1">
        <w:rPr>
          <w:b/>
          <w:i/>
        </w:rPr>
        <w:t>Equation (4)</w:t>
      </w:r>
    </w:p>
    <w:p w14:paraId="351152E9" w14:textId="77777777" w:rsidR="0067510F" w:rsidRPr="004639D1" w:rsidRDefault="0067510F" w:rsidP="00F226F4">
      <w:pPr>
        <w:spacing w:after="0" w:line="480" w:lineRule="auto"/>
        <w:jc w:val="both"/>
      </w:pPr>
      <w:r w:rsidRPr="004639D1">
        <w:t>While it is also easy and fast, it does not consider that human eyes feel green more strongly than red and blue.</w:t>
      </w:r>
    </w:p>
    <w:p w14:paraId="74A6832B" w14:textId="77777777" w:rsidR="0067510F" w:rsidRPr="004639D1" w:rsidRDefault="0067510F" w:rsidP="00851C43">
      <w:pPr>
        <w:numPr>
          <w:ilvl w:val="0"/>
          <w:numId w:val="5"/>
        </w:numPr>
        <w:spacing w:after="0" w:line="480" w:lineRule="auto"/>
        <w:jc w:val="both"/>
      </w:pPr>
      <w:r w:rsidRPr="004639D1">
        <w:rPr>
          <w:b/>
          <w:bCs/>
        </w:rPr>
        <w:t>Luminosity technique (Weighted Average):</w:t>
      </w:r>
      <w:r w:rsidRPr="004639D1">
        <w:t xml:space="preserve"> This strategy utilizes a weighted average to account for human perception, allocating weights of 0.2989 to red, 0.5870 to green, and 0.1140 to blue. </w:t>
      </w:r>
    </w:p>
    <w:p w14:paraId="3302F03F" w14:textId="77777777" w:rsidR="0067510F" w:rsidRPr="004639D1" w:rsidRDefault="0067510F" w:rsidP="00030FF1">
      <w:pPr>
        <w:spacing w:line="480" w:lineRule="auto"/>
        <w:jc w:val="both"/>
      </w:pPr>
      <w:r w:rsidRPr="004639D1">
        <w:t>I = 0.2989*R + 0.5870*G + 0.1140*B</w:t>
      </w:r>
    </w:p>
    <w:p w14:paraId="12C782D2" w14:textId="77777777" w:rsidR="0067510F" w:rsidRPr="004639D1" w:rsidRDefault="0067510F" w:rsidP="00030FF1">
      <w:pPr>
        <w:spacing w:line="480" w:lineRule="auto"/>
        <w:jc w:val="both"/>
      </w:pPr>
      <w:r w:rsidRPr="004639D1">
        <w:t>It produces grayscale images that roughly mimic human perception; however, it is much more computationally intensive due to the inclusion of weighting factors.</w:t>
      </w:r>
    </w:p>
    <w:p w14:paraId="4F73C722" w14:textId="77777777" w:rsidR="0067510F" w:rsidRPr="004639D1" w:rsidRDefault="0067510F" w:rsidP="00030FF1">
      <w:pPr>
        <w:spacing w:line="480" w:lineRule="auto"/>
        <w:jc w:val="both"/>
      </w:pPr>
    </w:p>
    <w:p w14:paraId="6CA7B255" w14:textId="77777777" w:rsidR="008C61DB" w:rsidRDefault="0067510F" w:rsidP="00E6644A">
      <w:pPr>
        <w:keepNext/>
        <w:spacing w:line="480" w:lineRule="auto"/>
        <w:jc w:val="center"/>
        <w:rPr>
          <w:b/>
          <w:bCs/>
          <w:szCs w:val="24"/>
        </w:rPr>
      </w:pPr>
      <w:r w:rsidRPr="004639D1">
        <w:rPr>
          <w:noProof/>
        </w:rPr>
        <w:lastRenderedPageBreak/>
        <w:drawing>
          <wp:inline distT="0" distB="0" distL="0" distR="0" wp14:anchorId="56F70850" wp14:editId="738D287A">
            <wp:extent cx="4305300" cy="2314575"/>
            <wp:effectExtent l="0" t="0" r="0" b="9525"/>
            <wp:docPr id="590860463"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05300" cy="2314575"/>
                    </a:xfrm>
                    <a:prstGeom prst="rect">
                      <a:avLst/>
                    </a:prstGeom>
                    <a:noFill/>
                    <a:ln>
                      <a:noFill/>
                    </a:ln>
                  </pic:spPr>
                </pic:pic>
              </a:graphicData>
            </a:graphic>
          </wp:inline>
        </w:drawing>
      </w:r>
    </w:p>
    <w:p w14:paraId="7C683516" w14:textId="7490A8C6" w:rsidR="0067510F" w:rsidRPr="008C61DB" w:rsidRDefault="008C61DB" w:rsidP="00E6644A">
      <w:pPr>
        <w:keepNext/>
        <w:spacing w:line="480" w:lineRule="auto"/>
        <w:jc w:val="center"/>
      </w:pPr>
      <w:r w:rsidRPr="008C61DB">
        <w:rPr>
          <w:b/>
          <w:bCs/>
          <w:szCs w:val="24"/>
        </w:rPr>
        <w:t>Figure 3.7: 200 Naira Grayscale converted image</w:t>
      </w:r>
    </w:p>
    <w:p w14:paraId="66797590" w14:textId="77777777" w:rsidR="008C61DB" w:rsidRDefault="0067510F" w:rsidP="00E6644A">
      <w:pPr>
        <w:keepNext/>
        <w:spacing w:line="480" w:lineRule="auto"/>
        <w:jc w:val="center"/>
      </w:pPr>
      <w:r w:rsidRPr="004639D1">
        <w:rPr>
          <w:noProof/>
        </w:rPr>
        <w:drawing>
          <wp:inline distT="0" distB="0" distL="0" distR="0" wp14:anchorId="5E06CB90" wp14:editId="7A5DFE61">
            <wp:extent cx="4305300" cy="2209800"/>
            <wp:effectExtent l="0" t="0" r="0" b="0"/>
            <wp:docPr id="1490163455"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05300" cy="2209800"/>
                    </a:xfrm>
                    <a:prstGeom prst="rect">
                      <a:avLst/>
                    </a:prstGeom>
                    <a:noFill/>
                    <a:ln>
                      <a:noFill/>
                    </a:ln>
                  </pic:spPr>
                </pic:pic>
              </a:graphicData>
            </a:graphic>
          </wp:inline>
        </w:drawing>
      </w:r>
    </w:p>
    <w:p w14:paraId="459A892E" w14:textId="77777777" w:rsidR="008C61DB" w:rsidRPr="008C61DB" w:rsidRDefault="008C61DB" w:rsidP="00E6644A">
      <w:pPr>
        <w:spacing w:line="480" w:lineRule="auto"/>
        <w:jc w:val="center"/>
        <w:rPr>
          <w:b/>
          <w:bCs/>
          <w:i/>
        </w:rPr>
      </w:pPr>
      <w:r w:rsidRPr="008C61DB">
        <w:rPr>
          <w:b/>
          <w:bCs/>
        </w:rPr>
        <w:t xml:space="preserve">Figure 3.8: </w:t>
      </w:r>
      <w:r w:rsidRPr="008C61DB">
        <w:rPr>
          <w:b/>
          <w:bCs/>
          <w:i/>
        </w:rPr>
        <w:t>500 Naira Grayscale converted image</w:t>
      </w:r>
    </w:p>
    <w:p w14:paraId="44C9986F" w14:textId="548D92FC" w:rsidR="0067510F" w:rsidRPr="004639D1" w:rsidRDefault="0067510F" w:rsidP="008C61DB">
      <w:pPr>
        <w:pStyle w:val="Caption"/>
        <w:jc w:val="both"/>
      </w:pPr>
    </w:p>
    <w:p w14:paraId="14E53E9B" w14:textId="77777777" w:rsidR="0067510F" w:rsidRPr="004639D1" w:rsidRDefault="0067510F" w:rsidP="00030FF1">
      <w:pPr>
        <w:spacing w:line="480" w:lineRule="auto"/>
        <w:jc w:val="both"/>
      </w:pPr>
    </w:p>
    <w:p w14:paraId="0A1A2145" w14:textId="77777777" w:rsidR="008C61DB" w:rsidRDefault="0067510F" w:rsidP="00E6644A">
      <w:pPr>
        <w:keepNext/>
        <w:spacing w:line="480" w:lineRule="auto"/>
        <w:jc w:val="center"/>
      </w:pPr>
      <w:r w:rsidRPr="004639D1">
        <w:rPr>
          <w:noProof/>
        </w:rPr>
        <w:lastRenderedPageBreak/>
        <w:drawing>
          <wp:inline distT="0" distB="0" distL="0" distR="0" wp14:anchorId="45BC3FBC" wp14:editId="77A658E2">
            <wp:extent cx="4486275" cy="2505075"/>
            <wp:effectExtent l="0" t="0" r="9525" b="9525"/>
            <wp:docPr id="1160525723"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86275" cy="2505075"/>
                    </a:xfrm>
                    <a:prstGeom prst="rect">
                      <a:avLst/>
                    </a:prstGeom>
                    <a:noFill/>
                    <a:ln>
                      <a:noFill/>
                    </a:ln>
                  </pic:spPr>
                </pic:pic>
              </a:graphicData>
            </a:graphic>
          </wp:inline>
        </w:drawing>
      </w:r>
    </w:p>
    <w:p w14:paraId="399F75E2" w14:textId="6EFB600A" w:rsidR="0067510F" w:rsidRPr="008C61DB" w:rsidRDefault="008C61DB" w:rsidP="00E6644A">
      <w:pPr>
        <w:pStyle w:val="Caption"/>
        <w:jc w:val="center"/>
        <w:rPr>
          <w:b/>
          <w:bCs/>
          <w:color w:val="000000" w:themeColor="text1"/>
          <w:sz w:val="24"/>
          <w:szCs w:val="24"/>
        </w:rPr>
      </w:pPr>
      <w:bookmarkStart w:id="123" w:name="_Toc199763361"/>
      <w:r w:rsidRPr="008C61DB">
        <w:rPr>
          <w:b/>
          <w:bCs/>
          <w:color w:val="000000" w:themeColor="text1"/>
          <w:sz w:val="24"/>
          <w:szCs w:val="24"/>
        </w:rPr>
        <w:t>Figure 3.9: 1000 Naira Grayscale converted image</w:t>
      </w:r>
      <w:bookmarkEnd w:id="123"/>
    </w:p>
    <w:p w14:paraId="24D2894C" w14:textId="77777777" w:rsidR="00030FF1" w:rsidRPr="004639D1" w:rsidRDefault="00030FF1" w:rsidP="00030FF1">
      <w:pPr>
        <w:spacing w:after="0" w:line="480" w:lineRule="auto"/>
        <w:jc w:val="both"/>
        <w:rPr>
          <w:b/>
          <w:i/>
        </w:rPr>
      </w:pPr>
    </w:p>
    <w:p w14:paraId="3FC34C34" w14:textId="3AEFFB49" w:rsidR="0067510F" w:rsidRPr="004639D1" w:rsidRDefault="00B241C0" w:rsidP="004F0B03">
      <w:pPr>
        <w:pStyle w:val="Heading2"/>
        <w:rPr>
          <w:b w:val="0"/>
        </w:rPr>
      </w:pPr>
      <w:r w:rsidRPr="004639D1">
        <w:t xml:space="preserve"> </w:t>
      </w:r>
      <w:bookmarkStart w:id="124" w:name="_Toc199513277"/>
      <w:bookmarkStart w:id="125" w:name="_Toc199715437"/>
      <w:r w:rsidR="0067510F" w:rsidRPr="004639D1">
        <w:t>Morphological Processing</w:t>
      </w:r>
      <w:bookmarkEnd w:id="124"/>
      <w:bookmarkEnd w:id="125"/>
    </w:p>
    <w:p w14:paraId="75CF1377" w14:textId="1263731A" w:rsidR="0067510F" w:rsidRPr="004639D1" w:rsidRDefault="0067510F" w:rsidP="00030FF1">
      <w:pPr>
        <w:spacing w:after="0" w:line="480" w:lineRule="auto"/>
        <w:jc w:val="both"/>
      </w:pPr>
      <w:r w:rsidRPr="004639D1">
        <w:t>Morphological processing is the analysis and processing of digital images with geometrical structures. Its basic processes are dilation, erosion, opening, and closing.</w:t>
      </w:r>
    </w:p>
    <w:p w14:paraId="3110D44F" w14:textId="77777777" w:rsidR="00030FF1" w:rsidRPr="004639D1" w:rsidRDefault="00030FF1" w:rsidP="00030FF1">
      <w:pPr>
        <w:spacing w:after="0" w:line="480" w:lineRule="auto"/>
        <w:jc w:val="both"/>
      </w:pPr>
    </w:p>
    <w:p w14:paraId="13F69DD2" w14:textId="5E9A7417" w:rsidR="0067510F" w:rsidRDefault="0067510F" w:rsidP="00030FF1">
      <w:pPr>
        <w:spacing w:after="0" w:line="480" w:lineRule="auto"/>
        <w:jc w:val="both"/>
      </w:pPr>
      <w:r w:rsidRPr="004639D1">
        <w:t xml:space="preserve">The Erosion of a binary image is explained by this mathematical expression, </w:t>
      </w:r>
    </w:p>
    <w:p w14:paraId="3D10DD5B" w14:textId="6874455E" w:rsidR="00F226F4" w:rsidRPr="00E6644A" w:rsidRDefault="00E6644A" w:rsidP="00030FF1">
      <w:pPr>
        <w:spacing w:after="0" w:line="480" w:lineRule="auto"/>
        <w:jc w:val="both"/>
      </w:pPr>
      <w:r w:rsidRPr="00F773D2">
        <w:rPr>
          <w:position w:val="-12"/>
        </w:rPr>
        <w:object w:dxaOrig="2460" w:dyaOrig="360" w14:anchorId="709CA050">
          <v:shape id="_x0000_i1029" type="#_x0000_t75" style="width:197.85pt;height:28.8pt" o:ole="">
            <v:imagedata r:id="rId27" o:title=""/>
          </v:shape>
          <o:OLEObject Type="Embed" ProgID="Equation.DSMT4" ShapeID="_x0000_i1029" DrawAspect="Content" ObjectID="_1810664727" r:id="rId28"/>
        </w:object>
      </w:r>
      <w:r>
        <w:t xml:space="preserve">                                                    </w:t>
      </w:r>
      <w:r w:rsidR="0067510F" w:rsidRPr="004639D1">
        <w:rPr>
          <w:b/>
          <w:i/>
        </w:rPr>
        <w:t>Equation (5)</w:t>
      </w:r>
    </w:p>
    <w:p w14:paraId="78838686" w14:textId="44C0D170" w:rsidR="0067510F" w:rsidRPr="004639D1" w:rsidRDefault="0067510F" w:rsidP="00030FF1">
      <w:pPr>
        <w:spacing w:after="0" w:line="480" w:lineRule="auto"/>
        <w:jc w:val="both"/>
      </w:pPr>
      <w:r w:rsidRPr="004639D1">
        <w:t>where B is a disk or square, its center E then the erosion A.</w:t>
      </w:r>
    </w:p>
    <w:p w14:paraId="509724CF" w14:textId="77777777" w:rsidR="00C41BC1" w:rsidRPr="004639D1" w:rsidRDefault="00C41BC1" w:rsidP="00030FF1">
      <w:pPr>
        <w:spacing w:after="0" w:line="480" w:lineRule="auto"/>
        <w:jc w:val="both"/>
      </w:pPr>
    </w:p>
    <w:p w14:paraId="68CCA85B" w14:textId="77777777" w:rsidR="0067510F" w:rsidRDefault="0067510F" w:rsidP="00030FF1">
      <w:pPr>
        <w:spacing w:after="0" w:line="480" w:lineRule="auto"/>
        <w:jc w:val="both"/>
      </w:pPr>
      <w:r w:rsidRPr="004639D1">
        <w:t>The Dilation of erosion (A) by the structure (B) is explained by this mathematical expression in Equation (6),</w:t>
      </w:r>
    </w:p>
    <w:p w14:paraId="7D7FC0EF" w14:textId="4A562FEA" w:rsidR="00F226F4" w:rsidRPr="00E6644A" w:rsidRDefault="00E6644A" w:rsidP="00E6644A">
      <w:pPr>
        <w:spacing w:after="0" w:line="480" w:lineRule="auto"/>
        <w:jc w:val="both"/>
      </w:pPr>
      <w:r w:rsidRPr="00F773D2">
        <w:rPr>
          <w:position w:val="-28"/>
        </w:rPr>
        <w:object w:dxaOrig="1460" w:dyaOrig="540" w14:anchorId="5670C455">
          <v:shape id="_x0000_i1030" type="#_x0000_t75" style="width:122.1pt;height:45.1pt" o:ole="">
            <v:imagedata r:id="rId29" o:title=""/>
          </v:shape>
          <o:OLEObject Type="Embed" ProgID="Equation.DSMT4" ShapeID="_x0000_i1030" DrawAspect="Content" ObjectID="_1810664728" r:id="rId30"/>
        </w:object>
      </w:r>
      <w:r>
        <w:t xml:space="preserve">                                                                  </w:t>
      </w:r>
      <w:r w:rsidR="0067510F" w:rsidRPr="004639D1">
        <w:rPr>
          <w:b/>
          <w:i/>
        </w:rPr>
        <w:t>Equation (6)</w:t>
      </w:r>
    </w:p>
    <w:p w14:paraId="71731C1F" w14:textId="7C5F97EB" w:rsidR="0067510F" w:rsidRDefault="0067510F" w:rsidP="00F226F4">
      <w:pPr>
        <w:spacing w:after="0" w:line="480" w:lineRule="auto"/>
        <w:jc w:val="both"/>
      </w:pPr>
      <w:r w:rsidRPr="004639D1">
        <w:t>The Opening of (A) by the structure which is the locus point of (B) is explained by this mathematical expression this is explained in Equation (7),</w:t>
      </w:r>
    </w:p>
    <w:p w14:paraId="02DEAAE0" w14:textId="33B6FCF0" w:rsidR="0067510F" w:rsidRPr="004639D1" w:rsidRDefault="00E6644A" w:rsidP="00A362CB">
      <w:pPr>
        <w:spacing w:after="0" w:line="480" w:lineRule="auto"/>
        <w:jc w:val="right"/>
        <w:rPr>
          <w:b/>
          <w:i/>
        </w:rPr>
      </w:pPr>
      <w:r w:rsidRPr="00F773D2">
        <w:rPr>
          <w:position w:val="-10"/>
        </w:rPr>
        <w:object w:dxaOrig="1920" w:dyaOrig="320" w14:anchorId="3D67BADE">
          <v:shape id="_x0000_i1031" type="#_x0000_t75" style="width:165.9pt;height:28.15pt" o:ole="">
            <v:imagedata r:id="rId31" o:title=""/>
          </v:shape>
          <o:OLEObject Type="Embed" ProgID="Equation.DSMT4" ShapeID="_x0000_i1031" DrawAspect="Content" ObjectID="_1810664729" r:id="rId32"/>
        </w:object>
      </w:r>
      <w:r>
        <w:rPr>
          <w:b/>
          <w:i/>
        </w:rPr>
        <w:t xml:space="preserve">                                                    </w:t>
      </w:r>
      <w:r w:rsidR="0067510F" w:rsidRPr="004639D1">
        <w:rPr>
          <w:b/>
          <w:i/>
        </w:rPr>
        <w:t>Equation (7)</w:t>
      </w:r>
    </w:p>
    <w:p w14:paraId="3034DE6D" w14:textId="77777777" w:rsidR="00F226F4" w:rsidRPr="004639D1" w:rsidRDefault="00F226F4" w:rsidP="00F226F4">
      <w:pPr>
        <w:spacing w:after="0" w:line="480" w:lineRule="auto"/>
        <w:rPr>
          <w:b/>
          <w:i/>
        </w:rPr>
      </w:pPr>
    </w:p>
    <w:p w14:paraId="334DFC49" w14:textId="77777777" w:rsidR="0067510F" w:rsidRDefault="0067510F" w:rsidP="0067510F">
      <w:pPr>
        <w:spacing w:line="480" w:lineRule="auto"/>
      </w:pPr>
      <w:r w:rsidRPr="004639D1">
        <w:t>The Closing of the erosion by the structure is obtained by the dilation of the erosion by the structure, which is expressed mathematically below in Equation (8),</w:t>
      </w:r>
    </w:p>
    <w:p w14:paraId="5B04A475" w14:textId="300AF0FA" w:rsidR="0067510F" w:rsidRPr="00E421A2" w:rsidRDefault="00E421A2" w:rsidP="00A362CB">
      <w:pPr>
        <w:spacing w:line="480" w:lineRule="auto"/>
        <w:jc w:val="right"/>
      </w:pPr>
      <w:r w:rsidRPr="00F773D2">
        <w:rPr>
          <w:position w:val="-10"/>
        </w:rPr>
        <w:object w:dxaOrig="1980" w:dyaOrig="320" w14:anchorId="60987EBF">
          <v:shape id="_x0000_i1032" type="#_x0000_t75" style="width:184.7pt;height:30.05pt" o:ole="">
            <v:imagedata r:id="rId33" o:title=""/>
          </v:shape>
          <o:OLEObject Type="Embed" ProgID="Equation.DSMT4" ShapeID="_x0000_i1032" DrawAspect="Content" ObjectID="_1810664730" r:id="rId34"/>
        </w:object>
      </w:r>
      <w:r>
        <w:t xml:space="preserve">                                           </w:t>
      </w:r>
      <w:r w:rsidR="0067510F" w:rsidRPr="004639D1">
        <w:rPr>
          <w:b/>
          <w:i/>
        </w:rPr>
        <w:t>Equation (8)</w:t>
      </w:r>
    </w:p>
    <w:p w14:paraId="3CA9CB96" w14:textId="77777777" w:rsidR="00F226F4" w:rsidRPr="004639D1" w:rsidRDefault="00F226F4" w:rsidP="00F226F4">
      <w:pPr>
        <w:spacing w:after="0" w:line="480" w:lineRule="auto"/>
        <w:jc w:val="both"/>
        <w:rPr>
          <w:b/>
          <w:i/>
        </w:rPr>
      </w:pPr>
    </w:p>
    <w:p w14:paraId="5C25F990" w14:textId="77777777" w:rsidR="0067510F" w:rsidRPr="004639D1" w:rsidRDefault="0067510F" w:rsidP="00F226F4">
      <w:pPr>
        <w:spacing w:after="0" w:line="480" w:lineRule="auto"/>
        <w:jc w:val="both"/>
      </w:pPr>
      <w:r w:rsidRPr="004639D1">
        <w:t>This morphological processing enhances the elements of the image to be extracted and reduces noise (unwanted features)</w:t>
      </w:r>
    </w:p>
    <w:p w14:paraId="37E3FA15" w14:textId="77777777" w:rsidR="0067510F" w:rsidRPr="004639D1" w:rsidRDefault="0067510F" w:rsidP="00F226F4">
      <w:pPr>
        <w:spacing w:after="0" w:line="480" w:lineRule="auto"/>
      </w:pPr>
    </w:p>
    <w:p w14:paraId="3FFDB944" w14:textId="77777777" w:rsidR="0067510F" w:rsidRPr="004639D1" w:rsidRDefault="0067510F" w:rsidP="004F0B03">
      <w:pPr>
        <w:pStyle w:val="Heading3"/>
        <w:rPr>
          <w:b w:val="0"/>
        </w:rPr>
      </w:pPr>
      <w:bookmarkStart w:id="126" w:name="_Toc199513278"/>
      <w:bookmarkStart w:id="127" w:name="_Toc199715438"/>
      <w:r w:rsidRPr="004F0B03">
        <w:t>Morphological</w:t>
      </w:r>
      <w:r w:rsidRPr="004639D1">
        <w:t xml:space="preserve"> processing algorithm</w:t>
      </w:r>
      <w:bookmarkEnd w:id="126"/>
      <w:bookmarkEnd w:id="127"/>
    </w:p>
    <w:p w14:paraId="03B9440B" w14:textId="77777777" w:rsidR="0067510F" w:rsidRPr="004639D1" w:rsidRDefault="0067510F" w:rsidP="00851C43">
      <w:pPr>
        <w:numPr>
          <w:ilvl w:val="0"/>
          <w:numId w:val="6"/>
        </w:numPr>
        <w:spacing w:after="0" w:line="480" w:lineRule="auto"/>
        <w:jc w:val="both"/>
      </w:pPr>
      <w:r w:rsidRPr="004639D1">
        <w:t>Input the grayscale currency note (B)</w:t>
      </w:r>
    </w:p>
    <w:p w14:paraId="75740168" w14:textId="77777777" w:rsidR="0067510F" w:rsidRPr="004639D1" w:rsidRDefault="0067510F" w:rsidP="00851C43">
      <w:pPr>
        <w:numPr>
          <w:ilvl w:val="0"/>
          <w:numId w:val="6"/>
        </w:numPr>
        <w:spacing w:after="0" w:line="480" w:lineRule="auto"/>
        <w:jc w:val="both"/>
      </w:pPr>
      <w:r w:rsidRPr="004639D1">
        <w:t>Define the structuring element SE; strel(‘rectangle’, [40, 30])</w:t>
      </w:r>
    </w:p>
    <w:p w14:paraId="7E66E172" w14:textId="77777777" w:rsidR="0067510F" w:rsidRPr="004639D1" w:rsidRDefault="0067510F" w:rsidP="00851C43">
      <w:pPr>
        <w:numPr>
          <w:ilvl w:val="0"/>
          <w:numId w:val="6"/>
        </w:numPr>
        <w:spacing w:after="0" w:line="480" w:lineRule="auto"/>
        <w:jc w:val="both"/>
      </w:pPr>
      <w:r w:rsidRPr="004639D1">
        <w:t>Apply morphological opening; imopen(B, SE)</w:t>
      </w:r>
    </w:p>
    <w:p w14:paraId="4BE3DD8E" w14:textId="77777777" w:rsidR="0067510F" w:rsidRPr="004639D1" w:rsidRDefault="0067510F" w:rsidP="00851C43">
      <w:pPr>
        <w:numPr>
          <w:ilvl w:val="0"/>
          <w:numId w:val="6"/>
        </w:numPr>
        <w:spacing w:after="0" w:line="480" w:lineRule="auto"/>
        <w:jc w:val="both"/>
      </w:pPr>
      <w:r w:rsidRPr="004639D1">
        <w:t>Output the processed image.</w:t>
      </w:r>
    </w:p>
    <w:p w14:paraId="7FB77643" w14:textId="78A6FB21" w:rsidR="0067510F" w:rsidRPr="004639D1" w:rsidRDefault="0067510F" w:rsidP="00F226F4">
      <w:pPr>
        <w:spacing w:after="0" w:line="480" w:lineRule="auto"/>
        <w:jc w:val="both"/>
      </w:pPr>
      <w:r w:rsidRPr="004639D1">
        <w:t>Below is the morphological processing code in Figure 3.1</w:t>
      </w:r>
      <w:r w:rsidR="008D7398">
        <w:t>0</w:t>
      </w:r>
      <w:r w:rsidRPr="004639D1">
        <w:t>.</w:t>
      </w:r>
    </w:p>
    <w:p w14:paraId="1367F737" w14:textId="77777777" w:rsidR="008C61DB" w:rsidRDefault="0067510F" w:rsidP="008C61DB">
      <w:pPr>
        <w:keepNext/>
        <w:spacing w:line="480" w:lineRule="auto"/>
      </w:pPr>
      <w:r w:rsidRPr="004639D1">
        <w:rPr>
          <w:noProof/>
        </w:rPr>
        <w:drawing>
          <wp:inline distT="0" distB="0" distL="0" distR="0" wp14:anchorId="584D36FB" wp14:editId="7D9261C2">
            <wp:extent cx="5731510" cy="2470785"/>
            <wp:effectExtent l="0" t="0" r="2540" b="5715"/>
            <wp:docPr id="115625112" name="Picture 173"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25112" name="Picture 173" descr="A screenshot of a computer program&#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2470785"/>
                    </a:xfrm>
                    <a:prstGeom prst="rect">
                      <a:avLst/>
                    </a:prstGeom>
                    <a:noFill/>
                    <a:ln>
                      <a:noFill/>
                    </a:ln>
                  </pic:spPr>
                </pic:pic>
              </a:graphicData>
            </a:graphic>
          </wp:inline>
        </w:drawing>
      </w:r>
    </w:p>
    <w:p w14:paraId="3C40D4D6" w14:textId="6CD61FBB" w:rsidR="0067510F" w:rsidRPr="008C61DB" w:rsidRDefault="008C61DB" w:rsidP="00A362CB">
      <w:pPr>
        <w:pStyle w:val="Caption"/>
        <w:jc w:val="center"/>
        <w:rPr>
          <w:b/>
          <w:bCs/>
          <w:color w:val="000000" w:themeColor="text1"/>
          <w:sz w:val="24"/>
          <w:szCs w:val="24"/>
        </w:rPr>
      </w:pPr>
      <w:bookmarkStart w:id="128" w:name="_Toc199763362"/>
      <w:r w:rsidRPr="008C61DB">
        <w:rPr>
          <w:b/>
          <w:bCs/>
          <w:color w:val="000000" w:themeColor="text1"/>
          <w:sz w:val="24"/>
          <w:szCs w:val="24"/>
        </w:rPr>
        <w:t>Figure 3.10: Morphological processing code</w:t>
      </w:r>
      <w:bookmarkEnd w:id="128"/>
    </w:p>
    <w:p w14:paraId="7CD7F7C3" w14:textId="77777777" w:rsidR="0067510F" w:rsidRPr="004639D1" w:rsidRDefault="0067510F" w:rsidP="000E7865">
      <w:pPr>
        <w:spacing w:after="0" w:line="480" w:lineRule="auto"/>
        <w:jc w:val="both"/>
      </w:pPr>
      <w:r w:rsidRPr="004639D1">
        <w:lastRenderedPageBreak/>
        <w:t>It removes noise from the image while enhancing features to be used.</w:t>
      </w:r>
    </w:p>
    <w:p w14:paraId="0448F8FE" w14:textId="77777777" w:rsidR="0067510F" w:rsidRPr="004639D1" w:rsidRDefault="0067510F" w:rsidP="000E7865">
      <w:pPr>
        <w:spacing w:after="0" w:line="480" w:lineRule="auto"/>
      </w:pPr>
    </w:p>
    <w:p w14:paraId="49598922" w14:textId="77777777" w:rsidR="008F05B0" w:rsidRPr="004639D1" w:rsidRDefault="008F05B0" w:rsidP="008F05B0">
      <w:pPr>
        <w:pStyle w:val="Heading3"/>
        <w:rPr>
          <w:b w:val="0"/>
        </w:rPr>
      </w:pPr>
      <w:bookmarkStart w:id="129" w:name="_Toc199513280"/>
      <w:bookmarkStart w:id="130" w:name="_Toc199715440"/>
      <w:bookmarkStart w:id="131" w:name="_Toc199513279"/>
      <w:bookmarkStart w:id="132" w:name="_Toc199715439"/>
      <w:r w:rsidRPr="004639D1">
        <w:t>Statistical properties computed</w:t>
      </w:r>
      <w:bookmarkEnd w:id="129"/>
      <w:bookmarkEnd w:id="130"/>
    </w:p>
    <w:p w14:paraId="0AEEC9DA" w14:textId="77777777" w:rsidR="008F05B0" w:rsidRPr="004639D1" w:rsidRDefault="008F05B0" w:rsidP="008F05B0">
      <w:pPr>
        <w:spacing w:after="0" w:line="480" w:lineRule="auto"/>
        <w:jc w:val="both"/>
      </w:pPr>
      <w:r w:rsidRPr="004639D1">
        <w:t xml:space="preserve">The mean and standard deviation computed are linked to the overall brightness of the currency note images and their variation from other notes. The entropy, which details the captured randomness in texture of the image and the variations. The root mean square is computed, which is linked to the smoothness of the texture on the surface, while the inverse difference moment details regular patterns that appear mostly in real notes. </w:t>
      </w:r>
    </w:p>
    <w:p w14:paraId="05C26446" w14:textId="77777777" w:rsidR="008F05B0" w:rsidRPr="004639D1" w:rsidRDefault="008F05B0" w:rsidP="008F05B0">
      <w:pPr>
        <w:spacing w:after="0" w:line="480" w:lineRule="auto"/>
        <w:jc w:val="both"/>
      </w:pPr>
    </w:p>
    <w:p w14:paraId="0D8D8E20" w14:textId="77777777" w:rsidR="008F05B0" w:rsidRPr="008272CC" w:rsidRDefault="008F05B0" w:rsidP="008F05B0">
      <w:pPr>
        <w:numPr>
          <w:ilvl w:val="0"/>
          <w:numId w:val="5"/>
        </w:numPr>
        <w:spacing w:after="0" w:line="480" w:lineRule="auto"/>
        <w:jc w:val="both"/>
        <w:rPr>
          <w:b/>
        </w:rPr>
      </w:pPr>
      <w:r w:rsidRPr="004639D1">
        <w:rPr>
          <w:b/>
        </w:rPr>
        <w:t xml:space="preserve">Mean of the currency note: </w:t>
      </w:r>
      <w:r w:rsidRPr="004639D1">
        <w:t>Mean of the currency represents the total average of the intensity of each pixel, the higher the mean values the higher the brightness. The mean is mathematically expressed in Equation (10);</w:t>
      </w:r>
    </w:p>
    <w:p w14:paraId="21FE0F95" w14:textId="692856FB" w:rsidR="008F05B0" w:rsidRPr="00A362CB" w:rsidRDefault="00A362CB" w:rsidP="00A362CB">
      <w:pPr>
        <w:spacing w:after="0" w:line="480" w:lineRule="auto"/>
        <w:ind w:left="720"/>
        <w:jc w:val="right"/>
        <w:rPr>
          <w:b/>
        </w:rPr>
      </w:pPr>
      <w:r w:rsidRPr="00F773D2">
        <w:rPr>
          <w:position w:val="-30"/>
        </w:rPr>
        <w:object w:dxaOrig="2240" w:dyaOrig="700" w14:anchorId="197AFE74">
          <v:shape id="_x0000_i1033" type="#_x0000_t75" style="width:2in;height:45.1pt" o:ole="">
            <v:imagedata r:id="rId36" o:title=""/>
          </v:shape>
          <o:OLEObject Type="Embed" ProgID="Equation.DSMT4" ShapeID="_x0000_i1033" DrawAspect="Content" ObjectID="_1810664731" r:id="rId37"/>
        </w:object>
      </w:r>
      <w:r>
        <w:t xml:space="preserve">                                                      </w:t>
      </w:r>
      <w:r w:rsidR="008F05B0" w:rsidRPr="004639D1">
        <w:rPr>
          <w:b/>
          <w:i/>
        </w:rPr>
        <w:t>Equation (10)</w:t>
      </w:r>
    </w:p>
    <w:p w14:paraId="2AA89D13" w14:textId="77777777" w:rsidR="008F05B0" w:rsidRPr="004639D1" w:rsidRDefault="008F05B0" w:rsidP="008F05B0">
      <w:pPr>
        <w:spacing w:after="0" w:line="480" w:lineRule="auto"/>
        <w:jc w:val="both"/>
      </w:pPr>
      <w:r w:rsidRPr="004639D1">
        <w:t xml:space="preserve">           where:</w:t>
      </w:r>
    </w:p>
    <w:p w14:paraId="219EA27E" w14:textId="77777777" w:rsidR="008F05B0" w:rsidRPr="004639D1" w:rsidRDefault="008F05B0" w:rsidP="008F05B0">
      <w:pPr>
        <w:spacing w:after="0" w:line="480" w:lineRule="auto"/>
        <w:jc w:val="both"/>
      </w:pPr>
      <w:r w:rsidRPr="004639D1">
        <w:t xml:space="preserve">           ‘M’ is represented as number of rows (height of the image) = 39mm</w:t>
      </w:r>
    </w:p>
    <w:p w14:paraId="5DCC8547" w14:textId="77777777" w:rsidR="008F05B0" w:rsidRPr="004639D1" w:rsidRDefault="008F05B0" w:rsidP="008F05B0">
      <w:pPr>
        <w:spacing w:after="0" w:line="480" w:lineRule="auto"/>
        <w:jc w:val="both"/>
      </w:pPr>
      <w:r w:rsidRPr="004639D1">
        <w:t xml:space="preserve">           ‘N’ is represented as number of columns (width of the image) = 75.5mm</w:t>
      </w:r>
    </w:p>
    <w:p w14:paraId="0A21D5E7" w14:textId="77777777" w:rsidR="008F05B0" w:rsidRPr="004639D1" w:rsidRDefault="008F05B0" w:rsidP="008F05B0">
      <w:pPr>
        <w:spacing w:after="0" w:line="480" w:lineRule="auto"/>
        <w:jc w:val="both"/>
      </w:pPr>
      <w:r w:rsidRPr="004639D1">
        <w:t xml:space="preserve">           ‘I (i,j)’ is represented as the pixel intensity at position (i,j)</w:t>
      </w:r>
    </w:p>
    <w:p w14:paraId="4F17C1FA" w14:textId="77777777" w:rsidR="008F05B0" w:rsidRPr="004639D1" w:rsidRDefault="008F05B0" w:rsidP="008F05B0">
      <w:pPr>
        <w:numPr>
          <w:ilvl w:val="0"/>
          <w:numId w:val="5"/>
        </w:numPr>
        <w:spacing w:after="0" w:line="480" w:lineRule="auto"/>
        <w:jc w:val="both"/>
        <w:rPr>
          <w:b/>
        </w:rPr>
      </w:pPr>
      <w:r w:rsidRPr="004639D1">
        <w:rPr>
          <w:b/>
        </w:rPr>
        <w:t xml:space="preserve">Standard deviation of the currency notes: </w:t>
      </w:r>
      <w:r w:rsidRPr="004639D1">
        <w:t>Standard deviation measures the distance between the pixels around the mean value, it directly indicates the contrast. This is important as real notes have consistent distances between pixels around the mean, but fake notes have irregular distance. The standard deviation can be expressed mathematically in Equation (11);</w:t>
      </w:r>
    </w:p>
    <w:p w14:paraId="5842C9BF" w14:textId="039CA0FB" w:rsidR="008F05B0" w:rsidRPr="00A362CB" w:rsidRDefault="008272CC" w:rsidP="00A362CB">
      <w:pPr>
        <w:spacing w:after="0" w:line="480" w:lineRule="auto"/>
        <w:ind w:left="720"/>
        <w:jc w:val="right"/>
        <w:rPr>
          <w:b/>
        </w:rPr>
      </w:pPr>
      <w:r w:rsidRPr="00F773D2">
        <w:rPr>
          <w:position w:val="-32"/>
        </w:rPr>
        <w:object w:dxaOrig="3040" w:dyaOrig="780" w14:anchorId="71FED2B8">
          <v:shape id="_x0000_i1034" type="#_x0000_t75" style="width:234.15pt;height:60.75pt" o:ole="">
            <v:imagedata r:id="rId38" o:title=""/>
          </v:shape>
          <o:OLEObject Type="Embed" ProgID="Equation.DSMT4" ShapeID="_x0000_i1034" DrawAspect="Content" ObjectID="_1810664732" r:id="rId39"/>
        </w:object>
      </w:r>
      <w:r w:rsidR="00A362CB">
        <w:t xml:space="preserve">                      </w:t>
      </w:r>
      <w:r w:rsidR="008F05B0" w:rsidRPr="004639D1">
        <w:rPr>
          <w:b/>
          <w:i/>
        </w:rPr>
        <w:t>Equation (11)</w:t>
      </w:r>
    </w:p>
    <w:p w14:paraId="154292E9" w14:textId="77777777" w:rsidR="008F05B0" w:rsidRPr="004639D1" w:rsidRDefault="008F05B0" w:rsidP="008F05B0">
      <w:pPr>
        <w:spacing w:after="0" w:line="480" w:lineRule="auto"/>
        <w:jc w:val="both"/>
      </w:pPr>
      <w:r w:rsidRPr="004639D1">
        <w:t xml:space="preserve">           where: </w:t>
      </w:r>
    </w:p>
    <w:p w14:paraId="360AA50D" w14:textId="77777777" w:rsidR="008F05B0" w:rsidRPr="004639D1" w:rsidRDefault="008F05B0" w:rsidP="008F05B0">
      <w:pPr>
        <w:spacing w:after="0" w:line="480" w:lineRule="auto"/>
        <w:jc w:val="both"/>
      </w:pPr>
      <w:r w:rsidRPr="004639D1">
        <w:t xml:space="preserve">           ‘μ’ is expressed as the mean of the image</w:t>
      </w:r>
    </w:p>
    <w:p w14:paraId="516AA43C" w14:textId="77777777" w:rsidR="008F05B0" w:rsidRPr="004639D1" w:rsidRDefault="008F05B0" w:rsidP="008F05B0">
      <w:pPr>
        <w:numPr>
          <w:ilvl w:val="0"/>
          <w:numId w:val="5"/>
        </w:numPr>
        <w:spacing w:after="0" w:line="480" w:lineRule="auto"/>
        <w:jc w:val="both"/>
        <w:rPr>
          <w:b/>
        </w:rPr>
      </w:pPr>
      <w:r w:rsidRPr="004639D1">
        <w:rPr>
          <w:b/>
        </w:rPr>
        <w:t xml:space="preserve">Entropy of the currency note: </w:t>
      </w:r>
      <w:r w:rsidRPr="004639D1">
        <w:t>Entropy measures the randomness of the textures in the image and is stored as a quantity, the higher the entropy the increase in complexity of the texture and less randomness. Real currency notes have higher entropy, which accounts for their complex patterns and textures unlike fake currency notes. Entropy is expressed mathematically in Equation (12);</w:t>
      </w:r>
    </w:p>
    <w:p w14:paraId="360EE3E5" w14:textId="748B6C39" w:rsidR="008F05B0" w:rsidRPr="00A362CB" w:rsidRDefault="008F05B0" w:rsidP="00A362CB">
      <w:pPr>
        <w:spacing w:line="480" w:lineRule="auto"/>
        <w:jc w:val="right"/>
        <w:rPr>
          <w:b/>
        </w:rPr>
      </w:pPr>
      <w:r w:rsidRPr="004639D1">
        <w:rPr>
          <w:b/>
        </w:rPr>
        <w:t xml:space="preserve">           </w:t>
      </w:r>
      <w:r w:rsidR="008272CC" w:rsidRPr="00F773D2">
        <w:rPr>
          <w:position w:val="-28"/>
        </w:rPr>
        <w:object w:dxaOrig="2060" w:dyaOrig="680" w14:anchorId="31348CF4">
          <v:shape id="_x0000_i1035" type="#_x0000_t75" style="width:159.05pt;height:52.6pt" o:ole="">
            <v:imagedata r:id="rId40" o:title=""/>
          </v:shape>
          <o:OLEObject Type="Embed" ProgID="Equation.DSMT4" ShapeID="_x0000_i1035" DrawAspect="Content" ObjectID="_1810664733" r:id="rId41"/>
        </w:object>
      </w:r>
      <w:r w:rsidR="00A362CB">
        <w:tab/>
      </w:r>
      <w:r w:rsidR="00A362CB">
        <w:tab/>
      </w:r>
      <w:r w:rsidR="00A362CB">
        <w:tab/>
      </w:r>
      <w:r w:rsidRPr="004639D1">
        <w:rPr>
          <w:b/>
          <w:i/>
        </w:rPr>
        <w:t>Equation (12)</w:t>
      </w:r>
    </w:p>
    <w:p w14:paraId="74498AE1" w14:textId="77777777" w:rsidR="008F05B0" w:rsidRPr="004639D1" w:rsidRDefault="008F05B0" w:rsidP="008F05B0">
      <w:pPr>
        <w:spacing w:after="0" w:line="480" w:lineRule="auto"/>
        <w:jc w:val="both"/>
      </w:pPr>
      <w:r w:rsidRPr="004639D1">
        <w:t xml:space="preserve">           where:</w:t>
      </w:r>
    </w:p>
    <w:p w14:paraId="4461BD8B" w14:textId="77777777" w:rsidR="008F05B0" w:rsidRPr="004639D1" w:rsidRDefault="008F05B0" w:rsidP="008F05B0">
      <w:pPr>
        <w:spacing w:after="0" w:line="480" w:lineRule="auto"/>
        <w:jc w:val="both"/>
      </w:pPr>
      <w:r w:rsidRPr="004639D1">
        <w:t xml:space="preserve">           ‘L’ is represented as number of possible intensity levels</w:t>
      </w:r>
    </w:p>
    <w:p w14:paraId="74B1553C" w14:textId="77777777" w:rsidR="008F05B0" w:rsidRPr="004639D1" w:rsidRDefault="008F05B0" w:rsidP="008F05B0">
      <w:pPr>
        <w:spacing w:after="0" w:line="480" w:lineRule="auto"/>
        <w:jc w:val="both"/>
      </w:pPr>
      <w:r w:rsidRPr="004639D1">
        <w:t xml:space="preserve">           ‘pk​’ is represented as the probability of intensity level ‘k’ in the image.</w:t>
      </w:r>
    </w:p>
    <w:p w14:paraId="521FD389" w14:textId="77777777" w:rsidR="008F05B0" w:rsidRPr="004639D1" w:rsidRDefault="008F05B0" w:rsidP="008F05B0">
      <w:pPr>
        <w:numPr>
          <w:ilvl w:val="0"/>
          <w:numId w:val="5"/>
        </w:numPr>
        <w:spacing w:after="0" w:line="480" w:lineRule="auto"/>
        <w:jc w:val="both"/>
        <w:rPr>
          <w:b/>
        </w:rPr>
      </w:pPr>
      <w:r w:rsidRPr="004639D1">
        <w:rPr>
          <w:b/>
        </w:rPr>
        <w:t xml:space="preserve">(RMS) Root mean square of the currency note: </w:t>
      </w:r>
      <w:r w:rsidRPr="004639D1">
        <w:t>RMS measures the overall intensity of the image which is linked to the smoothness of the image, the higher the rms value the increase in smoothness, which is a property of a real note. Fake notes have irregular smoothness due to inconsistent use of materials. RMS is expressed mathematically in Equation (13);</w:t>
      </w:r>
    </w:p>
    <w:p w14:paraId="11496FFA" w14:textId="633FD9EB" w:rsidR="008F05B0" w:rsidRPr="00F87363" w:rsidRDefault="008F05B0" w:rsidP="00F87363">
      <w:pPr>
        <w:spacing w:line="480" w:lineRule="auto"/>
        <w:jc w:val="right"/>
        <w:rPr>
          <w:b/>
        </w:rPr>
      </w:pPr>
      <w:r w:rsidRPr="004639D1">
        <w:rPr>
          <w:b/>
        </w:rPr>
        <w:t xml:space="preserve">       </w:t>
      </w:r>
      <w:r w:rsidR="00B1620B" w:rsidRPr="00F773D2">
        <w:rPr>
          <w:position w:val="-32"/>
        </w:rPr>
        <w:object w:dxaOrig="2860" w:dyaOrig="780" w14:anchorId="5D1B4725">
          <v:shape id="_x0000_i1036" type="#_x0000_t75" style="width:176.55pt;height:48.2pt" o:ole="">
            <v:imagedata r:id="rId42" o:title=""/>
          </v:shape>
          <o:OLEObject Type="Embed" ProgID="Equation.DSMT4" ShapeID="_x0000_i1036" DrawAspect="Content" ObjectID="_1810664734" r:id="rId43"/>
        </w:object>
      </w:r>
      <w:r w:rsidR="00F87363">
        <w:rPr>
          <w:b/>
        </w:rPr>
        <w:tab/>
      </w:r>
      <w:r w:rsidR="00F87363">
        <w:rPr>
          <w:b/>
        </w:rPr>
        <w:tab/>
      </w:r>
      <w:r w:rsidR="00F87363">
        <w:rPr>
          <w:b/>
        </w:rPr>
        <w:tab/>
      </w:r>
      <w:r w:rsidRPr="004639D1">
        <w:rPr>
          <w:b/>
          <w:i/>
        </w:rPr>
        <w:t>Equation (13)</w:t>
      </w:r>
    </w:p>
    <w:p w14:paraId="7E84D334" w14:textId="1C3751CA" w:rsidR="0067510F" w:rsidRPr="004639D1" w:rsidRDefault="0067510F" w:rsidP="004F0B03">
      <w:pPr>
        <w:pStyle w:val="Heading2"/>
        <w:rPr>
          <w:b w:val="0"/>
        </w:rPr>
      </w:pPr>
      <w:r w:rsidRPr="004639D1">
        <w:lastRenderedPageBreak/>
        <w:t>Feature Extraction</w:t>
      </w:r>
      <w:bookmarkEnd w:id="131"/>
      <w:bookmarkEnd w:id="132"/>
    </w:p>
    <w:p w14:paraId="48A7752A" w14:textId="77777777" w:rsidR="0067510F" w:rsidRPr="004639D1" w:rsidRDefault="0067510F" w:rsidP="000E7865">
      <w:pPr>
        <w:spacing w:after="0" w:line="480" w:lineRule="auto"/>
        <w:jc w:val="both"/>
      </w:pPr>
      <w:r w:rsidRPr="004639D1">
        <w:t>The features are extracted using GLCM (Gray-Level Co-occurrence Matrix). GLCM is an image processing tool used to measure the texture of an image in terms of quantity and often pixels in the image are paired with each other. GLCM can be expressed mathematically in Equation (9);</w:t>
      </w:r>
    </w:p>
    <w:p w14:paraId="5B46AF16" w14:textId="77777777" w:rsidR="0067510F" w:rsidRPr="004639D1" w:rsidRDefault="0067510F" w:rsidP="000E7865">
      <w:pPr>
        <w:spacing w:after="0" w:line="480" w:lineRule="auto"/>
        <w:jc w:val="both"/>
      </w:pPr>
      <w:r w:rsidRPr="004639D1">
        <w:t>P(i, j) = ∑{1 if (I(x, y) = i) and (I(x + dx, y + dy) = j)}</w:t>
      </w:r>
    </w:p>
    <w:p w14:paraId="41B7CF3C" w14:textId="77777777" w:rsidR="0067510F" w:rsidRPr="004639D1" w:rsidRDefault="0067510F" w:rsidP="000E7865">
      <w:pPr>
        <w:spacing w:after="0" w:line="480" w:lineRule="auto"/>
        <w:jc w:val="both"/>
        <w:rPr>
          <w:b/>
          <w:i/>
        </w:rPr>
      </w:pPr>
      <w:r w:rsidRPr="004639D1">
        <w:rPr>
          <w:b/>
          <w:i/>
        </w:rPr>
        <w:t>Equation (9)</w:t>
      </w:r>
    </w:p>
    <w:p w14:paraId="43960E62" w14:textId="77777777" w:rsidR="0067510F" w:rsidRPr="004639D1" w:rsidRDefault="0067510F" w:rsidP="000E7865">
      <w:pPr>
        <w:spacing w:after="0" w:line="480" w:lineRule="auto"/>
        <w:jc w:val="both"/>
      </w:pPr>
      <w:r w:rsidRPr="004639D1">
        <w:t>P(i,j) represents the element located at row ‘i’ and column ‘j’</w:t>
      </w:r>
    </w:p>
    <w:p w14:paraId="6EB29A6B" w14:textId="4EB14826" w:rsidR="0067510F" w:rsidRPr="004639D1" w:rsidRDefault="0067510F" w:rsidP="000E7865">
      <w:pPr>
        <w:spacing w:after="0" w:line="480" w:lineRule="auto"/>
        <w:jc w:val="both"/>
      </w:pPr>
      <w:r w:rsidRPr="004639D1">
        <w:t>I(x,y) represents the intensity value of a pixel at position (x,y)</w:t>
      </w:r>
      <w:r w:rsidR="000E7865" w:rsidRPr="004639D1">
        <w:t>.</w:t>
      </w:r>
    </w:p>
    <w:p w14:paraId="54DAEC63" w14:textId="77777777" w:rsidR="0067510F" w:rsidRPr="004639D1" w:rsidRDefault="0067510F" w:rsidP="000E7865">
      <w:pPr>
        <w:spacing w:after="0" w:line="480" w:lineRule="auto"/>
        <w:jc w:val="both"/>
      </w:pPr>
    </w:p>
    <w:p w14:paraId="6DAB72FF" w14:textId="77777777" w:rsidR="0067510F" w:rsidRPr="004639D1" w:rsidRDefault="0067510F" w:rsidP="000E7865">
      <w:pPr>
        <w:spacing w:after="0" w:line="480" w:lineRule="auto"/>
        <w:jc w:val="both"/>
      </w:pPr>
      <w:r w:rsidRPr="004639D1">
        <w:t>The difference in intensity between adjacent pixels is measured accurately, keeping in mind the uniformity of the image, which would help highlight similar areas for homogeneity.</w:t>
      </w:r>
    </w:p>
    <w:p w14:paraId="65678317" w14:textId="77777777" w:rsidR="0067510F" w:rsidRPr="004639D1" w:rsidRDefault="0067510F" w:rsidP="0067510F">
      <w:pPr>
        <w:spacing w:line="480" w:lineRule="auto"/>
      </w:pPr>
    </w:p>
    <w:p w14:paraId="487B9A3C" w14:textId="77777777" w:rsidR="008C61DB" w:rsidRDefault="0067510F" w:rsidP="008C61DB">
      <w:pPr>
        <w:keepNext/>
        <w:spacing w:line="480" w:lineRule="auto"/>
      </w:pPr>
      <w:r w:rsidRPr="004639D1">
        <w:rPr>
          <w:noProof/>
        </w:rPr>
        <w:drawing>
          <wp:inline distT="0" distB="0" distL="0" distR="0" wp14:anchorId="2543273B" wp14:editId="4D418D17">
            <wp:extent cx="3905250" cy="2105025"/>
            <wp:effectExtent l="0" t="0" r="0" b="9525"/>
            <wp:docPr id="1385099396"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05250" cy="2105025"/>
                    </a:xfrm>
                    <a:prstGeom prst="rect">
                      <a:avLst/>
                    </a:prstGeom>
                    <a:noFill/>
                    <a:ln>
                      <a:noFill/>
                    </a:ln>
                  </pic:spPr>
                </pic:pic>
              </a:graphicData>
            </a:graphic>
          </wp:inline>
        </w:drawing>
      </w:r>
    </w:p>
    <w:p w14:paraId="2B44CB16" w14:textId="452DF1AD" w:rsidR="0067510F" w:rsidRPr="004639D1" w:rsidRDefault="008C61DB" w:rsidP="0067510F">
      <w:pPr>
        <w:spacing w:line="480" w:lineRule="auto"/>
        <w:rPr>
          <w:b/>
          <w:i/>
        </w:rPr>
      </w:pPr>
      <w:r w:rsidRPr="008C61DB">
        <w:rPr>
          <w:b/>
          <w:bCs/>
        </w:rPr>
        <w:t xml:space="preserve">Figure 3.11: </w:t>
      </w:r>
      <w:r w:rsidRPr="008C61DB">
        <w:rPr>
          <w:b/>
          <w:bCs/>
          <w:i/>
        </w:rPr>
        <w:t>Morphologically</w:t>
      </w:r>
      <w:r w:rsidRPr="004639D1">
        <w:rPr>
          <w:b/>
          <w:i/>
        </w:rPr>
        <w:t xml:space="preserve"> processed 200 Naira Note</w:t>
      </w:r>
    </w:p>
    <w:p w14:paraId="40307E68" w14:textId="77777777" w:rsidR="008C61DB" w:rsidRDefault="0067510F" w:rsidP="008C61DB">
      <w:pPr>
        <w:keepNext/>
        <w:spacing w:line="480" w:lineRule="auto"/>
      </w:pPr>
      <w:r w:rsidRPr="004639D1">
        <w:rPr>
          <w:noProof/>
        </w:rPr>
        <w:lastRenderedPageBreak/>
        <w:drawing>
          <wp:inline distT="0" distB="0" distL="0" distR="0" wp14:anchorId="1C44D96E" wp14:editId="7C26D8ED">
            <wp:extent cx="3952875" cy="2076450"/>
            <wp:effectExtent l="0" t="0" r="9525" b="0"/>
            <wp:docPr id="1842614780"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9.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52875" cy="2076450"/>
                    </a:xfrm>
                    <a:prstGeom prst="rect">
                      <a:avLst/>
                    </a:prstGeom>
                    <a:noFill/>
                    <a:ln>
                      <a:noFill/>
                    </a:ln>
                  </pic:spPr>
                </pic:pic>
              </a:graphicData>
            </a:graphic>
          </wp:inline>
        </w:drawing>
      </w:r>
    </w:p>
    <w:p w14:paraId="5AF1F5BC" w14:textId="6832F680" w:rsidR="0067510F" w:rsidRDefault="008C61DB" w:rsidP="008C61DB">
      <w:pPr>
        <w:pStyle w:val="Caption"/>
        <w:rPr>
          <w:b/>
          <w:bCs/>
          <w:color w:val="000000" w:themeColor="text1"/>
          <w:sz w:val="24"/>
          <w:szCs w:val="24"/>
        </w:rPr>
      </w:pPr>
      <w:bookmarkStart w:id="133" w:name="_Toc199763363"/>
      <w:r w:rsidRPr="008C61DB">
        <w:rPr>
          <w:b/>
          <w:bCs/>
          <w:color w:val="000000" w:themeColor="text1"/>
          <w:sz w:val="24"/>
          <w:szCs w:val="24"/>
        </w:rPr>
        <w:t>Figure 3.12: Morphologically processed 500 Naira Note</w:t>
      </w:r>
      <w:bookmarkEnd w:id="133"/>
    </w:p>
    <w:p w14:paraId="3266740E" w14:textId="77777777" w:rsidR="008C61DB" w:rsidRPr="008C61DB" w:rsidRDefault="008C61DB" w:rsidP="008C61DB"/>
    <w:p w14:paraId="25268C84" w14:textId="77777777" w:rsidR="008C61DB" w:rsidRDefault="0067510F" w:rsidP="008C61DB">
      <w:pPr>
        <w:keepNext/>
        <w:spacing w:line="480" w:lineRule="auto"/>
      </w:pPr>
      <w:r w:rsidRPr="004639D1">
        <w:rPr>
          <w:noProof/>
        </w:rPr>
        <w:drawing>
          <wp:inline distT="0" distB="0" distL="0" distR="0" wp14:anchorId="18560005" wp14:editId="0870FBCB">
            <wp:extent cx="3457575" cy="1962150"/>
            <wp:effectExtent l="0" t="0" r="9525" b="0"/>
            <wp:docPr id="174351592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57575" cy="1962150"/>
                    </a:xfrm>
                    <a:prstGeom prst="rect">
                      <a:avLst/>
                    </a:prstGeom>
                    <a:noFill/>
                    <a:ln>
                      <a:noFill/>
                    </a:ln>
                  </pic:spPr>
                </pic:pic>
              </a:graphicData>
            </a:graphic>
          </wp:inline>
        </w:drawing>
      </w:r>
    </w:p>
    <w:p w14:paraId="37923884" w14:textId="2C9A6D15" w:rsidR="0067510F" w:rsidRDefault="008C61DB" w:rsidP="008C61DB">
      <w:pPr>
        <w:pStyle w:val="Caption"/>
        <w:rPr>
          <w:b/>
          <w:bCs/>
          <w:color w:val="000000" w:themeColor="text1"/>
          <w:sz w:val="24"/>
          <w:szCs w:val="24"/>
        </w:rPr>
      </w:pPr>
      <w:bookmarkStart w:id="134" w:name="_Toc199763364"/>
      <w:r w:rsidRPr="008C61DB">
        <w:rPr>
          <w:b/>
          <w:bCs/>
          <w:color w:val="000000" w:themeColor="text1"/>
          <w:sz w:val="24"/>
          <w:szCs w:val="24"/>
        </w:rPr>
        <w:t>Figure 3.13: Morphological processed 1000 Naira Note</w:t>
      </w:r>
      <w:bookmarkEnd w:id="134"/>
    </w:p>
    <w:p w14:paraId="3B578390" w14:textId="77777777" w:rsidR="00612E3E" w:rsidRPr="00612E3E" w:rsidRDefault="00612E3E" w:rsidP="00612E3E"/>
    <w:p w14:paraId="22610AAD" w14:textId="77777777" w:rsidR="0067510F" w:rsidRPr="004639D1" w:rsidRDefault="0067510F" w:rsidP="004F0B03">
      <w:pPr>
        <w:pStyle w:val="Heading3"/>
        <w:rPr>
          <w:b w:val="0"/>
        </w:rPr>
      </w:pPr>
      <w:bookmarkStart w:id="135" w:name="_Toc199513281"/>
      <w:bookmarkStart w:id="136" w:name="_Toc199715441"/>
      <w:r w:rsidRPr="004639D1">
        <w:t>Features extracted in the Nigerian naira note.</w:t>
      </w:r>
      <w:bookmarkEnd w:id="135"/>
      <w:bookmarkEnd w:id="136"/>
    </w:p>
    <w:p w14:paraId="7FE35BA5" w14:textId="22E558B8" w:rsidR="0067510F" w:rsidRPr="004639D1" w:rsidRDefault="0067510F" w:rsidP="00612E3E">
      <w:pPr>
        <w:pStyle w:val="ListParagraph"/>
        <w:numPr>
          <w:ilvl w:val="1"/>
          <w:numId w:val="6"/>
        </w:numPr>
        <w:spacing w:after="0" w:line="480" w:lineRule="auto"/>
        <w:jc w:val="both"/>
      </w:pPr>
      <w:r w:rsidRPr="004639D1">
        <w:t>The numbering block, an essential component of the naira note, which is used to tell the denomination of the naira note manually is extracted from the currency note image.</w:t>
      </w:r>
    </w:p>
    <w:p w14:paraId="3B1FB616" w14:textId="57E73AEB" w:rsidR="0067510F" w:rsidRPr="004639D1" w:rsidRDefault="0067510F" w:rsidP="00612E3E">
      <w:pPr>
        <w:pStyle w:val="ListParagraph"/>
        <w:numPr>
          <w:ilvl w:val="1"/>
          <w:numId w:val="6"/>
        </w:numPr>
        <w:spacing w:after="0" w:line="480" w:lineRule="auto"/>
        <w:jc w:val="both"/>
      </w:pPr>
      <w:r w:rsidRPr="004639D1">
        <w:t>The security thread is a thin, shiny line that runs through the naira note. You can see it when you hold the note up to the light. It helps confirm if the note is real. When analyzing a note's image, this thread is checked for its unique look and position, which fake notes usually can’t copy.</w:t>
      </w:r>
    </w:p>
    <w:p w14:paraId="74C9342D" w14:textId="576EA25D" w:rsidR="0067510F" w:rsidRPr="004639D1" w:rsidRDefault="0067510F" w:rsidP="00612E3E">
      <w:pPr>
        <w:pStyle w:val="ListParagraph"/>
        <w:numPr>
          <w:ilvl w:val="1"/>
          <w:numId w:val="6"/>
        </w:numPr>
        <w:spacing w:after="0" w:line="480" w:lineRule="auto"/>
        <w:jc w:val="both"/>
      </w:pPr>
      <w:r w:rsidRPr="004639D1">
        <w:lastRenderedPageBreak/>
        <w:t>The watermark is a faint image, like a portrait or number, hidden in the paper of the naira note. It shows up when you hold the note against the light. During image processing, the watermark is checked to ensure it matches the real note’s design, making it harder for counterfeit notes to pass as genuine.</w:t>
      </w:r>
    </w:p>
    <w:p w14:paraId="65E3A638" w14:textId="77777777" w:rsidR="0067510F" w:rsidRPr="004639D1" w:rsidRDefault="0067510F" w:rsidP="00C907AF">
      <w:pPr>
        <w:spacing w:after="0" w:line="480" w:lineRule="auto"/>
        <w:jc w:val="both"/>
      </w:pPr>
    </w:p>
    <w:p w14:paraId="696CA68E" w14:textId="26DF7E5B" w:rsidR="0067510F" w:rsidRPr="004639D1" w:rsidRDefault="0067510F" w:rsidP="00CA0425">
      <w:pPr>
        <w:pStyle w:val="ListParagraph"/>
        <w:numPr>
          <w:ilvl w:val="1"/>
          <w:numId w:val="6"/>
        </w:numPr>
        <w:spacing w:after="0" w:line="480" w:lineRule="auto"/>
        <w:jc w:val="both"/>
      </w:pPr>
      <w:r w:rsidRPr="004639D1">
        <w:t>The portrait block is the picture of a person or symbol on the naira note. It’s a key part of the design that helps people identify the note. When scanning the note, this image is analyzed to make sure it’s clear and correctly printed, as fakes often mess up the details</w:t>
      </w:r>
    </w:p>
    <w:p w14:paraId="083E8B3A" w14:textId="3955307A" w:rsidR="0067510F" w:rsidRPr="004639D1" w:rsidRDefault="0067510F" w:rsidP="00CA0425">
      <w:pPr>
        <w:pStyle w:val="ListParagraph"/>
        <w:numPr>
          <w:ilvl w:val="1"/>
          <w:numId w:val="6"/>
        </w:numPr>
        <w:spacing w:after="0" w:line="480" w:lineRule="auto"/>
        <w:jc w:val="both"/>
      </w:pPr>
      <w:r w:rsidRPr="004639D1">
        <w:t>The lettering block includes all the text on the naira note, like the country name and the value of the note. It’s important for recognizing the note's denomination. In image checks, the text is analyzed for accuracy, since fake notes often get the fonts or spacing wrong. The image below in Figure 3.1</w:t>
      </w:r>
      <w:r w:rsidR="00DE29A1">
        <w:t>4</w:t>
      </w:r>
      <w:r w:rsidRPr="004639D1">
        <w:t xml:space="preserve"> shows the features extracted in the naira note.</w:t>
      </w:r>
    </w:p>
    <w:p w14:paraId="4E3F057E" w14:textId="1916CF1B" w:rsidR="008C61DB" w:rsidRDefault="00DE149B" w:rsidP="008C61DB">
      <w:pPr>
        <w:keepNext/>
        <w:spacing w:line="480" w:lineRule="auto"/>
        <w:jc w:val="both"/>
      </w:pPr>
      <w:r>
        <w:rPr>
          <w:noProof/>
        </w:rPr>
        <w:drawing>
          <wp:inline distT="0" distB="0" distL="0" distR="0" wp14:anchorId="76B632D0" wp14:editId="3AD9D74D">
            <wp:extent cx="3694176" cy="3449016"/>
            <wp:effectExtent l="0" t="0" r="1905" b="0"/>
            <wp:docPr id="2077029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04830" cy="3458963"/>
                    </a:xfrm>
                    <a:prstGeom prst="rect">
                      <a:avLst/>
                    </a:prstGeom>
                    <a:noFill/>
                    <a:ln>
                      <a:noFill/>
                    </a:ln>
                  </pic:spPr>
                </pic:pic>
              </a:graphicData>
            </a:graphic>
          </wp:inline>
        </w:drawing>
      </w:r>
    </w:p>
    <w:p w14:paraId="626FEA4A" w14:textId="26024F3F" w:rsidR="0067510F" w:rsidRPr="008C61DB" w:rsidRDefault="008C61DB" w:rsidP="008C61DB">
      <w:pPr>
        <w:pStyle w:val="Caption"/>
        <w:jc w:val="both"/>
        <w:rPr>
          <w:b/>
          <w:bCs/>
          <w:color w:val="000000" w:themeColor="text1"/>
          <w:sz w:val="24"/>
          <w:szCs w:val="24"/>
        </w:rPr>
      </w:pPr>
      <w:bookmarkStart w:id="137" w:name="_Toc199763365"/>
      <w:r w:rsidRPr="008C61DB">
        <w:rPr>
          <w:b/>
          <w:bCs/>
          <w:color w:val="000000" w:themeColor="text1"/>
          <w:sz w:val="24"/>
          <w:szCs w:val="24"/>
        </w:rPr>
        <w:t>Figure 3.14: Sample of extracted features in a Nigerian naira note</w:t>
      </w:r>
      <w:bookmarkEnd w:id="137"/>
    </w:p>
    <w:p w14:paraId="00E1CBF6" w14:textId="77777777" w:rsidR="0067510F" w:rsidRPr="004639D1" w:rsidRDefault="0067510F" w:rsidP="00DE2289">
      <w:pPr>
        <w:spacing w:after="0" w:line="480" w:lineRule="auto"/>
        <w:jc w:val="both"/>
        <w:rPr>
          <w:b/>
        </w:rPr>
      </w:pPr>
    </w:p>
    <w:p w14:paraId="715A3FA8" w14:textId="6B14069E" w:rsidR="0067510F" w:rsidRPr="004639D1" w:rsidRDefault="00B241C0" w:rsidP="004F0B03">
      <w:pPr>
        <w:pStyle w:val="Heading2"/>
        <w:rPr>
          <w:b w:val="0"/>
        </w:rPr>
      </w:pPr>
      <w:r w:rsidRPr="004639D1">
        <w:t xml:space="preserve"> </w:t>
      </w:r>
      <w:bookmarkStart w:id="138" w:name="_Toc199513282"/>
      <w:bookmarkStart w:id="139" w:name="_Toc199715442"/>
      <w:r w:rsidR="0067510F" w:rsidRPr="004639D1">
        <w:t>Create Training Dataset</w:t>
      </w:r>
      <w:bookmarkEnd w:id="138"/>
      <w:bookmarkEnd w:id="139"/>
    </w:p>
    <w:p w14:paraId="2E48FF14" w14:textId="77777777" w:rsidR="0067510F" w:rsidRPr="004639D1" w:rsidRDefault="0067510F" w:rsidP="00DE2289">
      <w:pPr>
        <w:spacing w:after="0" w:line="480" w:lineRule="auto"/>
        <w:jc w:val="both"/>
      </w:pPr>
      <w:r w:rsidRPr="004639D1">
        <w:t>The focus is on compiling all the data thus far into a dataset that is properly labeled for the machine learning process.</w:t>
      </w:r>
    </w:p>
    <w:p w14:paraId="416E68A0" w14:textId="77777777" w:rsidR="0067510F" w:rsidRPr="004639D1" w:rsidRDefault="0067510F" w:rsidP="00DE2289">
      <w:pPr>
        <w:spacing w:after="0" w:line="480" w:lineRule="auto"/>
        <w:jc w:val="both"/>
        <w:rPr>
          <w:b/>
          <w:bCs/>
        </w:rPr>
      </w:pPr>
    </w:p>
    <w:p w14:paraId="43B08B1B" w14:textId="77777777" w:rsidR="0067510F" w:rsidRPr="004639D1" w:rsidRDefault="0067510F" w:rsidP="004F0B03">
      <w:pPr>
        <w:pStyle w:val="Heading3"/>
        <w:rPr>
          <w:b w:val="0"/>
        </w:rPr>
      </w:pPr>
      <w:bookmarkStart w:id="140" w:name="_Toc199513283"/>
      <w:bookmarkStart w:id="141" w:name="_Toc199715443"/>
      <w:r w:rsidRPr="004639D1">
        <w:t>Feature Collection</w:t>
      </w:r>
      <w:bookmarkEnd w:id="140"/>
      <w:bookmarkEnd w:id="141"/>
      <w:r w:rsidRPr="004639D1">
        <w:t xml:space="preserve"> </w:t>
      </w:r>
    </w:p>
    <w:p w14:paraId="66D56180" w14:textId="77777777" w:rsidR="0067510F" w:rsidRPr="004639D1" w:rsidRDefault="0067510F" w:rsidP="00DE2289">
      <w:pPr>
        <w:spacing w:after="0" w:line="480" w:lineRule="auto"/>
        <w:jc w:val="both"/>
      </w:pPr>
      <w:r w:rsidRPr="004639D1">
        <w:t>After the extraction of features, the features are organized in a matrix form containing the mean, contrast, homogeneity, and energy.</w:t>
      </w:r>
    </w:p>
    <w:p w14:paraId="230A4B69" w14:textId="77777777" w:rsidR="0067510F" w:rsidRPr="004639D1" w:rsidRDefault="0067510F" w:rsidP="00DE2289">
      <w:pPr>
        <w:spacing w:after="0" w:line="480" w:lineRule="auto"/>
        <w:jc w:val="both"/>
      </w:pPr>
    </w:p>
    <w:p w14:paraId="5CFBC1CD" w14:textId="77777777" w:rsidR="0067510F" w:rsidRPr="004639D1" w:rsidRDefault="0067510F" w:rsidP="00DE2289">
      <w:pPr>
        <w:spacing w:after="0" w:line="480" w:lineRule="auto"/>
        <w:jc w:val="both"/>
      </w:pPr>
      <w:r w:rsidRPr="004639D1">
        <w:t>The rows and columns of the matrix contain the Nigerian Note and its specific feature, respectively.</w:t>
      </w:r>
    </w:p>
    <w:p w14:paraId="4146BA54" w14:textId="77777777" w:rsidR="0067510F" w:rsidRPr="004639D1" w:rsidRDefault="0067510F" w:rsidP="00DE2289">
      <w:pPr>
        <w:spacing w:after="0" w:line="480" w:lineRule="auto"/>
        <w:jc w:val="both"/>
      </w:pPr>
    </w:p>
    <w:p w14:paraId="5166EEB9" w14:textId="77777777" w:rsidR="0067510F" w:rsidRPr="004639D1" w:rsidRDefault="0067510F" w:rsidP="00DE2289">
      <w:pPr>
        <w:spacing w:after="0" w:line="480" w:lineRule="auto"/>
        <w:jc w:val="both"/>
      </w:pPr>
      <w:r w:rsidRPr="004639D1">
        <w:t>The algorithm for the feature collection is as follows:</w:t>
      </w:r>
    </w:p>
    <w:p w14:paraId="74E1109C" w14:textId="77777777" w:rsidR="0067510F" w:rsidRPr="004639D1" w:rsidRDefault="0067510F" w:rsidP="00DE2289">
      <w:pPr>
        <w:spacing w:after="0" w:line="480" w:lineRule="auto"/>
        <w:jc w:val="both"/>
      </w:pPr>
      <w:r w:rsidRPr="004639D1">
        <w:t>1. Initialize workspace (clear variables, close figures, reset environment).</w:t>
      </w:r>
    </w:p>
    <w:p w14:paraId="794735F7" w14:textId="77777777" w:rsidR="0067510F" w:rsidRPr="004639D1" w:rsidRDefault="0067510F" w:rsidP="00DE2289">
      <w:pPr>
        <w:spacing w:after="0" w:line="480" w:lineRule="auto"/>
        <w:jc w:val="both"/>
      </w:pPr>
      <w:r w:rsidRPr="004639D1">
        <w:t>2. Navigate to the dataset folder.</w:t>
      </w:r>
    </w:p>
    <w:p w14:paraId="3BEE4A54" w14:textId="77777777" w:rsidR="0067510F" w:rsidRPr="004639D1" w:rsidRDefault="0067510F" w:rsidP="00DE2289">
      <w:pPr>
        <w:spacing w:after="0" w:line="480" w:lineRule="auto"/>
        <w:jc w:val="both"/>
      </w:pPr>
      <w:r w:rsidRPr="004639D1">
        <w:t>3. Create an empty matrix `df` to store features.</w:t>
      </w:r>
    </w:p>
    <w:p w14:paraId="3FA64D43" w14:textId="77777777" w:rsidR="0067510F" w:rsidRPr="004639D1" w:rsidRDefault="0067510F" w:rsidP="00DE2289">
      <w:pPr>
        <w:spacing w:after="0" w:line="480" w:lineRule="auto"/>
        <w:jc w:val="both"/>
      </w:pPr>
      <w:r w:rsidRPr="004639D1">
        <w:t>4. For each image `i` from 1 to 20:</w:t>
      </w:r>
    </w:p>
    <w:p w14:paraId="69EEC786" w14:textId="77777777" w:rsidR="0067510F" w:rsidRPr="004639D1" w:rsidRDefault="0067510F" w:rsidP="00DE2289">
      <w:pPr>
        <w:spacing w:after="0" w:line="480" w:lineRule="auto"/>
        <w:jc w:val="both"/>
      </w:pPr>
      <w:r w:rsidRPr="004639D1">
        <w:t xml:space="preserve">    a. Read image `B` using its filename.</w:t>
      </w:r>
    </w:p>
    <w:p w14:paraId="086944C3" w14:textId="77777777" w:rsidR="0067510F" w:rsidRPr="004639D1" w:rsidRDefault="0067510F" w:rsidP="00DE2289">
      <w:pPr>
        <w:spacing w:after="0" w:line="480" w:lineRule="auto"/>
        <w:jc w:val="both"/>
      </w:pPr>
      <w:r w:rsidRPr="004639D1">
        <w:t xml:space="preserve">    b. Resize image `I` to 50% of original size.</w:t>
      </w:r>
    </w:p>
    <w:p w14:paraId="497FA197" w14:textId="77777777" w:rsidR="0067510F" w:rsidRPr="004639D1" w:rsidRDefault="0067510F" w:rsidP="00DE2289">
      <w:pPr>
        <w:spacing w:after="0" w:line="480" w:lineRule="auto"/>
        <w:jc w:val="both"/>
      </w:pPr>
      <w:r w:rsidRPr="004639D1">
        <w:t xml:space="preserve">    c. Segment the image:</w:t>
      </w:r>
    </w:p>
    <w:p w14:paraId="4066F2E6" w14:textId="77777777" w:rsidR="0067510F" w:rsidRPr="004639D1" w:rsidRDefault="0067510F" w:rsidP="00851C43">
      <w:pPr>
        <w:numPr>
          <w:ilvl w:val="0"/>
          <w:numId w:val="5"/>
        </w:numPr>
        <w:spacing w:after="0" w:line="480" w:lineRule="auto"/>
        <w:jc w:val="both"/>
      </w:pPr>
      <w:r w:rsidRPr="004639D1">
        <w:t>Create a binary mask `BW`.</w:t>
      </w:r>
    </w:p>
    <w:p w14:paraId="4881419D" w14:textId="77777777" w:rsidR="0067510F" w:rsidRPr="004639D1" w:rsidRDefault="0067510F" w:rsidP="00851C43">
      <w:pPr>
        <w:numPr>
          <w:ilvl w:val="0"/>
          <w:numId w:val="5"/>
        </w:numPr>
        <w:spacing w:after="0" w:line="480" w:lineRule="auto"/>
        <w:jc w:val="both"/>
      </w:pPr>
      <w:r w:rsidRPr="004639D1">
        <w:t>Extract the segmented RGB image `maskedRGBImage`.</w:t>
      </w:r>
    </w:p>
    <w:p w14:paraId="21BEF8A2" w14:textId="77777777" w:rsidR="0067510F" w:rsidRPr="004639D1" w:rsidRDefault="0067510F" w:rsidP="00DE2289">
      <w:pPr>
        <w:spacing w:after="0" w:line="480" w:lineRule="auto"/>
        <w:jc w:val="both"/>
      </w:pPr>
      <w:r w:rsidRPr="004639D1">
        <w:t xml:space="preserve">    d. Convert `maskedRGBImage` to grayscale `B`.</w:t>
      </w:r>
    </w:p>
    <w:p w14:paraId="3655151A" w14:textId="77777777" w:rsidR="0067510F" w:rsidRPr="004639D1" w:rsidRDefault="0067510F" w:rsidP="00DE2289">
      <w:pPr>
        <w:spacing w:after="0" w:line="480" w:lineRule="auto"/>
        <w:jc w:val="both"/>
      </w:pPr>
      <w:r w:rsidRPr="004639D1">
        <w:t xml:space="preserve">    e. Apply morphological processing:</w:t>
      </w:r>
    </w:p>
    <w:p w14:paraId="79174D66" w14:textId="77777777" w:rsidR="0067510F" w:rsidRPr="004639D1" w:rsidRDefault="0067510F" w:rsidP="00851C43">
      <w:pPr>
        <w:numPr>
          <w:ilvl w:val="0"/>
          <w:numId w:val="5"/>
        </w:numPr>
        <w:spacing w:after="0" w:line="480" w:lineRule="auto"/>
        <w:jc w:val="both"/>
      </w:pPr>
      <w:r w:rsidRPr="004639D1">
        <w:t>Define structuring element `SE` (rectangle `[40, 30]`).</w:t>
      </w:r>
    </w:p>
    <w:p w14:paraId="0E0142C9" w14:textId="77777777" w:rsidR="0067510F" w:rsidRPr="004639D1" w:rsidRDefault="0067510F" w:rsidP="00851C43">
      <w:pPr>
        <w:numPr>
          <w:ilvl w:val="0"/>
          <w:numId w:val="5"/>
        </w:numPr>
        <w:spacing w:after="0" w:line="480" w:lineRule="auto"/>
        <w:jc w:val="both"/>
      </w:pPr>
      <w:r w:rsidRPr="004639D1">
        <w:lastRenderedPageBreak/>
        <w:t>Apply morphological opening to get processed image `img`.</w:t>
      </w:r>
    </w:p>
    <w:p w14:paraId="616BCEE4" w14:textId="77777777" w:rsidR="0067510F" w:rsidRPr="004639D1" w:rsidRDefault="0067510F" w:rsidP="00DE2289">
      <w:pPr>
        <w:spacing w:after="0" w:line="480" w:lineRule="auto"/>
        <w:jc w:val="both"/>
      </w:pPr>
      <w:r w:rsidRPr="004639D1">
        <w:t xml:space="preserve">    f. Compute GLCM and texture features:</w:t>
      </w:r>
    </w:p>
    <w:p w14:paraId="7FECF1AB" w14:textId="77777777" w:rsidR="0067510F" w:rsidRPr="004639D1" w:rsidRDefault="0067510F" w:rsidP="00851C43">
      <w:pPr>
        <w:numPr>
          <w:ilvl w:val="0"/>
          <w:numId w:val="7"/>
        </w:numPr>
        <w:spacing w:after="0" w:line="480" w:lineRule="auto"/>
        <w:jc w:val="both"/>
      </w:pPr>
      <w:r w:rsidRPr="004639D1">
        <w:t>Contrast, energy, and homogeneity from GLCM.</w:t>
      </w:r>
    </w:p>
    <w:p w14:paraId="40001C17" w14:textId="77777777" w:rsidR="0067510F" w:rsidRPr="004639D1" w:rsidRDefault="0067510F" w:rsidP="00851C43">
      <w:pPr>
        <w:numPr>
          <w:ilvl w:val="0"/>
          <w:numId w:val="7"/>
        </w:numPr>
        <w:spacing w:after="0" w:line="480" w:lineRule="auto"/>
        <w:jc w:val="both"/>
      </w:pPr>
      <w:r w:rsidRPr="004639D1">
        <w:t>Mean, Standard Deviation, Entropy, RMS, Variance, Smoothness, IDM.</w:t>
      </w:r>
    </w:p>
    <w:p w14:paraId="5F4278A4" w14:textId="77777777" w:rsidR="0067510F" w:rsidRPr="004639D1" w:rsidRDefault="0067510F" w:rsidP="00DE2289">
      <w:pPr>
        <w:spacing w:after="0" w:line="480" w:lineRule="auto"/>
        <w:jc w:val="both"/>
      </w:pPr>
      <w:r w:rsidRPr="004639D1">
        <w:t xml:space="preserve">    g. Combine features into vector `Fr` and append to `df`.</w:t>
      </w:r>
    </w:p>
    <w:p w14:paraId="141B2710" w14:textId="77777777" w:rsidR="0067510F" w:rsidRPr="004639D1" w:rsidRDefault="0067510F" w:rsidP="00DE2289">
      <w:pPr>
        <w:spacing w:after="0" w:line="480" w:lineRule="auto"/>
        <w:jc w:val="both"/>
      </w:pPr>
      <w:r w:rsidRPr="004639D1">
        <w:t>5. Exit the dataset folder.</w:t>
      </w:r>
    </w:p>
    <w:p w14:paraId="1D6085CC" w14:textId="6521EBB3" w:rsidR="0067510F" w:rsidRPr="004639D1" w:rsidRDefault="0067510F" w:rsidP="00DE77BC">
      <w:pPr>
        <w:spacing w:after="0" w:line="480" w:lineRule="auto"/>
        <w:jc w:val="both"/>
      </w:pPr>
      <w:r w:rsidRPr="004639D1">
        <w:t>6. Return `df` as the collected feature dataset.</w:t>
      </w:r>
    </w:p>
    <w:p w14:paraId="53225CBA" w14:textId="77777777" w:rsidR="00DE2289" w:rsidRPr="004639D1" w:rsidRDefault="00DE2289" w:rsidP="00DE77BC">
      <w:pPr>
        <w:spacing w:after="0" w:line="480" w:lineRule="auto"/>
        <w:jc w:val="both"/>
      </w:pPr>
    </w:p>
    <w:p w14:paraId="1AF999E2" w14:textId="29B3B722" w:rsidR="0067510F" w:rsidRPr="004639D1" w:rsidRDefault="0067510F" w:rsidP="00DE77BC">
      <w:pPr>
        <w:spacing w:after="0" w:line="480" w:lineRule="auto"/>
        <w:jc w:val="both"/>
      </w:pPr>
      <w:r w:rsidRPr="004639D1">
        <w:t>Through the process of this algorithm, expressed below in Figure 3.1</w:t>
      </w:r>
      <w:r w:rsidR="00DE29A1">
        <w:t>5</w:t>
      </w:r>
      <w:r w:rsidRPr="004639D1">
        <w:t>, is the feature collection code</w:t>
      </w:r>
    </w:p>
    <w:p w14:paraId="1AB92043" w14:textId="77777777" w:rsidR="008C61DB" w:rsidRDefault="0067510F" w:rsidP="008C61DB">
      <w:pPr>
        <w:keepNext/>
        <w:spacing w:line="480" w:lineRule="auto"/>
      </w:pPr>
      <w:r w:rsidRPr="004639D1">
        <w:rPr>
          <w:noProof/>
        </w:rPr>
        <w:lastRenderedPageBreak/>
        <w:drawing>
          <wp:inline distT="0" distB="0" distL="0" distR="0" wp14:anchorId="203C2E13" wp14:editId="73BD3A06">
            <wp:extent cx="5731510" cy="2519680"/>
            <wp:effectExtent l="0" t="0" r="2540" b="0"/>
            <wp:docPr id="1710510051" name="Picture 164"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510051" name="Picture 164" descr="A screenshot of a computer code&#10;&#10;AI-generated content may be incorrec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2519680"/>
                    </a:xfrm>
                    <a:prstGeom prst="rect">
                      <a:avLst/>
                    </a:prstGeom>
                    <a:noFill/>
                    <a:ln>
                      <a:noFill/>
                    </a:ln>
                  </pic:spPr>
                </pic:pic>
              </a:graphicData>
            </a:graphic>
          </wp:inline>
        </w:drawing>
      </w:r>
      <w:r w:rsidRPr="004639D1">
        <w:rPr>
          <w:noProof/>
        </w:rPr>
        <w:drawing>
          <wp:inline distT="0" distB="0" distL="0" distR="0" wp14:anchorId="3FC04021" wp14:editId="3D67DD69">
            <wp:extent cx="5731510" cy="2620645"/>
            <wp:effectExtent l="0" t="0" r="2540" b="8255"/>
            <wp:docPr id="1469574205" name="Picture 163"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574205" name="Picture 163" descr="A screen shot of a computer code&#10;&#10;AI-generated content may be incorrec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2620645"/>
                    </a:xfrm>
                    <a:prstGeom prst="rect">
                      <a:avLst/>
                    </a:prstGeom>
                    <a:noFill/>
                    <a:ln>
                      <a:noFill/>
                    </a:ln>
                  </pic:spPr>
                </pic:pic>
              </a:graphicData>
            </a:graphic>
          </wp:inline>
        </w:drawing>
      </w:r>
    </w:p>
    <w:p w14:paraId="7F95ECF8" w14:textId="77777777" w:rsidR="008C61DB" w:rsidRPr="008C61DB" w:rsidRDefault="008C61DB" w:rsidP="008C61DB">
      <w:pPr>
        <w:spacing w:after="0" w:line="480" w:lineRule="auto"/>
        <w:rPr>
          <w:b/>
          <w:bCs/>
          <w:i/>
        </w:rPr>
      </w:pPr>
      <w:r w:rsidRPr="008C61DB">
        <w:rPr>
          <w:b/>
          <w:bCs/>
        </w:rPr>
        <w:t xml:space="preserve">Figure </w:t>
      </w:r>
      <w:r w:rsidRPr="008C61DB">
        <w:rPr>
          <w:b/>
          <w:bCs/>
          <w:i/>
        </w:rPr>
        <w:t>3.15: Feature collection code</w:t>
      </w:r>
    </w:p>
    <w:p w14:paraId="11722588" w14:textId="77777777" w:rsidR="0067510F" w:rsidRPr="004639D1" w:rsidRDefault="0067510F" w:rsidP="00DE2289">
      <w:pPr>
        <w:spacing w:after="0" w:line="480" w:lineRule="auto"/>
        <w:rPr>
          <w:b/>
          <w:i/>
        </w:rPr>
      </w:pPr>
    </w:p>
    <w:p w14:paraId="63167D43" w14:textId="77777777" w:rsidR="0067510F" w:rsidRPr="004639D1" w:rsidRDefault="0067510F" w:rsidP="004F0B03">
      <w:pPr>
        <w:pStyle w:val="Heading3"/>
        <w:rPr>
          <w:b w:val="0"/>
        </w:rPr>
      </w:pPr>
      <w:bookmarkStart w:id="142" w:name="_Toc199513284"/>
      <w:bookmarkStart w:id="143" w:name="_Toc199715444"/>
      <w:r w:rsidRPr="004639D1">
        <w:t>Label Assignment</w:t>
      </w:r>
      <w:bookmarkEnd w:id="142"/>
      <w:bookmarkEnd w:id="143"/>
    </w:p>
    <w:p w14:paraId="70D06FA5" w14:textId="77777777" w:rsidR="0067510F" w:rsidRPr="004639D1" w:rsidRDefault="0067510F" w:rsidP="00DE77BC">
      <w:pPr>
        <w:spacing w:after="0" w:line="480" w:lineRule="auto"/>
        <w:jc w:val="both"/>
      </w:pPr>
      <w:r w:rsidRPr="004639D1">
        <w:t>The naira notes are assigned to either be ‘True’ or ‘False’; this truth data is stored in a different matrix. While building our truth data, the features are analyzed properly; for instance, the fake Nigerian note might have lower contrast and higher energy compared to the real note.</w:t>
      </w:r>
    </w:p>
    <w:p w14:paraId="0757F3E6" w14:textId="77777777" w:rsidR="0067510F" w:rsidRPr="004639D1" w:rsidRDefault="0067510F" w:rsidP="00DE77BC">
      <w:pPr>
        <w:spacing w:after="0" w:line="480" w:lineRule="auto"/>
        <w:jc w:val="both"/>
      </w:pPr>
    </w:p>
    <w:p w14:paraId="543461D8" w14:textId="39A1169F" w:rsidR="0067510F" w:rsidRPr="004639D1" w:rsidRDefault="002B6B24" w:rsidP="004F0B03">
      <w:pPr>
        <w:pStyle w:val="Heading2"/>
        <w:rPr>
          <w:b w:val="0"/>
        </w:rPr>
      </w:pPr>
      <w:r w:rsidRPr="004639D1">
        <w:lastRenderedPageBreak/>
        <w:t xml:space="preserve"> </w:t>
      </w:r>
      <w:bookmarkStart w:id="144" w:name="_Toc199513285"/>
      <w:bookmarkStart w:id="145" w:name="_Toc199715445"/>
      <w:r w:rsidR="0067510F" w:rsidRPr="004639D1">
        <w:t>Model Training (SVM)</w:t>
      </w:r>
      <w:bookmarkEnd w:id="144"/>
      <w:bookmarkEnd w:id="145"/>
    </w:p>
    <w:p w14:paraId="789A8A82" w14:textId="77777777" w:rsidR="0067510F" w:rsidRPr="004639D1" w:rsidRDefault="0067510F" w:rsidP="00DE77BC">
      <w:pPr>
        <w:spacing w:after="0" w:line="480" w:lineRule="auto"/>
        <w:jc w:val="both"/>
      </w:pPr>
      <w:r w:rsidRPr="004639D1">
        <w:t xml:space="preserve">The algorithm used is the Support Vector Machine. The primary goal of SVM is to find the optimal hyperplane that separates the data points of different classes with the maximum margin. The hyperplane can be represented in Equation (14) as: </w:t>
      </w:r>
    </w:p>
    <w:p w14:paraId="5BC0A4C5" w14:textId="77777777" w:rsidR="0067510F" w:rsidRPr="004639D1" w:rsidRDefault="0067510F" w:rsidP="00DE77BC">
      <w:pPr>
        <w:spacing w:after="0" w:line="480" w:lineRule="auto"/>
        <w:jc w:val="both"/>
      </w:pPr>
      <w:r w:rsidRPr="004639D1">
        <w:rPr>
          <w:i/>
        </w:rPr>
        <w:t>w*x</w:t>
      </w:r>
      <w:r w:rsidRPr="004639D1">
        <w:t>+</w:t>
      </w:r>
      <w:r w:rsidRPr="004639D1">
        <w:rPr>
          <w:i/>
        </w:rPr>
        <w:t>b</w:t>
      </w:r>
      <w:r w:rsidRPr="004639D1">
        <w:t>=0</w:t>
      </w:r>
    </w:p>
    <w:p w14:paraId="087E0A0A" w14:textId="77777777" w:rsidR="0067510F" w:rsidRPr="004639D1" w:rsidRDefault="0067510F" w:rsidP="00DE77BC">
      <w:pPr>
        <w:spacing w:after="0" w:line="480" w:lineRule="auto"/>
        <w:jc w:val="both"/>
        <w:rPr>
          <w:b/>
          <w:i/>
        </w:rPr>
      </w:pPr>
      <w:r w:rsidRPr="004639D1">
        <w:rPr>
          <w:b/>
          <w:i/>
        </w:rPr>
        <w:t>Equation (14)</w:t>
      </w:r>
    </w:p>
    <w:p w14:paraId="6653C765" w14:textId="77777777" w:rsidR="0067510F" w:rsidRPr="004639D1" w:rsidRDefault="0067510F" w:rsidP="00DE77BC">
      <w:pPr>
        <w:spacing w:after="0" w:line="480" w:lineRule="auto"/>
        <w:jc w:val="both"/>
      </w:pPr>
      <w:r w:rsidRPr="004639D1">
        <w:t>Where:</w:t>
      </w:r>
    </w:p>
    <w:p w14:paraId="37155C83" w14:textId="77777777" w:rsidR="0067510F" w:rsidRPr="004639D1" w:rsidRDefault="0067510F" w:rsidP="00851C43">
      <w:pPr>
        <w:numPr>
          <w:ilvl w:val="0"/>
          <w:numId w:val="8"/>
        </w:numPr>
        <w:spacing w:after="0" w:line="480" w:lineRule="auto"/>
        <w:jc w:val="both"/>
      </w:pPr>
      <w:r w:rsidRPr="004639D1">
        <w:rPr>
          <w:i/>
        </w:rPr>
        <w:t>w</w:t>
      </w:r>
      <w:r w:rsidRPr="004639D1">
        <w:t xml:space="preserve"> is the weight vector that is perpendicular to the hyperplane.</w:t>
      </w:r>
    </w:p>
    <w:p w14:paraId="498AD9DE" w14:textId="77777777" w:rsidR="0067510F" w:rsidRPr="004639D1" w:rsidRDefault="0067510F" w:rsidP="00851C43">
      <w:pPr>
        <w:numPr>
          <w:ilvl w:val="0"/>
          <w:numId w:val="8"/>
        </w:numPr>
        <w:spacing w:after="0" w:line="480" w:lineRule="auto"/>
        <w:jc w:val="both"/>
      </w:pPr>
      <w:r w:rsidRPr="004639D1">
        <w:rPr>
          <w:i/>
        </w:rPr>
        <w:t>b</w:t>
      </w:r>
      <w:r w:rsidRPr="004639D1">
        <w:t xml:space="preserve"> is the bias term that shifts the hyperplane away from the origin.</w:t>
      </w:r>
    </w:p>
    <w:p w14:paraId="7A099A07" w14:textId="3085C688" w:rsidR="0067510F" w:rsidRPr="004639D1" w:rsidRDefault="0067510F" w:rsidP="00DE77BC">
      <w:pPr>
        <w:spacing w:after="0" w:line="480" w:lineRule="auto"/>
        <w:jc w:val="both"/>
      </w:pPr>
      <w:r w:rsidRPr="004639D1">
        <w:t>In the context of currency detection, this model is trained to classify the Nigerian Naira notes based on extracted features to differentiate ‘REAL’ from ‘FAKE.’. A proper model selection process is carried out to ensure the efficiency of the classification tasks to differentiate between the real and fake Nigerian notes. During this process, the model learns patterns from the training data, adjusting its parameters to optimize performance. This section covers the steps involved in training the SVM model, including data preparation, selecting hyperparameters, and the importance of cross-validation.</w:t>
      </w:r>
    </w:p>
    <w:p w14:paraId="7A1B9353" w14:textId="5DC6CCEF" w:rsidR="00DE77BC" w:rsidRPr="004639D1" w:rsidRDefault="00DE77BC" w:rsidP="00DE77BC">
      <w:pPr>
        <w:spacing w:after="0" w:line="480" w:lineRule="auto"/>
        <w:jc w:val="both"/>
      </w:pPr>
    </w:p>
    <w:p w14:paraId="5D66FC0C" w14:textId="77777777" w:rsidR="0067510F" w:rsidRPr="004639D1" w:rsidRDefault="0067510F" w:rsidP="004F0B03">
      <w:pPr>
        <w:pStyle w:val="Heading3"/>
        <w:rPr>
          <w:b w:val="0"/>
          <w:i/>
        </w:rPr>
      </w:pPr>
      <w:bookmarkStart w:id="146" w:name="_heading=h.9zzpklxi2bvk"/>
      <w:bookmarkStart w:id="147" w:name="_Toc199513286"/>
      <w:bookmarkStart w:id="148" w:name="_Toc199715446"/>
      <w:bookmarkEnd w:id="146"/>
      <w:r w:rsidRPr="004639D1">
        <w:t>Data Preparation</w:t>
      </w:r>
      <w:bookmarkEnd w:id="147"/>
      <w:bookmarkEnd w:id="148"/>
    </w:p>
    <w:p w14:paraId="52E03BCA" w14:textId="77777777" w:rsidR="0067510F" w:rsidRPr="004639D1" w:rsidRDefault="0067510F" w:rsidP="00673711">
      <w:pPr>
        <w:spacing w:after="0" w:line="480" w:lineRule="auto"/>
        <w:jc w:val="both"/>
      </w:pPr>
      <w:r w:rsidRPr="004639D1">
        <w:t>Before training the SVM model, the data must be appropriately prepared. This includes several key steps:</w:t>
      </w:r>
    </w:p>
    <w:p w14:paraId="7F628FA4" w14:textId="77777777" w:rsidR="0067510F" w:rsidRPr="004639D1" w:rsidRDefault="0067510F" w:rsidP="00851C43">
      <w:pPr>
        <w:numPr>
          <w:ilvl w:val="0"/>
          <w:numId w:val="9"/>
        </w:numPr>
        <w:spacing w:after="0" w:line="480" w:lineRule="auto"/>
        <w:jc w:val="both"/>
      </w:pPr>
      <w:r w:rsidRPr="004639D1">
        <w:rPr>
          <w:b/>
          <w:iCs/>
        </w:rPr>
        <w:t>Data cleaning</w:t>
      </w:r>
      <w:r w:rsidRPr="004639D1">
        <w:t>: The data is reviewed for inconsistencies or missing data. Ensuring cleaned data helps the model learn accurately.</w:t>
      </w:r>
    </w:p>
    <w:p w14:paraId="032D8FED" w14:textId="77777777" w:rsidR="0067510F" w:rsidRDefault="0067510F" w:rsidP="00851C43">
      <w:pPr>
        <w:numPr>
          <w:ilvl w:val="0"/>
          <w:numId w:val="9"/>
        </w:numPr>
        <w:spacing w:after="0" w:line="480" w:lineRule="auto"/>
        <w:jc w:val="both"/>
      </w:pPr>
      <w:r w:rsidRPr="004639D1">
        <w:rPr>
          <w:b/>
          <w:iCs/>
        </w:rPr>
        <w:t>Normalization/standardization</w:t>
      </w:r>
      <w:r w:rsidRPr="004639D1">
        <w:t xml:space="preserve">: SVMs are sensitive to the scale of the input features Therefore, it is essential to scale the data. Common techniques include min-max scaling </w:t>
      </w:r>
      <w:r w:rsidRPr="004639D1">
        <w:lastRenderedPageBreak/>
        <w:t>and z-score normalization. For instance, z-score normalization transforms the data using the formula expressed in Equation (15):</w:t>
      </w:r>
    </w:p>
    <w:p w14:paraId="11BF122B" w14:textId="43B8FBE4" w:rsidR="00B1620B" w:rsidRPr="00F87363" w:rsidRDefault="00F87363" w:rsidP="00F87363">
      <w:pPr>
        <w:spacing w:after="0" w:line="480" w:lineRule="auto"/>
        <w:ind w:left="720" w:firstLine="720"/>
        <w:jc w:val="right"/>
      </w:pPr>
      <w:r w:rsidRPr="00F773D2">
        <w:rPr>
          <w:position w:val="-24"/>
        </w:rPr>
        <w:object w:dxaOrig="1080" w:dyaOrig="620" w14:anchorId="330862DB">
          <v:shape id="_x0000_i1037" type="#_x0000_t75" style="width:82pt;height:47.6pt" o:ole="">
            <v:imagedata r:id="rId50" o:title=""/>
          </v:shape>
          <o:OLEObject Type="Embed" ProgID="Equation.DSMT4" ShapeID="_x0000_i1037" DrawAspect="Content" ObjectID="_1810664735" r:id="rId51"/>
        </w:object>
      </w:r>
      <w:r>
        <w:tab/>
      </w:r>
      <w:r>
        <w:tab/>
      </w:r>
      <w:r>
        <w:tab/>
      </w:r>
      <w:r w:rsidR="0067510F" w:rsidRPr="004639D1">
        <w:rPr>
          <w:b/>
          <w:i/>
        </w:rPr>
        <w:t>Equation (15)</w:t>
      </w:r>
    </w:p>
    <w:p w14:paraId="361EDFA3" w14:textId="2DBF540B" w:rsidR="0067510F" w:rsidRPr="004639D1" w:rsidRDefault="0067510F" w:rsidP="00851C43">
      <w:pPr>
        <w:numPr>
          <w:ilvl w:val="0"/>
          <w:numId w:val="9"/>
        </w:numPr>
        <w:spacing w:after="0" w:line="480" w:lineRule="auto"/>
        <w:jc w:val="both"/>
      </w:pPr>
      <w:r w:rsidRPr="004639D1">
        <w:rPr>
          <w:b/>
          <w:iCs/>
        </w:rPr>
        <w:t>Splitting the dataset</w:t>
      </w:r>
      <w:r w:rsidRPr="004639D1">
        <w:rPr>
          <w:iCs/>
        </w:rPr>
        <w:t>:</w:t>
      </w:r>
      <w:r w:rsidRPr="004639D1">
        <w:t xml:space="preserve"> The dataset is typically divided into three subsets: training, validation, and testing. A common split might involve 70% for training, 15% for validation, and 15% for testing. This separation is crucial for evaluating the model's performance on unseen data.</w:t>
      </w:r>
    </w:p>
    <w:p w14:paraId="6B54BF45" w14:textId="016DC359" w:rsidR="005F0B2E" w:rsidRPr="004639D1" w:rsidRDefault="005F0B2E" w:rsidP="005F0B2E">
      <w:pPr>
        <w:spacing w:after="0" w:line="480" w:lineRule="auto"/>
        <w:ind w:left="720"/>
        <w:jc w:val="both"/>
      </w:pPr>
    </w:p>
    <w:p w14:paraId="5976312D" w14:textId="28C5F523" w:rsidR="0067510F" w:rsidRPr="004639D1" w:rsidRDefault="001003DC" w:rsidP="004F0B03">
      <w:pPr>
        <w:pStyle w:val="Heading3"/>
        <w:rPr>
          <w:b w:val="0"/>
          <w:i/>
        </w:rPr>
      </w:pPr>
      <w:bookmarkStart w:id="149" w:name="_heading=h.pqe2phbcwmqm"/>
      <w:bookmarkStart w:id="150" w:name="_Toc199513287"/>
      <w:bookmarkStart w:id="151" w:name="_Toc199715447"/>
      <w:bookmarkEnd w:id="149"/>
      <w:r w:rsidRPr="004639D1">
        <w:t>Hyperparameter</w:t>
      </w:r>
      <w:r w:rsidR="0067510F" w:rsidRPr="004639D1">
        <w:t xml:space="preserve"> selection</w:t>
      </w:r>
      <w:bookmarkEnd w:id="150"/>
      <w:bookmarkEnd w:id="151"/>
    </w:p>
    <w:p w14:paraId="264977B2" w14:textId="77777777" w:rsidR="0067510F" w:rsidRPr="004639D1" w:rsidRDefault="0067510F" w:rsidP="00D041F1">
      <w:pPr>
        <w:spacing w:after="0" w:line="480" w:lineRule="auto"/>
        <w:jc w:val="both"/>
      </w:pPr>
      <w:r w:rsidRPr="004639D1">
        <w:t>In addition to training the model, hyperparameter selection is essential for achieving the best performance. In SVMs, two hyperparameters typically require tuning:</w:t>
      </w:r>
    </w:p>
    <w:p w14:paraId="6B81B42A" w14:textId="77777777" w:rsidR="0067510F" w:rsidRPr="004639D1" w:rsidRDefault="0067510F" w:rsidP="00851C43">
      <w:pPr>
        <w:numPr>
          <w:ilvl w:val="0"/>
          <w:numId w:val="9"/>
        </w:numPr>
        <w:spacing w:after="0" w:line="480" w:lineRule="auto"/>
        <w:jc w:val="both"/>
      </w:pPr>
      <w:r w:rsidRPr="004639D1">
        <w:rPr>
          <w:b/>
          <w:iCs/>
        </w:rPr>
        <w:t>Regularization Parameter C</w:t>
      </w:r>
      <w:r w:rsidRPr="004639D1">
        <w:rPr>
          <w:iCs/>
        </w:rPr>
        <w:t>:</w:t>
      </w:r>
      <w:r w:rsidRPr="004639D1">
        <w:t xml:space="preserve"> This parameter controls the trade-off between maximizing the margin and minimizing classification errors. A smaller C value prioritizes a wider margin, potentially at the expense of training accuracy, while a larger C value focuses on minimizing misclassifications.</w:t>
      </w:r>
    </w:p>
    <w:p w14:paraId="69E99A8E" w14:textId="77777777" w:rsidR="0067510F" w:rsidRPr="004639D1" w:rsidRDefault="0067510F" w:rsidP="00851C43">
      <w:pPr>
        <w:numPr>
          <w:ilvl w:val="0"/>
          <w:numId w:val="9"/>
        </w:numPr>
        <w:spacing w:after="0" w:line="480" w:lineRule="auto"/>
        <w:jc w:val="both"/>
      </w:pPr>
      <w:r w:rsidRPr="004639D1">
        <w:rPr>
          <w:b/>
          <w:iCs/>
        </w:rPr>
        <w:t>Kernel hyperparameters</w:t>
      </w:r>
      <w:r w:rsidRPr="004639D1">
        <w:t xml:space="preserve">: Depending on the selected kernel, different parameters need to be tuned. For instance, in the Radial Basis Function (RBF) kernel, the parameter </w:t>
      </w:r>
      <w:r w:rsidRPr="004639D1">
        <w:rPr>
          <w:i/>
        </w:rPr>
        <w:t>γ</w:t>
      </w:r>
      <w:r w:rsidRPr="004639D1">
        <w:t xml:space="preserve"> determines how far the influence of a single training example reaches:</w:t>
      </w:r>
    </w:p>
    <w:p w14:paraId="0D260708" w14:textId="5FAFABD6" w:rsidR="0067510F" w:rsidRPr="00F87363" w:rsidRDefault="0067510F" w:rsidP="00F87363">
      <w:pPr>
        <w:spacing w:line="480" w:lineRule="auto"/>
        <w:jc w:val="right"/>
        <w:rPr>
          <w:b/>
          <w:iCs/>
        </w:rPr>
      </w:pPr>
      <w:r w:rsidRPr="004639D1">
        <w:rPr>
          <w:noProof/>
        </w:rPr>
        <w:drawing>
          <wp:inline distT="0" distB="0" distL="0" distR="0" wp14:anchorId="53E8DF50" wp14:editId="211DD7E9">
            <wp:extent cx="714375" cy="504825"/>
            <wp:effectExtent l="0" t="0" r="9525" b="9525"/>
            <wp:docPr id="1953619852"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52">
                      <a:extLst>
                        <a:ext uri="{28A0092B-C50C-407E-A947-70E740481C1C}">
                          <a14:useLocalDpi xmlns:a14="http://schemas.microsoft.com/office/drawing/2010/main" val="0"/>
                        </a:ext>
                      </a:extLst>
                    </a:blip>
                    <a:srcRect l="80499" t="46587" r="14000" b="46284"/>
                    <a:stretch>
                      <a:fillRect/>
                    </a:stretch>
                  </pic:blipFill>
                  <pic:spPr bwMode="auto">
                    <a:xfrm>
                      <a:off x="0" y="0"/>
                      <a:ext cx="714375" cy="504825"/>
                    </a:xfrm>
                    <a:prstGeom prst="rect">
                      <a:avLst/>
                    </a:prstGeom>
                    <a:noFill/>
                    <a:ln>
                      <a:noFill/>
                    </a:ln>
                  </pic:spPr>
                </pic:pic>
              </a:graphicData>
            </a:graphic>
          </wp:inline>
        </w:drawing>
      </w:r>
      <w:r w:rsidR="00F87363">
        <w:rPr>
          <w:b/>
          <w:iCs/>
        </w:rPr>
        <w:tab/>
      </w:r>
      <w:r w:rsidR="00F87363">
        <w:rPr>
          <w:b/>
          <w:iCs/>
        </w:rPr>
        <w:tab/>
      </w:r>
      <w:r w:rsidR="00F87363">
        <w:rPr>
          <w:b/>
          <w:iCs/>
        </w:rPr>
        <w:tab/>
      </w:r>
      <w:r w:rsidRPr="004639D1">
        <w:rPr>
          <w:b/>
          <w:i/>
        </w:rPr>
        <w:t>Equation (16)</w:t>
      </w:r>
    </w:p>
    <w:p w14:paraId="06E87056" w14:textId="77777777" w:rsidR="0067510F" w:rsidRPr="004639D1" w:rsidRDefault="0067510F" w:rsidP="00913D8C">
      <w:pPr>
        <w:spacing w:after="0" w:line="480" w:lineRule="auto"/>
        <w:jc w:val="both"/>
      </w:pPr>
      <w:r w:rsidRPr="004639D1">
        <w:t xml:space="preserve">where </w:t>
      </w:r>
      <w:r w:rsidRPr="004639D1">
        <w:rPr>
          <w:i/>
        </w:rPr>
        <w:t>σ</w:t>
      </w:r>
      <w:r w:rsidRPr="004639D1">
        <w:t xml:space="preserve"> represents the width of the Gaussian kernel. A small </w:t>
      </w:r>
      <w:r w:rsidRPr="004639D1">
        <w:rPr>
          <w:i/>
        </w:rPr>
        <w:t>γ</w:t>
      </w:r>
      <w:r w:rsidRPr="004639D1">
        <w:t xml:space="preserve"> leads to a more flexible decision boundary, while a large </w:t>
      </w:r>
      <w:r w:rsidRPr="004639D1">
        <w:rPr>
          <w:i/>
        </w:rPr>
        <w:t>γ</w:t>
      </w:r>
      <w:r w:rsidRPr="004639D1">
        <w:t xml:space="preserve"> can lead to overfitting.</w:t>
      </w:r>
    </w:p>
    <w:p w14:paraId="1E2A5016" w14:textId="77777777" w:rsidR="0067510F" w:rsidRPr="004639D1" w:rsidRDefault="0067510F" w:rsidP="00913D8C">
      <w:pPr>
        <w:spacing w:after="0" w:line="480" w:lineRule="auto"/>
      </w:pPr>
    </w:p>
    <w:p w14:paraId="584F2259" w14:textId="6EB9C7F4" w:rsidR="0067510F" w:rsidRPr="004639D1" w:rsidRDefault="0067510F" w:rsidP="004F0B03">
      <w:pPr>
        <w:pStyle w:val="Heading3"/>
        <w:rPr>
          <w:b w:val="0"/>
          <w:i/>
        </w:rPr>
      </w:pPr>
      <w:bookmarkStart w:id="152" w:name="_heading=h.5wqgih3swmu9"/>
      <w:bookmarkStart w:id="153" w:name="_Toc199513288"/>
      <w:bookmarkStart w:id="154" w:name="_Toc199715448"/>
      <w:bookmarkEnd w:id="152"/>
      <w:r w:rsidRPr="004639D1">
        <w:lastRenderedPageBreak/>
        <w:t>Training the model</w:t>
      </w:r>
      <w:bookmarkEnd w:id="153"/>
      <w:bookmarkEnd w:id="154"/>
    </w:p>
    <w:p w14:paraId="6EE59FAC" w14:textId="77777777" w:rsidR="0067510F" w:rsidRPr="004639D1" w:rsidRDefault="0067510F" w:rsidP="00913D8C">
      <w:pPr>
        <w:spacing w:after="0" w:line="480" w:lineRule="auto"/>
        <w:jc w:val="both"/>
      </w:pPr>
      <w:r w:rsidRPr="004639D1">
        <w:t>To train the SVM model, the following steps are generally followed:</w:t>
      </w:r>
    </w:p>
    <w:p w14:paraId="7A2B8689" w14:textId="77777777" w:rsidR="0067510F" w:rsidRPr="004639D1" w:rsidRDefault="0067510F" w:rsidP="00851C43">
      <w:pPr>
        <w:numPr>
          <w:ilvl w:val="0"/>
          <w:numId w:val="10"/>
        </w:numPr>
        <w:spacing w:after="0" w:line="480" w:lineRule="auto"/>
        <w:jc w:val="both"/>
      </w:pPr>
      <w:r w:rsidRPr="004639D1">
        <w:rPr>
          <w:b/>
          <w:iCs/>
        </w:rPr>
        <w:t>Choosing a kernel</w:t>
      </w:r>
      <w:r w:rsidRPr="004639D1">
        <w:rPr>
          <w:iCs/>
        </w:rPr>
        <w:t>:</w:t>
      </w:r>
      <w:r w:rsidRPr="004639D1">
        <w:t xml:space="preserve"> The type of kernel function to use (e.g., linear, polynomial, RBF) is determined based on the nature of the data. Non-linear data often requires a more complex kernel.</w:t>
      </w:r>
    </w:p>
    <w:p w14:paraId="72D53C1D" w14:textId="77777777" w:rsidR="0067510F" w:rsidRPr="004639D1" w:rsidRDefault="0067510F" w:rsidP="00851C43">
      <w:pPr>
        <w:numPr>
          <w:ilvl w:val="0"/>
          <w:numId w:val="10"/>
        </w:numPr>
        <w:spacing w:after="0" w:line="480" w:lineRule="auto"/>
        <w:jc w:val="both"/>
      </w:pPr>
      <w:r w:rsidRPr="004639D1">
        <w:rPr>
          <w:b/>
          <w:iCs/>
        </w:rPr>
        <w:t>Fitting the model</w:t>
      </w:r>
      <w:r w:rsidRPr="004639D1">
        <w:rPr>
          <w:iCs/>
        </w:rPr>
        <w:t>:</w:t>
      </w:r>
      <w:r w:rsidRPr="004639D1">
        <w:t xml:space="preserve"> The SVM algorithm is fitted to the training data. During this fitting process, the algorithm determines the optimal weight vector </w:t>
      </w:r>
      <w:r w:rsidRPr="004639D1">
        <w:rPr>
          <w:b/>
        </w:rPr>
        <w:t>w</w:t>
      </w:r>
      <w:r w:rsidRPr="004639D1">
        <w:t xml:space="preserve"> and bias </w:t>
      </w:r>
      <w:r w:rsidRPr="004639D1">
        <w:rPr>
          <w:i/>
        </w:rPr>
        <w:t>b</w:t>
      </w:r>
      <w:r w:rsidRPr="004639D1">
        <w:t xml:space="preserve"> that define the hyperplane.</w:t>
      </w:r>
    </w:p>
    <w:p w14:paraId="79701899" w14:textId="77777777" w:rsidR="0067510F" w:rsidRPr="004639D1" w:rsidRDefault="0067510F" w:rsidP="00851C43">
      <w:pPr>
        <w:numPr>
          <w:ilvl w:val="0"/>
          <w:numId w:val="10"/>
        </w:numPr>
        <w:spacing w:after="0" w:line="480" w:lineRule="auto"/>
        <w:jc w:val="both"/>
      </w:pPr>
      <w:r w:rsidRPr="004639D1">
        <w:rPr>
          <w:b/>
          <w:iCs/>
        </w:rPr>
        <w:t>Monitoring progress</w:t>
      </w:r>
      <w:r w:rsidRPr="004639D1">
        <w:rPr>
          <w:iCs/>
        </w:rPr>
        <w:t>:</w:t>
      </w:r>
      <w:r w:rsidRPr="004639D1">
        <w:t xml:space="preserve"> Throughout the training phase, the model's performance is monitored using the training set and validated with the validation set. Metrics such as accuracy, precision, recall, and F1-score are employed to assess the model's performance.</w:t>
      </w:r>
    </w:p>
    <w:p w14:paraId="5C6C8D5B" w14:textId="00BD6FAF" w:rsidR="0067510F" w:rsidRPr="004639D1" w:rsidRDefault="0067510F" w:rsidP="00BE5FD5">
      <w:pPr>
        <w:spacing w:after="0" w:line="480" w:lineRule="auto"/>
        <w:jc w:val="both"/>
      </w:pPr>
    </w:p>
    <w:p w14:paraId="4B77CBED" w14:textId="77777777" w:rsidR="0067510F" w:rsidRPr="004639D1" w:rsidRDefault="0067510F" w:rsidP="004F0B03">
      <w:pPr>
        <w:pStyle w:val="Heading3"/>
        <w:rPr>
          <w:b w:val="0"/>
          <w:i/>
        </w:rPr>
      </w:pPr>
      <w:bookmarkStart w:id="155" w:name="_heading=h.of43bnhi9ja"/>
      <w:bookmarkStart w:id="156" w:name="_Toc199513289"/>
      <w:bookmarkStart w:id="157" w:name="_Toc199715449"/>
      <w:bookmarkEnd w:id="155"/>
      <w:r w:rsidRPr="004639D1">
        <w:t>Cross-validation</w:t>
      </w:r>
      <w:bookmarkEnd w:id="156"/>
      <w:bookmarkEnd w:id="157"/>
    </w:p>
    <w:p w14:paraId="4DD72434" w14:textId="77777777" w:rsidR="0067510F" w:rsidRPr="004639D1" w:rsidRDefault="0067510F" w:rsidP="00347AD9">
      <w:pPr>
        <w:spacing w:after="0" w:line="480" w:lineRule="auto"/>
      </w:pPr>
      <w:r w:rsidRPr="004639D1">
        <w:t>To ensure the model generalizes well to unseen data, cross-validation techniques are frequently employed. The most common method is k-fold cross-validation, which involves the following steps:</w:t>
      </w:r>
    </w:p>
    <w:p w14:paraId="5194C850" w14:textId="77777777" w:rsidR="0067510F" w:rsidRPr="004639D1" w:rsidRDefault="0067510F" w:rsidP="00851C43">
      <w:pPr>
        <w:numPr>
          <w:ilvl w:val="0"/>
          <w:numId w:val="11"/>
        </w:numPr>
        <w:spacing w:after="0" w:line="480" w:lineRule="auto"/>
      </w:pPr>
      <w:r w:rsidRPr="004639D1">
        <w:rPr>
          <w:b/>
          <w:iCs/>
        </w:rPr>
        <w:t>Splitting the training data</w:t>
      </w:r>
      <w:r w:rsidRPr="004639D1">
        <w:rPr>
          <w:iCs/>
        </w:rPr>
        <w:t>:</w:t>
      </w:r>
      <w:r w:rsidRPr="004639D1">
        <w:t xml:space="preserve"> The training data is divided into </w:t>
      </w:r>
      <w:r w:rsidRPr="004639D1">
        <w:rPr>
          <w:i/>
        </w:rPr>
        <w:t>k</w:t>
      </w:r>
      <w:r w:rsidRPr="004639D1">
        <w:t xml:space="preserve"> subsets (or folds).</w:t>
      </w:r>
      <w:r w:rsidRPr="004639D1">
        <w:br/>
        <w:t xml:space="preserve">The choice of </w:t>
      </w:r>
      <w:r w:rsidRPr="004639D1">
        <w:rPr>
          <w:i/>
        </w:rPr>
        <w:t>k</w:t>
      </w:r>
      <w:r w:rsidRPr="004639D1">
        <w:t xml:space="preserve"> can significantly impact both the training time and the evaluation of the model's performance. A larger </w:t>
      </w:r>
      <w:r w:rsidRPr="004639D1">
        <w:rPr>
          <w:i/>
        </w:rPr>
        <w:t>k</w:t>
      </w:r>
      <w:r w:rsidRPr="004639D1">
        <w:t xml:space="preserve"> leads to smaller training sets for each fold, making the model’s fitting more sensitive to noise, while a smaller </w:t>
      </w:r>
      <w:r w:rsidRPr="004639D1">
        <w:rPr>
          <w:i/>
        </w:rPr>
        <w:t>k</w:t>
      </w:r>
      <w:r w:rsidRPr="004639D1">
        <w:t xml:space="preserve"> reduces the number of training cycles and could lead to overfitting.</w:t>
      </w:r>
    </w:p>
    <w:p w14:paraId="53D594B4" w14:textId="77777777" w:rsidR="0067510F" w:rsidRPr="004639D1" w:rsidRDefault="0067510F" w:rsidP="00851C43">
      <w:pPr>
        <w:numPr>
          <w:ilvl w:val="0"/>
          <w:numId w:val="11"/>
        </w:numPr>
        <w:spacing w:after="0" w:line="480" w:lineRule="auto"/>
      </w:pPr>
      <w:r w:rsidRPr="004639D1">
        <w:rPr>
          <w:b/>
          <w:iCs/>
        </w:rPr>
        <w:t>Training and validation cycles</w:t>
      </w:r>
      <w:r w:rsidRPr="004639D1">
        <w:rPr>
          <w:iCs/>
        </w:rPr>
        <w:t>:</w:t>
      </w:r>
      <w:r w:rsidRPr="004639D1">
        <w:t xml:space="preserve"> The model is trained </w:t>
      </w:r>
      <w:r w:rsidRPr="004639D1">
        <w:rPr>
          <w:i/>
        </w:rPr>
        <w:t>k</w:t>
      </w:r>
      <w:r w:rsidRPr="004639D1">
        <w:t xml:space="preserve"> times, each time using </w:t>
      </w:r>
      <w:r w:rsidRPr="004639D1">
        <w:rPr>
          <w:i/>
        </w:rPr>
        <w:t>k</w:t>
      </w:r>
      <w:r w:rsidRPr="004639D1">
        <w:t xml:space="preserve">−1 folds for training and the remaining fold for validation. This process provides valuable insights into the model's performance on different subsets of the data. </w:t>
      </w:r>
    </w:p>
    <w:p w14:paraId="43B6AFF5" w14:textId="77777777" w:rsidR="0067510F" w:rsidRPr="004639D1" w:rsidRDefault="0067510F" w:rsidP="00851C43">
      <w:pPr>
        <w:numPr>
          <w:ilvl w:val="0"/>
          <w:numId w:val="11"/>
        </w:numPr>
        <w:spacing w:after="0" w:line="480" w:lineRule="auto"/>
      </w:pPr>
      <w:r w:rsidRPr="004639D1">
        <w:rPr>
          <w:b/>
        </w:rPr>
        <w:lastRenderedPageBreak/>
        <w:t>Aggregating results</w:t>
      </w:r>
      <w:r w:rsidRPr="004639D1">
        <w:t>: The results from each fold are averaged to produce a comprehensive assessment of the model’s performance, helping to identify any potential overfitting or underfitting issues</w:t>
      </w:r>
      <w:bookmarkStart w:id="158" w:name="_heading=h.cw55v5co70ez"/>
      <w:bookmarkEnd w:id="158"/>
      <w:r w:rsidRPr="004639D1">
        <w:t>.</w:t>
      </w:r>
    </w:p>
    <w:p w14:paraId="5289196D" w14:textId="77777777" w:rsidR="0067510F" w:rsidRPr="004639D1" w:rsidRDefault="0067510F" w:rsidP="00AA6BE9">
      <w:pPr>
        <w:spacing w:after="0" w:line="480" w:lineRule="auto"/>
        <w:rPr>
          <w:b/>
          <w:bCs/>
        </w:rPr>
      </w:pPr>
    </w:p>
    <w:p w14:paraId="70A1591D" w14:textId="05B905B2" w:rsidR="0067510F" w:rsidRPr="004639D1" w:rsidRDefault="0067510F" w:rsidP="004F0B03">
      <w:pPr>
        <w:pStyle w:val="Heading3"/>
        <w:rPr>
          <w:b w:val="0"/>
          <w:i/>
        </w:rPr>
      </w:pPr>
      <w:bookmarkStart w:id="159" w:name="_Toc199513290"/>
      <w:bookmarkStart w:id="160" w:name="_Toc199715450"/>
      <w:r w:rsidRPr="004639D1">
        <w:t>Regularization Techniques</w:t>
      </w:r>
      <w:bookmarkEnd w:id="159"/>
      <w:bookmarkEnd w:id="160"/>
    </w:p>
    <w:p w14:paraId="5DF95024" w14:textId="77777777" w:rsidR="00B1620B" w:rsidRDefault="0067510F" w:rsidP="00AA6BE9">
      <w:pPr>
        <w:spacing w:after="0" w:line="480" w:lineRule="auto"/>
        <w:jc w:val="both"/>
      </w:pPr>
      <w:r w:rsidRPr="004639D1">
        <w:t xml:space="preserve">To prevent overfitting, SVMs incorporate regularization in their formulation. The regularization parameter </w:t>
      </w:r>
      <w:r w:rsidRPr="004639D1">
        <w:rPr>
          <w:i/>
        </w:rPr>
        <w:t>C</w:t>
      </w:r>
      <w:r w:rsidRPr="004639D1">
        <w:t xml:space="preserve"> controls the trade-off between maximizing the margin and minimizing classification errors. The modified optimization problem is explained in Equation (17):</w:t>
      </w:r>
      <w:r w:rsidRPr="004639D1">
        <w:br/>
      </w:r>
    </w:p>
    <w:p w14:paraId="777422C8" w14:textId="4FDD4DD2" w:rsidR="0067510F" w:rsidRDefault="0067510F" w:rsidP="00AA6BE9">
      <w:pPr>
        <w:spacing w:after="0" w:line="480" w:lineRule="auto"/>
        <w:jc w:val="both"/>
        <w:rPr>
          <w:noProof/>
        </w:rPr>
      </w:pPr>
    </w:p>
    <w:p w14:paraId="1B3C3CC5" w14:textId="77777777" w:rsidR="00530A30" w:rsidRDefault="00530A30" w:rsidP="00AA6BE9">
      <w:pPr>
        <w:spacing w:after="0" w:line="480" w:lineRule="auto"/>
        <w:jc w:val="both"/>
      </w:pPr>
    </w:p>
    <w:p w14:paraId="31C85D08" w14:textId="7165290F" w:rsidR="00B1620B" w:rsidRPr="00F87363" w:rsidRDefault="00B1620B" w:rsidP="00F87363">
      <w:pPr>
        <w:spacing w:after="0" w:line="480" w:lineRule="auto"/>
        <w:jc w:val="right"/>
        <w:rPr>
          <w:b/>
          <w:i/>
        </w:rPr>
      </w:pPr>
      <w:r>
        <w:t xml:space="preserve">Minimize </w:t>
      </w:r>
      <w:r w:rsidRPr="00F773D2">
        <w:rPr>
          <w:position w:val="-28"/>
        </w:rPr>
        <w:object w:dxaOrig="1700" w:dyaOrig="680" w14:anchorId="416FFAB4">
          <v:shape id="_x0000_i1038" type="#_x0000_t75" style="width:85.15pt;height:33.8pt" o:ole="">
            <v:imagedata r:id="rId53" o:title=""/>
          </v:shape>
          <o:OLEObject Type="Embed" ProgID="Equation.DSMT4" ShapeID="_x0000_i1038" DrawAspect="Content" ObjectID="_1810664736" r:id="rId54"/>
        </w:object>
      </w:r>
      <w:r w:rsidR="00F87363">
        <w:tab/>
      </w:r>
      <w:r w:rsidR="00F87363">
        <w:tab/>
      </w:r>
      <w:r w:rsidR="00F87363">
        <w:tab/>
      </w:r>
      <w:r w:rsidR="00F87363">
        <w:tab/>
      </w:r>
      <w:r w:rsidR="00F87363" w:rsidRPr="004639D1">
        <w:rPr>
          <w:b/>
          <w:i/>
        </w:rPr>
        <w:t>Equation (17)</w:t>
      </w:r>
    </w:p>
    <w:p w14:paraId="72FAD793" w14:textId="51748686" w:rsidR="00B1620B" w:rsidRDefault="00B1620B" w:rsidP="00AA6BE9">
      <w:pPr>
        <w:spacing w:after="0" w:line="480" w:lineRule="auto"/>
        <w:jc w:val="both"/>
      </w:pPr>
      <w:r>
        <w:t xml:space="preserve">Subject </w:t>
      </w:r>
      <w:r w:rsidR="00530A30">
        <w:t>to:</w:t>
      </w:r>
    </w:p>
    <w:p w14:paraId="5237A50F" w14:textId="0D8ECE99" w:rsidR="00530A30" w:rsidRPr="004639D1" w:rsidRDefault="00530A30" w:rsidP="00AA6BE9">
      <w:pPr>
        <w:spacing w:after="0" w:line="480" w:lineRule="auto"/>
        <w:jc w:val="both"/>
      </w:pPr>
      <w:r w:rsidRPr="00F773D2">
        <w:rPr>
          <w:position w:val="-12"/>
        </w:rPr>
        <w:object w:dxaOrig="2480" w:dyaOrig="360" w14:anchorId="3634402D">
          <v:shape id="_x0000_i1039" type="#_x0000_t75" style="width:123.95pt;height:18.15pt" o:ole="">
            <v:imagedata r:id="rId55" o:title=""/>
          </v:shape>
          <o:OLEObject Type="Embed" ProgID="Equation.DSMT4" ShapeID="_x0000_i1039" DrawAspect="Content" ObjectID="_1810664737" r:id="rId56"/>
        </w:object>
      </w:r>
    </w:p>
    <w:p w14:paraId="3E7E23B5" w14:textId="77777777" w:rsidR="0067510F" w:rsidRPr="004639D1" w:rsidRDefault="0067510F" w:rsidP="00AA6BE9">
      <w:pPr>
        <w:spacing w:after="0" w:line="480" w:lineRule="auto"/>
        <w:rPr>
          <w:b/>
          <w:i/>
        </w:rPr>
      </w:pPr>
      <w:bookmarkStart w:id="161" w:name="_heading=h.1gqzlg4hiff4"/>
      <w:bookmarkEnd w:id="161"/>
    </w:p>
    <w:p w14:paraId="082C9D0A" w14:textId="77777777" w:rsidR="0067510F" w:rsidRPr="004639D1" w:rsidRDefault="0067510F" w:rsidP="004F0B03">
      <w:pPr>
        <w:pStyle w:val="Heading3"/>
        <w:rPr>
          <w:b w:val="0"/>
        </w:rPr>
      </w:pPr>
      <w:bookmarkStart w:id="162" w:name="_Toc199513291"/>
      <w:bookmarkStart w:id="163" w:name="_Toc199715451"/>
      <w:r w:rsidRPr="004639D1">
        <w:t>Training process</w:t>
      </w:r>
      <w:bookmarkEnd w:id="162"/>
      <w:bookmarkEnd w:id="163"/>
    </w:p>
    <w:p w14:paraId="32914AA5" w14:textId="77777777" w:rsidR="0067510F" w:rsidRPr="004639D1" w:rsidRDefault="0067510F" w:rsidP="00AA6BE9">
      <w:pPr>
        <w:spacing w:after="0" w:line="480" w:lineRule="auto"/>
        <w:jc w:val="both"/>
        <w:rPr>
          <w:bCs/>
        </w:rPr>
      </w:pPr>
      <w:r w:rsidRPr="004639D1">
        <w:rPr>
          <w:bCs/>
        </w:rPr>
        <w:t>The training process involves several key steps:</w:t>
      </w:r>
    </w:p>
    <w:p w14:paraId="0AE976C2" w14:textId="7EE0DF87" w:rsidR="0067510F" w:rsidRPr="004639D1" w:rsidRDefault="0067510F" w:rsidP="00851C43">
      <w:pPr>
        <w:numPr>
          <w:ilvl w:val="0"/>
          <w:numId w:val="12"/>
        </w:numPr>
        <w:spacing w:after="0" w:line="480" w:lineRule="auto"/>
        <w:jc w:val="both"/>
      </w:pPr>
      <w:r w:rsidRPr="004639D1">
        <w:rPr>
          <w:b/>
          <w:iCs/>
        </w:rPr>
        <w:t>Data Preparation</w:t>
      </w:r>
      <w:r w:rsidRPr="004639D1">
        <w:rPr>
          <w:iCs/>
        </w:rPr>
        <w:t>:</w:t>
      </w:r>
      <w:r w:rsidRPr="004639D1">
        <w:t xml:space="preserve"> The dataset is split into training and testing sets. In this case, </w:t>
      </w:r>
      <w:r w:rsidR="00B6719B">
        <w:t>9</w:t>
      </w:r>
      <w:r w:rsidRPr="004639D1">
        <w:t>0% of the data is used for training, while 5% is reserved for testing and the remaining 5% is set aside for validation</w:t>
      </w:r>
    </w:p>
    <w:p w14:paraId="397DA9A6" w14:textId="77777777" w:rsidR="0067510F" w:rsidRDefault="0067510F" w:rsidP="00851C43">
      <w:pPr>
        <w:numPr>
          <w:ilvl w:val="0"/>
          <w:numId w:val="12"/>
        </w:numPr>
        <w:spacing w:after="0" w:line="480" w:lineRule="auto"/>
        <w:jc w:val="both"/>
      </w:pPr>
      <w:r w:rsidRPr="004639D1">
        <w:rPr>
          <w:b/>
          <w:iCs/>
        </w:rPr>
        <w:t>Feature Standardization</w:t>
      </w:r>
      <w:r w:rsidRPr="004639D1">
        <w:rPr>
          <w:iCs/>
        </w:rPr>
        <w:t>:</w:t>
      </w:r>
      <w:r w:rsidRPr="004639D1">
        <w:t xml:space="preserve"> Before training the SVM, the features extracted from the currency notes (such as mean, contrast, entropy, etc.) are standardized to ensure that </w:t>
      </w:r>
      <w:r w:rsidRPr="004639D1">
        <w:lastRenderedPageBreak/>
        <w:t>they contribute equally to the distance calculations. This is typically done using the following formula in Equation (18):</w:t>
      </w:r>
    </w:p>
    <w:p w14:paraId="0B8053E6" w14:textId="4AD7498D" w:rsidR="00530A30" w:rsidRPr="00F87363" w:rsidRDefault="00F87363" w:rsidP="00F87363">
      <w:pPr>
        <w:spacing w:after="0" w:line="480" w:lineRule="auto"/>
        <w:jc w:val="right"/>
        <w:rPr>
          <w:b/>
          <w:i/>
        </w:rPr>
      </w:pPr>
      <w:r w:rsidRPr="00F773D2">
        <w:rPr>
          <w:position w:val="-24"/>
        </w:rPr>
        <w:object w:dxaOrig="1180" w:dyaOrig="620" w14:anchorId="5D05F6F1">
          <v:shape id="_x0000_i1040" type="#_x0000_t75" style="width:67pt;height:35.7pt" o:ole="">
            <v:imagedata r:id="rId57" o:title=""/>
          </v:shape>
          <o:OLEObject Type="Embed" ProgID="Equation.DSMT4" ShapeID="_x0000_i1040" DrawAspect="Content" ObjectID="_1810664738" r:id="rId58"/>
        </w:object>
      </w:r>
      <w:r>
        <w:tab/>
      </w:r>
      <w:r>
        <w:tab/>
      </w:r>
      <w:r>
        <w:tab/>
      </w:r>
      <w:r>
        <w:tab/>
      </w:r>
      <w:r>
        <w:tab/>
      </w:r>
      <w:r w:rsidRPr="004639D1">
        <w:rPr>
          <w:b/>
          <w:i/>
        </w:rPr>
        <w:t>Equation (18)</w:t>
      </w:r>
    </w:p>
    <w:p w14:paraId="33D84A23" w14:textId="3C76BF98" w:rsidR="00530A30" w:rsidRDefault="00530A30" w:rsidP="00530A30">
      <w:pPr>
        <w:spacing w:after="0" w:line="480" w:lineRule="auto"/>
        <w:ind w:left="720"/>
        <w:jc w:val="both"/>
      </w:pPr>
      <w:r>
        <w:t>Where:</w:t>
      </w:r>
    </w:p>
    <w:p w14:paraId="6581AC7E" w14:textId="1288E348" w:rsidR="00530A30" w:rsidRDefault="00530A30" w:rsidP="00530A30">
      <w:pPr>
        <w:spacing w:after="0" w:line="480" w:lineRule="auto"/>
        <w:ind w:left="720"/>
        <w:jc w:val="both"/>
      </w:pPr>
      <w:r>
        <w:t>X is the original feature value,</w:t>
      </w:r>
    </w:p>
    <w:p w14:paraId="694CD386" w14:textId="6ABB9DD7" w:rsidR="00530A30" w:rsidRDefault="00530A30" w:rsidP="00530A30">
      <w:pPr>
        <w:spacing w:after="0" w:line="480" w:lineRule="auto"/>
        <w:ind w:left="720"/>
        <w:jc w:val="both"/>
      </w:pPr>
      <w:r w:rsidRPr="00F773D2">
        <w:rPr>
          <w:position w:val="-10"/>
        </w:rPr>
        <w:object w:dxaOrig="240" w:dyaOrig="260" w14:anchorId="289822A5">
          <v:shape id="_x0000_i1041" type="#_x0000_t75" style="width:11.9pt;height:13.15pt" o:ole="">
            <v:imagedata r:id="rId59" o:title=""/>
          </v:shape>
          <o:OLEObject Type="Embed" ProgID="Equation.DSMT4" ShapeID="_x0000_i1041" DrawAspect="Content" ObjectID="_1810664739" r:id="rId60"/>
        </w:object>
      </w:r>
      <w:r>
        <w:t xml:space="preserve"> is the mean of the feature,</w:t>
      </w:r>
    </w:p>
    <w:p w14:paraId="21EB1DF2" w14:textId="59F85578" w:rsidR="00530A30" w:rsidRPr="004639D1" w:rsidRDefault="00530A30" w:rsidP="00530A30">
      <w:pPr>
        <w:spacing w:after="0" w:line="480" w:lineRule="auto"/>
        <w:ind w:left="720"/>
        <w:jc w:val="both"/>
      </w:pPr>
      <w:r w:rsidRPr="00F773D2">
        <w:rPr>
          <w:position w:val="-6"/>
        </w:rPr>
        <w:object w:dxaOrig="240" w:dyaOrig="220" w14:anchorId="6D29E419">
          <v:shape id="_x0000_i1042" type="#_x0000_t75" style="width:11.9pt;height:10.65pt" o:ole="">
            <v:imagedata r:id="rId61" o:title=""/>
          </v:shape>
          <o:OLEObject Type="Embed" ProgID="Equation.DSMT4" ShapeID="_x0000_i1042" DrawAspect="Content" ObjectID="_1810664740" r:id="rId62"/>
        </w:object>
      </w:r>
      <w:r>
        <w:t xml:space="preserve"> is the standard deviation of the feature.</w:t>
      </w:r>
    </w:p>
    <w:p w14:paraId="24E20F7C" w14:textId="26F3B696" w:rsidR="0067510F" w:rsidRPr="004639D1" w:rsidRDefault="0067510F" w:rsidP="00AA6BE9">
      <w:pPr>
        <w:spacing w:after="0" w:line="480" w:lineRule="auto"/>
        <w:jc w:val="both"/>
      </w:pPr>
    </w:p>
    <w:p w14:paraId="6D1E44F1" w14:textId="4DE9DCA8" w:rsidR="0067510F" w:rsidRPr="004639D1" w:rsidRDefault="0067510F" w:rsidP="00C22CC5">
      <w:pPr>
        <w:spacing w:after="0" w:line="480" w:lineRule="auto"/>
        <w:jc w:val="both"/>
      </w:pPr>
      <w:r w:rsidRPr="004639D1">
        <w:t>The training process is carried out by passing the ‘Class Names’ and ‘Standardize’ matrix to the SVM Models function in MATLAB. The data is split into ‘Test’ and ‘Train’ data. The training data is split into smaller bits for efficient validation.</w:t>
      </w:r>
    </w:p>
    <w:p w14:paraId="186FDE35" w14:textId="77777777" w:rsidR="00C22CC5" w:rsidRPr="004639D1" w:rsidRDefault="00C22CC5" w:rsidP="00C22CC5">
      <w:pPr>
        <w:spacing w:after="0" w:line="480" w:lineRule="auto"/>
        <w:jc w:val="both"/>
      </w:pPr>
    </w:p>
    <w:p w14:paraId="40F09983" w14:textId="77777777" w:rsidR="008C61DB" w:rsidRDefault="0067510F" w:rsidP="008C61DB">
      <w:pPr>
        <w:keepNext/>
        <w:spacing w:after="0" w:line="480" w:lineRule="auto"/>
      </w:pPr>
      <w:r w:rsidRPr="004639D1">
        <w:rPr>
          <w:noProof/>
        </w:rPr>
        <w:drawing>
          <wp:inline distT="0" distB="0" distL="0" distR="0" wp14:anchorId="560ACD9C" wp14:editId="54A5C7E8">
            <wp:extent cx="5731510" cy="1365250"/>
            <wp:effectExtent l="0" t="0" r="2540" b="6350"/>
            <wp:docPr id="1396985667" name="Picture 158"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85667" name="Picture 158" descr="A close-up of a computer screen&#10;&#10;AI-generated content may be incorrect."/>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1365250"/>
                    </a:xfrm>
                    <a:prstGeom prst="rect">
                      <a:avLst/>
                    </a:prstGeom>
                    <a:noFill/>
                    <a:ln>
                      <a:noFill/>
                    </a:ln>
                  </pic:spPr>
                </pic:pic>
              </a:graphicData>
            </a:graphic>
          </wp:inline>
        </w:drawing>
      </w:r>
    </w:p>
    <w:p w14:paraId="3D47CAC9" w14:textId="5EDC40EE" w:rsidR="0067510F" w:rsidRPr="008C61DB" w:rsidRDefault="008C61DB" w:rsidP="008C61DB">
      <w:pPr>
        <w:pStyle w:val="Caption"/>
        <w:rPr>
          <w:b/>
          <w:bCs/>
          <w:sz w:val="24"/>
          <w:szCs w:val="24"/>
        </w:rPr>
      </w:pPr>
      <w:bookmarkStart w:id="164" w:name="_Toc199763366"/>
      <w:r w:rsidRPr="008C61DB">
        <w:rPr>
          <w:b/>
          <w:bCs/>
          <w:color w:val="000000" w:themeColor="text1"/>
          <w:sz w:val="24"/>
          <w:szCs w:val="24"/>
        </w:rPr>
        <w:t>Figure 3.16: Code sample of passing the matrix to the SVM Model</w:t>
      </w:r>
      <w:bookmarkEnd w:id="164"/>
    </w:p>
    <w:p w14:paraId="2D840252" w14:textId="77777777" w:rsidR="0067510F" w:rsidRPr="004639D1" w:rsidRDefault="0067510F" w:rsidP="00C22CC5">
      <w:pPr>
        <w:spacing w:after="0" w:line="480" w:lineRule="auto"/>
        <w:rPr>
          <w:b/>
        </w:rPr>
      </w:pPr>
    </w:p>
    <w:p w14:paraId="3C59CD4B" w14:textId="77777777" w:rsidR="0067510F" w:rsidRPr="004639D1" w:rsidRDefault="0067510F" w:rsidP="004F0B03">
      <w:pPr>
        <w:pStyle w:val="Heading3"/>
        <w:rPr>
          <w:b w:val="0"/>
        </w:rPr>
      </w:pPr>
      <w:bookmarkStart w:id="165" w:name="_Toc199513292"/>
      <w:bookmarkStart w:id="166" w:name="_Toc199715452"/>
      <w:r w:rsidRPr="004639D1">
        <w:t>Mathematical expression</w:t>
      </w:r>
      <w:bookmarkEnd w:id="165"/>
      <w:bookmarkEnd w:id="166"/>
    </w:p>
    <w:p w14:paraId="5C25975A" w14:textId="77777777" w:rsidR="0067510F" w:rsidRPr="004639D1" w:rsidRDefault="0067510F" w:rsidP="00C22CC5">
      <w:pPr>
        <w:spacing w:after="0" w:line="480" w:lineRule="auto"/>
        <w:jc w:val="both"/>
        <w:rPr>
          <w:b/>
          <w:i/>
        </w:rPr>
      </w:pPr>
      <w:r w:rsidRPr="004639D1">
        <w:t>This mathematical approach explains the functionality of SVMs, establishing them as great tools, particularly for classification applications. The core idea behind SVMs is to find a hyperplane that best separates data points of different classes in a high-dimensional space. For a binary classification problem, the goal is to maximize the margin between the two classes. Mathematically, this can be expressed as follows:</w:t>
      </w:r>
    </w:p>
    <w:p w14:paraId="292C411F" w14:textId="77777777" w:rsidR="0067510F" w:rsidRPr="004639D1" w:rsidRDefault="0067510F" w:rsidP="00C22CC5">
      <w:pPr>
        <w:spacing w:after="0" w:line="480" w:lineRule="auto"/>
        <w:jc w:val="both"/>
        <w:rPr>
          <w:i/>
        </w:rPr>
      </w:pPr>
      <w:r w:rsidRPr="004639D1">
        <w:lastRenderedPageBreak/>
        <w:t xml:space="preserve">Given a dataset with </w:t>
      </w:r>
      <w:r w:rsidRPr="004639D1">
        <w:rPr>
          <w:i/>
        </w:rPr>
        <w:t>n</w:t>
      </w:r>
      <w:r w:rsidRPr="004639D1">
        <w:t xml:space="preserve"> samples, where each sample </w:t>
      </w:r>
      <w:r w:rsidRPr="004639D1">
        <w:rPr>
          <w:i/>
        </w:rPr>
        <w:t xml:space="preserve">xi </w:t>
      </w:r>
      <w:r w:rsidRPr="004639D1">
        <w:t xml:space="preserve">belongs to one of two classes </w:t>
      </w:r>
      <w:r w:rsidRPr="004639D1">
        <w:rPr>
          <w:i/>
        </w:rPr>
        <w:t>yi</w:t>
      </w:r>
    </w:p>
    <w:p w14:paraId="21CB0B8B" w14:textId="77777777" w:rsidR="0067510F" w:rsidRDefault="0067510F" w:rsidP="00C22CC5">
      <w:pPr>
        <w:spacing w:after="0" w:line="480" w:lineRule="auto"/>
        <w:jc w:val="both"/>
        <w:rPr>
          <w:i/>
        </w:rPr>
      </w:pPr>
      <w:r w:rsidRPr="004639D1">
        <w:rPr>
          <w:rFonts w:ascii="Cambria Math" w:hAnsi="Cambria Math" w:cs="Cambria Math"/>
        </w:rPr>
        <w:t>∈</w:t>
      </w:r>
      <w:r w:rsidRPr="004639D1">
        <w:t xml:space="preserve"> {−1, 1}, the SVM aims to solve the following optimization problem in Equation (19):</w:t>
      </w:r>
      <w:r w:rsidRPr="004639D1">
        <w:rPr>
          <w:i/>
        </w:rPr>
        <w:t xml:space="preserve"> </w:t>
      </w:r>
    </w:p>
    <w:p w14:paraId="03FF7B8D" w14:textId="6BF49851" w:rsidR="00C90865" w:rsidRDefault="00C90865" w:rsidP="00C22CC5">
      <w:pPr>
        <w:spacing w:after="0" w:line="480" w:lineRule="auto"/>
        <w:jc w:val="both"/>
      </w:pPr>
      <w:r>
        <w:rPr>
          <w:iCs/>
        </w:rPr>
        <w:t xml:space="preserve">Minimize </w:t>
      </w:r>
      <w:r w:rsidRPr="00F773D2">
        <w:rPr>
          <w:position w:val="-24"/>
        </w:rPr>
        <w:object w:dxaOrig="820" w:dyaOrig="620" w14:anchorId="2DC14EB1">
          <v:shape id="_x0000_i1043" type="#_x0000_t75" style="width:40.7pt;height:31.3pt" o:ole="">
            <v:imagedata r:id="rId64" o:title=""/>
          </v:shape>
          <o:OLEObject Type="Embed" ProgID="Equation.DSMT4" ShapeID="_x0000_i1043" DrawAspect="Content" ObjectID="_1810664741" r:id="rId65"/>
        </w:object>
      </w:r>
    </w:p>
    <w:p w14:paraId="31C1E228" w14:textId="77777777" w:rsidR="00F87363" w:rsidRPr="004639D1" w:rsidRDefault="00C90865" w:rsidP="00F87363">
      <w:pPr>
        <w:spacing w:after="0" w:line="480" w:lineRule="auto"/>
        <w:jc w:val="right"/>
        <w:rPr>
          <w:b/>
          <w:i/>
        </w:rPr>
      </w:pPr>
      <w:r>
        <w:t xml:space="preserve">Subject to:  </w:t>
      </w:r>
      <w:r w:rsidRPr="00F773D2">
        <w:rPr>
          <w:position w:val="-12"/>
        </w:rPr>
        <w:object w:dxaOrig="2000" w:dyaOrig="360" w14:anchorId="61BB3D4B">
          <v:shape id="_x0000_i1044" type="#_x0000_t75" style="width:100.15pt;height:18.15pt" o:ole="">
            <v:imagedata r:id="rId66" o:title=""/>
          </v:shape>
          <o:OLEObject Type="Embed" ProgID="Equation.DSMT4" ShapeID="_x0000_i1044" DrawAspect="Content" ObjectID="_1810664742" r:id="rId67"/>
        </w:object>
      </w:r>
      <w:r w:rsidR="00F87363">
        <w:tab/>
      </w:r>
      <w:r w:rsidR="00F87363">
        <w:tab/>
      </w:r>
      <w:r w:rsidR="00F87363">
        <w:tab/>
      </w:r>
      <w:r w:rsidR="00F87363">
        <w:tab/>
      </w:r>
      <w:r w:rsidR="00F87363">
        <w:tab/>
      </w:r>
      <w:r w:rsidR="00F87363" w:rsidRPr="004639D1">
        <w:rPr>
          <w:b/>
          <w:i/>
        </w:rPr>
        <w:t>Equation (19)</w:t>
      </w:r>
    </w:p>
    <w:p w14:paraId="0E41E1FB" w14:textId="760DF643" w:rsidR="00C90865" w:rsidRDefault="00C90865" w:rsidP="00C22CC5">
      <w:pPr>
        <w:spacing w:after="0" w:line="480" w:lineRule="auto"/>
        <w:jc w:val="both"/>
      </w:pPr>
    </w:p>
    <w:p w14:paraId="01E6869E" w14:textId="77777777" w:rsidR="00C90865" w:rsidRPr="00C90865" w:rsidRDefault="00C90865" w:rsidP="00C22CC5">
      <w:pPr>
        <w:spacing w:after="0" w:line="480" w:lineRule="auto"/>
        <w:jc w:val="both"/>
        <w:rPr>
          <w:iCs/>
        </w:rPr>
      </w:pPr>
    </w:p>
    <w:p w14:paraId="05869FB4" w14:textId="0C758A80" w:rsidR="0067510F" w:rsidRDefault="0067510F" w:rsidP="00C22CC5">
      <w:pPr>
        <w:spacing w:after="0" w:line="480" w:lineRule="auto"/>
        <w:jc w:val="both"/>
        <w:rPr>
          <w:i/>
          <w:noProof/>
        </w:rPr>
      </w:pPr>
    </w:p>
    <w:p w14:paraId="388046AA" w14:textId="77777777" w:rsidR="00C90865" w:rsidRPr="004639D1" w:rsidRDefault="00C90865" w:rsidP="00C22CC5">
      <w:pPr>
        <w:spacing w:after="0" w:line="480" w:lineRule="auto"/>
        <w:jc w:val="both"/>
      </w:pPr>
    </w:p>
    <w:p w14:paraId="35A5DB4C" w14:textId="77777777" w:rsidR="0067510F" w:rsidRPr="004639D1" w:rsidRDefault="0067510F" w:rsidP="00C22CC5">
      <w:pPr>
        <w:spacing w:after="0" w:line="480" w:lineRule="auto"/>
        <w:jc w:val="both"/>
        <w:rPr>
          <w:i/>
        </w:rPr>
      </w:pPr>
      <w:r w:rsidRPr="004639D1">
        <w:rPr>
          <w:i/>
        </w:rPr>
        <w:t xml:space="preserve">Given: </w:t>
      </w:r>
    </w:p>
    <w:p w14:paraId="36DAC961" w14:textId="77777777" w:rsidR="0067510F" w:rsidRPr="004639D1" w:rsidRDefault="0067510F" w:rsidP="00851C43">
      <w:pPr>
        <w:numPr>
          <w:ilvl w:val="0"/>
          <w:numId w:val="13"/>
        </w:numPr>
        <w:spacing w:after="0" w:line="480" w:lineRule="auto"/>
        <w:jc w:val="both"/>
      </w:pPr>
      <w:r w:rsidRPr="004639D1">
        <w:rPr>
          <w:i/>
        </w:rPr>
        <w:t xml:space="preserve">w </w:t>
      </w:r>
      <w:r w:rsidRPr="004639D1">
        <w:t>is the weight vector (normal to the hyperplane),</w:t>
      </w:r>
    </w:p>
    <w:p w14:paraId="026C4EC1" w14:textId="77777777" w:rsidR="0067510F" w:rsidRPr="004639D1" w:rsidRDefault="0067510F" w:rsidP="00851C43">
      <w:pPr>
        <w:numPr>
          <w:ilvl w:val="0"/>
          <w:numId w:val="13"/>
        </w:numPr>
        <w:spacing w:after="0" w:line="480" w:lineRule="auto"/>
        <w:jc w:val="both"/>
      </w:pPr>
      <w:r w:rsidRPr="004639D1">
        <w:rPr>
          <w:i/>
        </w:rPr>
        <w:t xml:space="preserve">b </w:t>
      </w:r>
      <w:r w:rsidRPr="004639D1">
        <w:t>is the bias term,</w:t>
      </w:r>
    </w:p>
    <w:p w14:paraId="101604A7" w14:textId="77777777" w:rsidR="0067510F" w:rsidRPr="004639D1" w:rsidRDefault="00000000" w:rsidP="00851C43">
      <w:pPr>
        <w:numPr>
          <w:ilvl w:val="0"/>
          <w:numId w:val="13"/>
        </w:numPr>
        <w:spacing w:after="0" w:line="480" w:lineRule="auto"/>
        <w:jc w:val="both"/>
      </w:pPr>
      <w:sdt>
        <w:sdtPr>
          <w:tag w:val="goog_rdk_6"/>
          <w:id w:val="-156239936"/>
        </w:sdtPr>
        <w:sdtContent>
          <w:r w:rsidR="0067510F" w:rsidRPr="004639D1">
            <w:rPr>
              <w:rFonts w:ascii="Cambria Math" w:hAnsi="Cambria Math" w:cs="Cambria Math"/>
            </w:rPr>
            <w:t>∣∣</w:t>
          </w:r>
        </w:sdtContent>
      </w:sdt>
      <w:r w:rsidR="0067510F" w:rsidRPr="004639D1">
        <w:rPr>
          <w:i/>
        </w:rPr>
        <w:t>w</w:t>
      </w:r>
      <w:sdt>
        <w:sdtPr>
          <w:tag w:val="goog_rdk_7"/>
          <w:id w:val="-222291689"/>
        </w:sdtPr>
        <w:sdtContent>
          <w:r w:rsidR="0067510F" w:rsidRPr="004639D1">
            <w:rPr>
              <w:rFonts w:ascii="Cambria Math" w:hAnsi="Cambria Math" w:cs="Cambria Math"/>
            </w:rPr>
            <w:t>∣∣</w:t>
          </w:r>
        </w:sdtContent>
      </w:sdt>
      <w:r w:rsidR="0067510F" w:rsidRPr="004639D1">
        <w:rPr>
          <w:i/>
        </w:rPr>
        <w:t xml:space="preserve"> </w:t>
      </w:r>
      <w:r w:rsidR="0067510F" w:rsidRPr="004639D1">
        <w:t xml:space="preserve">Is the norm of the weight vector, which determines the margin, and </w:t>
      </w:r>
    </w:p>
    <w:p w14:paraId="37BD3989" w14:textId="77777777" w:rsidR="0067510F" w:rsidRPr="004639D1" w:rsidRDefault="0067510F" w:rsidP="00851C43">
      <w:pPr>
        <w:numPr>
          <w:ilvl w:val="0"/>
          <w:numId w:val="13"/>
        </w:numPr>
        <w:spacing w:after="0" w:line="480" w:lineRule="auto"/>
        <w:jc w:val="both"/>
      </w:pPr>
      <w:r w:rsidRPr="004639D1">
        <w:rPr>
          <w:i/>
        </w:rPr>
        <w:t xml:space="preserve">yi </w:t>
      </w:r>
      <w:r w:rsidRPr="004639D1">
        <w:t>are the labels of the training examples.</w:t>
      </w:r>
    </w:p>
    <w:p w14:paraId="71551675" w14:textId="77777777" w:rsidR="0067510F" w:rsidRPr="004639D1" w:rsidRDefault="0067510F" w:rsidP="00C22CC5">
      <w:pPr>
        <w:spacing w:after="0" w:line="480" w:lineRule="auto"/>
        <w:jc w:val="both"/>
      </w:pPr>
      <w:r w:rsidRPr="004639D1">
        <w:t>This optimization problem can be reformulated using Lagrange multipliers, leading to the dual problem in Equation (20):</w:t>
      </w:r>
    </w:p>
    <w:p w14:paraId="684B709A" w14:textId="77777777" w:rsidR="0067510F" w:rsidRPr="004639D1" w:rsidRDefault="0067510F" w:rsidP="00C22CC5">
      <w:pPr>
        <w:spacing w:after="0" w:line="480" w:lineRule="auto"/>
        <w:jc w:val="both"/>
      </w:pPr>
      <w:r w:rsidRPr="004639D1">
        <w:t>minimize</w:t>
      </w:r>
    </w:p>
    <w:p w14:paraId="040D994C" w14:textId="07BA3B23" w:rsidR="00F87363" w:rsidRPr="004639D1" w:rsidRDefault="00F87363" w:rsidP="00F87363">
      <w:pPr>
        <w:spacing w:after="0" w:line="480" w:lineRule="auto"/>
        <w:jc w:val="right"/>
        <w:rPr>
          <w:b/>
          <w:i/>
        </w:rPr>
      </w:pPr>
      <w:r w:rsidRPr="00F773D2">
        <w:rPr>
          <w:position w:val="-30"/>
        </w:rPr>
        <w:object w:dxaOrig="2880" w:dyaOrig="700" w14:anchorId="4566B82E">
          <v:shape id="_x0000_i1045" type="#_x0000_t75" style="width:174.7pt;height:42.55pt" o:ole="">
            <v:imagedata r:id="rId68" o:title=""/>
          </v:shape>
          <o:OLEObject Type="Embed" ProgID="Equation.DSMT4" ShapeID="_x0000_i1045" DrawAspect="Content" ObjectID="_1810664743" r:id="rId69"/>
        </w:object>
      </w:r>
      <w:r>
        <w:tab/>
      </w:r>
      <w:r>
        <w:tab/>
      </w:r>
      <w:r>
        <w:tab/>
      </w:r>
      <w:r>
        <w:tab/>
      </w:r>
      <w:r>
        <w:tab/>
      </w:r>
      <w:r>
        <w:tab/>
      </w:r>
      <w:r w:rsidRPr="004639D1">
        <w:rPr>
          <w:b/>
          <w:i/>
        </w:rPr>
        <w:t>Equation (20)</w:t>
      </w:r>
    </w:p>
    <w:p w14:paraId="312BA594" w14:textId="18BEBBD3" w:rsidR="0067510F" w:rsidRDefault="0067510F" w:rsidP="0067510F">
      <w:pPr>
        <w:spacing w:line="480" w:lineRule="auto"/>
      </w:pPr>
    </w:p>
    <w:p w14:paraId="661405FB" w14:textId="7DA0A3FF" w:rsidR="00C90865" w:rsidRDefault="00C90865" w:rsidP="0067510F">
      <w:pPr>
        <w:spacing w:line="480" w:lineRule="auto"/>
      </w:pPr>
      <w:r>
        <w:t>Subject to:</w:t>
      </w:r>
    </w:p>
    <w:p w14:paraId="713F6BE2" w14:textId="20EED249" w:rsidR="00C90865" w:rsidRDefault="00C90865" w:rsidP="0067510F">
      <w:pPr>
        <w:spacing w:line="480" w:lineRule="auto"/>
      </w:pPr>
      <w:r w:rsidRPr="00F773D2">
        <w:rPr>
          <w:position w:val="-28"/>
        </w:rPr>
        <w:object w:dxaOrig="1960" w:dyaOrig="680" w14:anchorId="5DE2D87E">
          <v:shape id="_x0000_i1046" type="#_x0000_t75" style="width:120.85pt;height:41.95pt" o:ole="">
            <v:imagedata r:id="rId70" o:title=""/>
          </v:shape>
          <o:OLEObject Type="Embed" ProgID="Equation.DSMT4" ShapeID="_x0000_i1046" DrawAspect="Content" ObjectID="_1810664744" r:id="rId71"/>
        </w:object>
      </w:r>
    </w:p>
    <w:p w14:paraId="727BEC3D" w14:textId="39F7D87F" w:rsidR="0067510F" w:rsidRPr="004639D1" w:rsidRDefault="00C90865" w:rsidP="0067510F">
      <w:pPr>
        <w:spacing w:line="480" w:lineRule="auto"/>
      </w:pPr>
      <w:r>
        <w:t xml:space="preserve">Where </w:t>
      </w:r>
      <w:r w:rsidRPr="00F773D2">
        <w:rPr>
          <w:position w:val="-12"/>
        </w:rPr>
        <w:object w:dxaOrig="260" w:dyaOrig="360" w14:anchorId="59165EAE">
          <v:shape id="_x0000_i1047" type="#_x0000_t75" style="width:13.15pt;height:18.15pt" o:ole="">
            <v:imagedata r:id="rId72" o:title=""/>
          </v:shape>
          <o:OLEObject Type="Embed" ProgID="Equation.DSMT4" ShapeID="_x0000_i1047" DrawAspect="Content" ObjectID="_1810664745" r:id="rId73"/>
        </w:object>
      </w:r>
      <w:r>
        <w:t>are the Lagrange multipliers.</w:t>
      </w:r>
    </w:p>
    <w:p w14:paraId="2EF7EDB1" w14:textId="77777777" w:rsidR="0067510F" w:rsidRPr="004639D1" w:rsidRDefault="0067510F" w:rsidP="002C25F7">
      <w:pPr>
        <w:spacing w:after="0" w:line="480" w:lineRule="auto"/>
        <w:rPr>
          <w:b/>
        </w:rPr>
      </w:pPr>
    </w:p>
    <w:p w14:paraId="78665D0A" w14:textId="77777777" w:rsidR="0067510F" w:rsidRPr="004639D1" w:rsidRDefault="0067510F" w:rsidP="004F0B03">
      <w:pPr>
        <w:pStyle w:val="Heading3"/>
        <w:rPr>
          <w:b w:val="0"/>
        </w:rPr>
      </w:pPr>
      <w:bookmarkStart w:id="167" w:name="_Toc199513293"/>
      <w:bookmarkStart w:id="168" w:name="_Toc199715453"/>
      <w:r w:rsidRPr="004639D1">
        <w:t>Significance of the SVM Model</w:t>
      </w:r>
      <w:bookmarkEnd w:id="167"/>
      <w:bookmarkEnd w:id="168"/>
    </w:p>
    <w:p w14:paraId="0A0C3C40" w14:textId="74395DCB" w:rsidR="0067510F" w:rsidRPr="004639D1" w:rsidRDefault="0067510F" w:rsidP="002C25F7">
      <w:pPr>
        <w:spacing w:after="0" w:line="480" w:lineRule="auto"/>
        <w:jc w:val="both"/>
      </w:pPr>
      <w:r w:rsidRPr="004639D1">
        <w:t>This supervised learning model is particularly preferred for this task for reasons such as the clear distinction of what is needed, which is to differentiate between ‘Real’ and ‘Fake.’. The supervised learning model is to be used due to its time complexity, as it saves time when working with label</w:t>
      </w:r>
      <w:r w:rsidR="00C90865">
        <w:t>l</w:t>
      </w:r>
      <w:r w:rsidRPr="004639D1">
        <w:t>ed data. Moreover, it creates a clear distinction boundary even with complex features extracted.</w:t>
      </w:r>
    </w:p>
    <w:p w14:paraId="12702138" w14:textId="77777777" w:rsidR="0067510F" w:rsidRPr="004639D1" w:rsidRDefault="0067510F" w:rsidP="00B241C0">
      <w:pPr>
        <w:spacing w:after="0" w:line="480" w:lineRule="auto"/>
      </w:pPr>
    </w:p>
    <w:p w14:paraId="72B71D22" w14:textId="51D510C5" w:rsidR="0067510F" w:rsidRPr="004639D1" w:rsidRDefault="008D0E14" w:rsidP="004F0B03">
      <w:pPr>
        <w:pStyle w:val="Heading2"/>
        <w:rPr>
          <w:b w:val="0"/>
        </w:rPr>
      </w:pPr>
      <w:r w:rsidRPr="004639D1">
        <w:t xml:space="preserve"> </w:t>
      </w:r>
      <w:bookmarkStart w:id="169" w:name="_Toc199513294"/>
      <w:bookmarkStart w:id="170" w:name="_Toc199715454"/>
      <w:r w:rsidR="0067510F" w:rsidRPr="004639D1">
        <w:t>Testing of the Naira Note Image</w:t>
      </w:r>
      <w:bookmarkEnd w:id="169"/>
      <w:bookmarkEnd w:id="170"/>
    </w:p>
    <w:p w14:paraId="75E59F9A" w14:textId="2444379B" w:rsidR="0067510F" w:rsidRPr="004639D1" w:rsidRDefault="0067510F" w:rsidP="00800FFA">
      <w:pPr>
        <w:spacing w:after="0" w:line="480" w:lineRule="auto"/>
        <w:jc w:val="both"/>
      </w:pPr>
      <w:r w:rsidRPr="004639D1">
        <w:t>Here, the trained model is used to access the code and test its real-time performance. The image is loaded with the same preprocessing steps explained earlier, and the features are extracted, like its contrast, energy, entropy, etc. These extracted features that are stored in a matrix form are then passed into the trained SVM model to predict whether it is 'Real’ or 'Fake’ with its clear distinction boundary and fast processing. The output process is displayed in Figure 3.</w:t>
      </w:r>
      <w:r w:rsidR="00DE29A1">
        <w:t>17</w:t>
      </w:r>
    </w:p>
    <w:p w14:paraId="0528D9B3" w14:textId="77777777" w:rsidR="0067510F" w:rsidRPr="004639D1" w:rsidRDefault="0067510F" w:rsidP="00800FFA">
      <w:pPr>
        <w:spacing w:after="0" w:line="480" w:lineRule="auto"/>
        <w:jc w:val="both"/>
      </w:pPr>
    </w:p>
    <w:p w14:paraId="14C469E7" w14:textId="77777777" w:rsidR="00E512FC" w:rsidRDefault="0067510F" w:rsidP="00E512FC">
      <w:pPr>
        <w:keepNext/>
        <w:spacing w:after="0" w:line="480" w:lineRule="auto"/>
        <w:jc w:val="both"/>
      </w:pPr>
      <w:r w:rsidRPr="004639D1">
        <w:rPr>
          <w:noProof/>
        </w:rPr>
        <w:lastRenderedPageBreak/>
        <w:drawing>
          <wp:inline distT="0" distB="0" distL="0" distR="0" wp14:anchorId="7E971F84" wp14:editId="596E641F">
            <wp:extent cx="5715000" cy="3476625"/>
            <wp:effectExtent l="0" t="0" r="0" b="9525"/>
            <wp:docPr id="89884789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15000" cy="3476625"/>
                    </a:xfrm>
                    <a:prstGeom prst="rect">
                      <a:avLst/>
                    </a:prstGeom>
                    <a:noFill/>
                    <a:ln>
                      <a:noFill/>
                    </a:ln>
                  </pic:spPr>
                </pic:pic>
              </a:graphicData>
            </a:graphic>
          </wp:inline>
        </w:drawing>
      </w:r>
    </w:p>
    <w:p w14:paraId="222DBD72" w14:textId="77777777" w:rsidR="00E512FC" w:rsidRPr="00E512FC" w:rsidRDefault="00E512FC" w:rsidP="00E512FC">
      <w:pPr>
        <w:spacing w:after="0" w:line="480" w:lineRule="auto"/>
        <w:jc w:val="both"/>
        <w:rPr>
          <w:b/>
          <w:bCs/>
          <w:i/>
          <w:iCs/>
        </w:rPr>
      </w:pPr>
      <w:r w:rsidRPr="00E512FC">
        <w:rPr>
          <w:b/>
          <w:bCs/>
          <w:i/>
          <w:iCs/>
        </w:rPr>
        <w:t>Figure 3.17: Image of the tested Naira note and its result</w:t>
      </w:r>
    </w:p>
    <w:p w14:paraId="52CA3020" w14:textId="77777777" w:rsidR="0067510F" w:rsidRPr="004639D1" w:rsidRDefault="0067510F" w:rsidP="00800FFA">
      <w:pPr>
        <w:spacing w:after="0" w:line="480" w:lineRule="auto"/>
        <w:jc w:val="both"/>
        <w:rPr>
          <w:b/>
          <w:i/>
        </w:rPr>
      </w:pPr>
    </w:p>
    <w:p w14:paraId="31A5298C" w14:textId="6A7E7FED" w:rsidR="0067510F" w:rsidRPr="004639D1" w:rsidRDefault="0067510F" w:rsidP="00800FFA">
      <w:pPr>
        <w:spacing w:after="0" w:line="480" w:lineRule="auto"/>
        <w:jc w:val="both"/>
      </w:pPr>
      <w:r w:rsidRPr="004639D1">
        <w:t>Testing is essential as it checks the efficiency and accuracy of the model in creating a distinct decision boundary to differentiate between ‘Real’ and ‘Fake’ Nigerian Naira notes. It uses decision logic to check after the supervised learning processing. The decision logic of a ‘Real’ naira note should contain a value of ‘1,’ and a ‘Fake’ should contain a value of ‘2.’ Below in Figure 3.</w:t>
      </w:r>
      <w:r w:rsidR="00DE29A1">
        <w:t>18</w:t>
      </w:r>
      <w:r w:rsidRPr="004639D1">
        <w:t xml:space="preserve"> are the statistical properties of the naira note that tested for ‘Real’.</w:t>
      </w:r>
    </w:p>
    <w:p w14:paraId="2837A53F" w14:textId="77777777" w:rsidR="0067510F" w:rsidRPr="004639D1" w:rsidRDefault="0067510F" w:rsidP="008D0E14">
      <w:pPr>
        <w:spacing w:after="0" w:line="480" w:lineRule="auto"/>
      </w:pPr>
    </w:p>
    <w:p w14:paraId="33DB7F5A" w14:textId="77777777" w:rsidR="00E512FC" w:rsidRDefault="0067510F" w:rsidP="00E512FC">
      <w:pPr>
        <w:keepNext/>
        <w:spacing w:after="0" w:line="480" w:lineRule="auto"/>
      </w:pPr>
      <w:r w:rsidRPr="004639D1">
        <w:rPr>
          <w:noProof/>
        </w:rPr>
        <w:lastRenderedPageBreak/>
        <w:drawing>
          <wp:inline distT="0" distB="0" distL="0" distR="0" wp14:anchorId="06A0FD39" wp14:editId="59426AC8">
            <wp:extent cx="5715000" cy="2905125"/>
            <wp:effectExtent l="0" t="0" r="0" b="9525"/>
            <wp:docPr id="41320496"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7.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15000" cy="2905125"/>
                    </a:xfrm>
                    <a:prstGeom prst="rect">
                      <a:avLst/>
                    </a:prstGeom>
                    <a:noFill/>
                    <a:ln>
                      <a:noFill/>
                    </a:ln>
                  </pic:spPr>
                </pic:pic>
              </a:graphicData>
            </a:graphic>
          </wp:inline>
        </w:drawing>
      </w:r>
    </w:p>
    <w:p w14:paraId="79CB1D00" w14:textId="7A21E21D" w:rsidR="0067510F" w:rsidRPr="00E512FC" w:rsidRDefault="00E512FC" w:rsidP="00E512FC">
      <w:pPr>
        <w:pStyle w:val="Caption"/>
        <w:rPr>
          <w:b/>
          <w:bCs/>
          <w:color w:val="000000" w:themeColor="text1"/>
          <w:sz w:val="24"/>
          <w:szCs w:val="24"/>
        </w:rPr>
      </w:pPr>
      <w:bookmarkStart w:id="171" w:name="_Toc199763367"/>
      <w:r w:rsidRPr="00E512FC">
        <w:rPr>
          <w:b/>
          <w:bCs/>
          <w:color w:val="000000" w:themeColor="text1"/>
          <w:sz w:val="24"/>
          <w:szCs w:val="24"/>
        </w:rPr>
        <w:t>Figure 3.18: Properties of the tested Naira Note that had the result of ‘Real’</w:t>
      </w:r>
      <w:bookmarkEnd w:id="171"/>
    </w:p>
    <w:p w14:paraId="167F2CBE" w14:textId="77777777" w:rsidR="0067510F" w:rsidRPr="004639D1" w:rsidRDefault="0067510F" w:rsidP="008D0E14">
      <w:pPr>
        <w:spacing w:after="0" w:line="480" w:lineRule="auto"/>
        <w:rPr>
          <w:iCs/>
        </w:rPr>
      </w:pPr>
    </w:p>
    <w:p w14:paraId="27E4431A" w14:textId="2AFB3DC4" w:rsidR="0067510F" w:rsidRPr="004639D1" w:rsidRDefault="0067510F" w:rsidP="004F0B03">
      <w:pPr>
        <w:pStyle w:val="Heading2"/>
      </w:pPr>
      <w:bookmarkStart w:id="172" w:name="_Toc199513295"/>
      <w:bookmarkStart w:id="173" w:name="_Toc199715455"/>
      <w:r w:rsidRPr="004639D1">
        <w:t>Software Used</w:t>
      </w:r>
      <w:bookmarkEnd w:id="172"/>
      <w:bookmarkEnd w:id="173"/>
    </w:p>
    <w:p w14:paraId="7AEF08A0" w14:textId="24B5A75C" w:rsidR="0067510F" w:rsidRPr="004639D1" w:rsidRDefault="0067510F" w:rsidP="008D0E14">
      <w:pPr>
        <w:spacing w:line="480" w:lineRule="auto"/>
        <w:jc w:val="both"/>
      </w:pPr>
      <w:r w:rsidRPr="004639D1">
        <w:t>MATLAB R2019a software was used for this project as it was written in the Matlab programming language. This software was run on an 8 GB RAM, 64-bit, 11</w:t>
      </w:r>
      <w:r w:rsidRPr="004639D1">
        <w:rPr>
          <w:vertAlign w:val="superscript"/>
        </w:rPr>
        <w:t>th</w:t>
      </w:r>
      <w:r w:rsidRPr="004639D1">
        <w:t xml:space="preserve"> generation Intel Core i5 Asus Vivo-book.</w:t>
      </w:r>
      <w:bookmarkEnd w:id="88"/>
    </w:p>
    <w:p w14:paraId="0CA7A75C" w14:textId="77777777" w:rsidR="0067510F" w:rsidRPr="004639D1" w:rsidRDefault="0067510F" w:rsidP="0067510F">
      <w:pPr>
        <w:spacing w:line="480" w:lineRule="auto"/>
      </w:pPr>
    </w:p>
    <w:p w14:paraId="004C21AE" w14:textId="77777777" w:rsidR="002F6B6B" w:rsidRPr="004639D1" w:rsidRDefault="002F6B6B" w:rsidP="0067510F">
      <w:pPr>
        <w:spacing w:line="480" w:lineRule="auto"/>
      </w:pPr>
    </w:p>
    <w:p w14:paraId="4A003A62" w14:textId="77777777" w:rsidR="002F6B6B" w:rsidRPr="004639D1" w:rsidRDefault="002F6B6B" w:rsidP="0067510F">
      <w:pPr>
        <w:spacing w:line="480" w:lineRule="auto"/>
      </w:pPr>
    </w:p>
    <w:p w14:paraId="18986192" w14:textId="77777777" w:rsidR="002F6B6B" w:rsidRPr="004639D1" w:rsidRDefault="002F6B6B" w:rsidP="0067510F">
      <w:pPr>
        <w:spacing w:line="480" w:lineRule="auto"/>
      </w:pPr>
    </w:p>
    <w:p w14:paraId="49D7C4DF" w14:textId="77777777" w:rsidR="002F6B6B" w:rsidRPr="004639D1" w:rsidRDefault="002F6B6B" w:rsidP="0067510F">
      <w:pPr>
        <w:spacing w:line="480" w:lineRule="auto"/>
      </w:pPr>
    </w:p>
    <w:p w14:paraId="5AE93819" w14:textId="77777777" w:rsidR="002F6B6B" w:rsidRPr="004639D1" w:rsidRDefault="002F6B6B" w:rsidP="0067510F">
      <w:pPr>
        <w:spacing w:line="480" w:lineRule="auto"/>
      </w:pPr>
    </w:p>
    <w:p w14:paraId="221E64B2" w14:textId="77777777" w:rsidR="005E6C93" w:rsidRDefault="005E6C93" w:rsidP="0071015C">
      <w:pPr>
        <w:pStyle w:val="Heading1"/>
        <w:numPr>
          <w:ilvl w:val="0"/>
          <w:numId w:val="0"/>
        </w:numPr>
        <w:rPr>
          <w:rFonts w:cs="Times New Roman"/>
          <w:bCs/>
          <w:szCs w:val="28"/>
        </w:rPr>
      </w:pPr>
      <w:bookmarkStart w:id="174" w:name="_Toc199513296"/>
      <w:bookmarkStart w:id="175" w:name="_Toc199715456"/>
    </w:p>
    <w:p w14:paraId="58CFC4A5" w14:textId="4412416D" w:rsidR="000B6989" w:rsidRDefault="008128F0" w:rsidP="005C020C">
      <w:pPr>
        <w:pStyle w:val="Heading1"/>
        <w:numPr>
          <w:ilvl w:val="0"/>
          <w:numId w:val="0"/>
        </w:numPr>
        <w:ind w:left="3492" w:firstLine="108"/>
        <w:jc w:val="left"/>
      </w:pPr>
      <w:r w:rsidRPr="004639D1">
        <w:t>CHAPTER FOUR</w:t>
      </w:r>
      <w:bookmarkEnd w:id="174"/>
      <w:bookmarkEnd w:id="175"/>
    </w:p>
    <w:p w14:paraId="03412033" w14:textId="146A9B2D" w:rsidR="00482C48" w:rsidRPr="004639D1" w:rsidRDefault="005E6C93" w:rsidP="00400FCE">
      <w:pPr>
        <w:pStyle w:val="Heading1"/>
        <w:numPr>
          <w:ilvl w:val="0"/>
          <w:numId w:val="0"/>
        </w:numPr>
        <w:ind w:left="1332" w:hanging="432"/>
      </w:pPr>
      <w:r>
        <w:t>RESULT AND DISCUSSION</w:t>
      </w:r>
    </w:p>
    <w:p w14:paraId="01AA1C60" w14:textId="77777777" w:rsidR="00610A5B" w:rsidRPr="004639D1" w:rsidRDefault="00610A5B" w:rsidP="0071015C">
      <w:pPr>
        <w:spacing w:after="0" w:line="480" w:lineRule="auto"/>
        <w:jc w:val="both"/>
      </w:pPr>
    </w:p>
    <w:p w14:paraId="7D067BE8" w14:textId="77777777" w:rsidR="005C020C" w:rsidRPr="005C020C" w:rsidRDefault="005C020C" w:rsidP="005C020C">
      <w:pPr>
        <w:pStyle w:val="ListParagraph"/>
        <w:keepNext/>
        <w:keepLines/>
        <w:numPr>
          <w:ilvl w:val="0"/>
          <w:numId w:val="57"/>
        </w:numPr>
        <w:spacing w:after="0" w:line="480" w:lineRule="auto"/>
        <w:contextualSpacing w:val="0"/>
        <w:jc w:val="center"/>
        <w:outlineLvl w:val="0"/>
        <w:rPr>
          <w:rFonts w:eastAsiaTheme="majorEastAsia" w:cstheme="majorBidi"/>
          <w:b/>
          <w:vanish/>
          <w:sz w:val="28"/>
          <w:szCs w:val="40"/>
        </w:rPr>
      </w:pPr>
      <w:bookmarkStart w:id="176" w:name="_Toc199513298"/>
      <w:bookmarkStart w:id="177" w:name="_Toc199715458"/>
    </w:p>
    <w:p w14:paraId="14D9BD24" w14:textId="36DAA55C" w:rsidR="007127B0" w:rsidRPr="004639D1" w:rsidRDefault="007127B0" w:rsidP="005C020C">
      <w:pPr>
        <w:pStyle w:val="Heading2"/>
      </w:pPr>
      <w:r w:rsidRPr="004639D1">
        <w:t>Introduction</w:t>
      </w:r>
      <w:bookmarkEnd w:id="176"/>
      <w:bookmarkEnd w:id="177"/>
      <w:r w:rsidR="00610A5B" w:rsidRPr="004639D1">
        <w:t xml:space="preserve"> </w:t>
      </w:r>
    </w:p>
    <w:p w14:paraId="29D1C6A3" w14:textId="448462C4" w:rsidR="00610A5B" w:rsidRPr="004639D1" w:rsidRDefault="00610A5B" w:rsidP="00802F5D">
      <w:pPr>
        <w:spacing w:after="0" w:line="480" w:lineRule="auto"/>
        <w:jc w:val="both"/>
      </w:pPr>
      <w:r w:rsidRPr="004639D1">
        <w:t xml:space="preserve">This chapter gives a detailed examination of the findings acquired from training and testing the SVM-based counterfeit detection system on Nigerian cash denominations </w:t>
      </w:r>
      <w:r w:rsidR="00174A52" w:rsidRPr="004639D1">
        <w:t xml:space="preserve">(₦200, ₦500, ₦1000). The dataset includes </w:t>
      </w:r>
      <w:r w:rsidR="008D0FE2" w:rsidRPr="004639D1">
        <w:t>3000</w:t>
      </w:r>
      <w:r w:rsidR="00174A52" w:rsidRPr="004639D1">
        <w:t xml:space="preserve"> photos (</w:t>
      </w:r>
      <w:r w:rsidR="008D0FE2" w:rsidRPr="004639D1">
        <w:t>500</w:t>
      </w:r>
      <w:r w:rsidR="00174A52" w:rsidRPr="004639D1">
        <w:t xml:space="preserve"> genuine and </w:t>
      </w:r>
      <w:r w:rsidR="008D0FE2" w:rsidRPr="004639D1">
        <w:t>5</w:t>
      </w:r>
      <w:r w:rsidR="00174A52" w:rsidRPr="004639D1">
        <w:t xml:space="preserve">00 fake per denomination), processed using MATLAB’s Image processing and Support Vector Machine algorithm. </w:t>
      </w:r>
    </w:p>
    <w:p w14:paraId="0DC2167A" w14:textId="77777777" w:rsidR="006A5F3A" w:rsidRPr="004639D1" w:rsidRDefault="006A5F3A" w:rsidP="00802F5D">
      <w:pPr>
        <w:spacing w:after="0" w:line="480" w:lineRule="auto"/>
        <w:jc w:val="both"/>
      </w:pPr>
    </w:p>
    <w:p w14:paraId="3654116E" w14:textId="0DAF4FF7" w:rsidR="00832A42" w:rsidRPr="004639D1" w:rsidRDefault="002F5D1D" w:rsidP="00586849">
      <w:pPr>
        <w:pStyle w:val="Heading2"/>
      </w:pPr>
      <w:bookmarkStart w:id="178" w:name="_Toc199513299"/>
      <w:bookmarkStart w:id="179" w:name="_Toc199715459"/>
      <w:r w:rsidRPr="004639D1">
        <w:t xml:space="preserve">Experimental Results </w:t>
      </w:r>
      <w:r w:rsidR="006A5F3A" w:rsidRPr="004639D1">
        <w:t>b</w:t>
      </w:r>
      <w:r w:rsidRPr="004639D1">
        <w:t>y Denomination</w:t>
      </w:r>
      <w:bookmarkEnd w:id="178"/>
      <w:bookmarkEnd w:id="179"/>
      <w:r w:rsidR="00832A42" w:rsidRPr="004639D1">
        <w:t xml:space="preserve"> </w:t>
      </w:r>
    </w:p>
    <w:p w14:paraId="2D851656" w14:textId="65B6B888" w:rsidR="00726FF3" w:rsidRPr="004639D1" w:rsidRDefault="00832A42" w:rsidP="00802F5D">
      <w:pPr>
        <w:spacing w:after="0" w:line="480" w:lineRule="auto"/>
        <w:jc w:val="both"/>
      </w:pPr>
      <w:r w:rsidRPr="004639D1">
        <w:t xml:space="preserve">After each denomination was tested and used to train the model, some results were obtained and they are </w:t>
      </w:r>
      <w:r w:rsidR="0003089F" w:rsidRPr="004639D1">
        <w:t>as listed below</w:t>
      </w:r>
    </w:p>
    <w:p w14:paraId="72BCE114" w14:textId="77777777" w:rsidR="00726FF3" w:rsidRPr="004639D1" w:rsidRDefault="00726FF3" w:rsidP="00802F5D">
      <w:pPr>
        <w:spacing w:after="0" w:line="480" w:lineRule="auto"/>
        <w:jc w:val="both"/>
      </w:pPr>
    </w:p>
    <w:p w14:paraId="27161C44" w14:textId="592D9573" w:rsidR="007979E7" w:rsidRPr="00CA0425" w:rsidRDefault="00962B9B" w:rsidP="00802F5D">
      <w:pPr>
        <w:pStyle w:val="Heading3"/>
        <w:jc w:val="both"/>
        <w:rPr>
          <w:rFonts w:cs="Times New Roman"/>
        </w:rPr>
      </w:pPr>
      <w:bookmarkStart w:id="180" w:name="_Toc199513300"/>
      <w:bookmarkStart w:id="181" w:name="_Toc199715460"/>
      <w:r w:rsidRPr="004639D1">
        <w:rPr>
          <w:rFonts w:cs="Times New Roman"/>
        </w:rPr>
        <w:t xml:space="preserve">₦200 </w:t>
      </w:r>
      <w:r w:rsidR="00FB77A0" w:rsidRPr="004639D1">
        <w:rPr>
          <w:rFonts w:cs="Times New Roman"/>
        </w:rPr>
        <w:t>Naira Notes</w:t>
      </w:r>
      <w:bookmarkEnd w:id="180"/>
      <w:bookmarkEnd w:id="181"/>
      <w:r w:rsidR="008269CA" w:rsidRPr="004639D1">
        <w:rPr>
          <w:rFonts w:cs="Times New Roman"/>
        </w:rPr>
        <w:t xml:space="preserve"> </w:t>
      </w:r>
      <w:r w:rsidR="007979E7" w:rsidRPr="00CA0425">
        <w:rPr>
          <w:bCs/>
        </w:rPr>
        <w:t>Preprocessing Challenges and Solutions</w:t>
      </w:r>
    </w:p>
    <w:p w14:paraId="6B7207A3" w14:textId="3BBA4C30" w:rsidR="007979E7" w:rsidRPr="004639D1" w:rsidRDefault="007979E7" w:rsidP="00851C43">
      <w:pPr>
        <w:pStyle w:val="ListParagraph"/>
        <w:numPr>
          <w:ilvl w:val="0"/>
          <w:numId w:val="19"/>
        </w:numPr>
        <w:spacing w:after="0" w:line="480" w:lineRule="auto"/>
        <w:ind w:left="357" w:hanging="357"/>
        <w:jc w:val="both"/>
        <w:rPr>
          <w:b/>
          <w:bCs/>
        </w:rPr>
      </w:pPr>
      <w:r w:rsidRPr="004639D1">
        <w:rPr>
          <w:b/>
          <w:bCs/>
        </w:rPr>
        <w:t xml:space="preserve">Resizing Notes: </w:t>
      </w:r>
      <w:r w:rsidR="00B1527B" w:rsidRPr="004639D1">
        <w:t>During</w:t>
      </w:r>
      <w:r w:rsidRPr="004639D1">
        <w:t xml:space="preserve"> </w:t>
      </w:r>
      <w:r w:rsidR="00B1527B" w:rsidRPr="004639D1">
        <w:t>resizing</w:t>
      </w:r>
      <w:r w:rsidRPr="004639D1">
        <w:t xml:space="preserve"> to 75.5mm x 39mm standardized inputs, it increased blurring in 40% of worn notes (e.g., </w:t>
      </w:r>
      <w:r w:rsidR="00B1527B" w:rsidRPr="004639D1">
        <w:t>worn</w:t>
      </w:r>
      <w:r w:rsidRPr="004639D1">
        <w:t xml:space="preserve"> edges, faded print</w:t>
      </w:r>
      <w:r w:rsidR="00B1527B" w:rsidRPr="004639D1">
        <w:t>s</w:t>
      </w:r>
      <w:r w:rsidRPr="004639D1">
        <w:t>).</w:t>
      </w:r>
      <w:r w:rsidR="00A02184" w:rsidRPr="004639D1">
        <w:t xml:space="preserve"> Adaptive sharpening (imsharpen) was done post-resizing to increase texture details.</w:t>
      </w:r>
    </w:p>
    <w:p w14:paraId="081BBA54" w14:textId="143DF8A2" w:rsidR="00A02184" w:rsidRPr="004639D1" w:rsidRDefault="00A02184" w:rsidP="00851C43">
      <w:pPr>
        <w:pStyle w:val="ListParagraph"/>
        <w:numPr>
          <w:ilvl w:val="0"/>
          <w:numId w:val="19"/>
        </w:numPr>
        <w:spacing w:after="0" w:line="480" w:lineRule="auto"/>
        <w:ind w:left="357" w:hanging="357"/>
        <w:jc w:val="both"/>
        <w:rPr>
          <w:b/>
          <w:bCs/>
        </w:rPr>
      </w:pPr>
      <w:r w:rsidRPr="004639D1">
        <w:rPr>
          <w:b/>
          <w:bCs/>
        </w:rPr>
        <w:t xml:space="preserve">HSV Masking </w:t>
      </w:r>
      <w:r w:rsidR="00B1527B" w:rsidRPr="004639D1">
        <w:rPr>
          <w:b/>
          <w:bCs/>
        </w:rPr>
        <w:t>Efficiency</w:t>
      </w:r>
      <w:r w:rsidRPr="004639D1">
        <w:rPr>
          <w:b/>
          <w:bCs/>
        </w:rPr>
        <w:t xml:space="preserve">: </w:t>
      </w:r>
      <w:r w:rsidRPr="004639D1">
        <w:t xml:space="preserve">The </w:t>
      </w:r>
      <w:r w:rsidR="00B1527B" w:rsidRPr="004639D1">
        <w:t xml:space="preserve">function </w:t>
      </w:r>
      <w:r w:rsidRPr="004639D1">
        <w:t xml:space="preserve">createMask.m </w:t>
      </w:r>
      <w:r w:rsidR="00B1527B" w:rsidRPr="004639D1">
        <w:t>is</w:t>
      </w:r>
      <w:r w:rsidRPr="004639D1">
        <w:t xml:space="preserve"> 95% </w:t>
      </w:r>
      <w:r w:rsidR="00B1527B" w:rsidRPr="004639D1">
        <w:t>accurate in masking out the background</w:t>
      </w:r>
      <w:r w:rsidRPr="004639D1">
        <w:t xml:space="preserve"> but struggled with radiance from laminated fake notes (12% failure rate), </w:t>
      </w:r>
      <w:r w:rsidR="00B1527B" w:rsidRPr="004639D1">
        <w:t>yellowed</w:t>
      </w:r>
      <w:r w:rsidRPr="004639D1">
        <w:t xml:space="preserve"> notes with </w:t>
      </w:r>
      <w:r w:rsidR="00B1527B" w:rsidRPr="004639D1">
        <w:t>smudges</w:t>
      </w:r>
      <w:r w:rsidRPr="004639D1">
        <w:t xml:space="preserve"> </w:t>
      </w:r>
      <w:r w:rsidR="00B1527B" w:rsidRPr="004639D1">
        <w:t>of</w:t>
      </w:r>
      <w:r w:rsidRPr="004639D1">
        <w:t xml:space="preserve"> ink.</w:t>
      </w:r>
    </w:p>
    <w:p w14:paraId="63A823A0" w14:textId="77777777" w:rsidR="00802F5D" w:rsidRPr="004639D1" w:rsidRDefault="00802F5D" w:rsidP="00802F5D">
      <w:pPr>
        <w:spacing w:after="0" w:line="480" w:lineRule="auto"/>
        <w:jc w:val="both"/>
        <w:rPr>
          <w:b/>
          <w:bCs/>
        </w:rPr>
      </w:pPr>
    </w:p>
    <w:p w14:paraId="4B3442AD" w14:textId="6A7711C2" w:rsidR="00B1527B" w:rsidRPr="004639D1" w:rsidRDefault="00B1527B" w:rsidP="00802F5D">
      <w:pPr>
        <w:pStyle w:val="ListParagraph"/>
        <w:spacing w:after="0" w:line="480" w:lineRule="auto"/>
        <w:ind w:left="357"/>
        <w:jc w:val="both"/>
        <w:rPr>
          <w:b/>
          <w:bCs/>
        </w:rPr>
      </w:pPr>
      <w:r w:rsidRPr="004639D1">
        <w:rPr>
          <w:b/>
          <w:bCs/>
        </w:rPr>
        <w:t>Feature Analysis</w:t>
      </w:r>
    </w:p>
    <w:p w14:paraId="650E0B6E" w14:textId="73887852" w:rsidR="00B1527B" w:rsidRPr="004639D1" w:rsidRDefault="00B1527B" w:rsidP="00851C43">
      <w:pPr>
        <w:pStyle w:val="ListParagraph"/>
        <w:numPr>
          <w:ilvl w:val="0"/>
          <w:numId w:val="19"/>
        </w:numPr>
        <w:spacing w:after="0" w:line="480" w:lineRule="auto"/>
        <w:jc w:val="both"/>
        <w:rPr>
          <w:b/>
          <w:bCs/>
        </w:rPr>
      </w:pPr>
      <w:r w:rsidRPr="004639D1">
        <w:rPr>
          <w:b/>
          <w:bCs/>
        </w:rPr>
        <w:t xml:space="preserve">Entropy Disparity: </w:t>
      </w:r>
      <w:r w:rsidRPr="004639D1">
        <w:t>Genuine currency showed a higher entropy value (7.0 ± 0.8) due to complex microprinting than counterfeit bills (5.6 ± 1.2, p &lt;  0.01, t-test)</w:t>
      </w:r>
      <w:r w:rsidR="00006150" w:rsidRPr="004639D1">
        <w:t>.</w:t>
      </w:r>
    </w:p>
    <w:p w14:paraId="30673C82" w14:textId="22EC419A" w:rsidR="00006150" w:rsidRPr="004639D1" w:rsidRDefault="00006150" w:rsidP="00851C43">
      <w:pPr>
        <w:pStyle w:val="ListParagraph"/>
        <w:numPr>
          <w:ilvl w:val="0"/>
          <w:numId w:val="19"/>
        </w:numPr>
        <w:spacing w:after="0" w:line="480" w:lineRule="auto"/>
        <w:jc w:val="both"/>
        <w:rPr>
          <w:b/>
          <w:bCs/>
        </w:rPr>
      </w:pPr>
      <w:r w:rsidRPr="004639D1">
        <w:rPr>
          <w:b/>
          <w:bCs/>
        </w:rPr>
        <w:lastRenderedPageBreak/>
        <w:t xml:space="preserve">Contrast Anomalies: </w:t>
      </w:r>
      <w:r w:rsidRPr="004639D1">
        <w:t>Counterfeit notes exhibited random contrast (0.6 ± 0.15) due to uneven printing compared to authentic notes (0.45 ± 0.07).</w:t>
      </w:r>
    </w:p>
    <w:p w14:paraId="027DC236" w14:textId="77777777" w:rsidR="00802F5D" w:rsidRPr="004639D1" w:rsidRDefault="00802F5D" w:rsidP="00802F5D">
      <w:pPr>
        <w:spacing w:after="0" w:line="480" w:lineRule="auto"/>
        <w:jc w:val="both"/>
        <w:rPr>
          <w:b/>
          <w:bCs/>
        </w:rPr>
      </w:pPr>
    </w:p>
    <w:p w14:paraId="7C965356" w14:textId="3D1A9FF7" w:rsidR="00982F22" w:rsidRPr="004639D1" w:rsidRDefault="00982F22" w:rsidP="00802F5D">
      <w:pPr>
        <w:pStyle w:val="ListParagraph"/>
        <w:spacing w:after="0" w:line="480" w:lineRule="auto"/>
        <w:ind w:left="360"/>
        <w:jc w:val="both"/>
        <w:rPr>
          <w:b/>
          <w:bCs/>
        </w:rPr>
      </w:pPr>
      <w:r w:rsidRPr="004639D1">
        <w:rPr>
          <w:b/>
          <w:bCs/>
        </w:rPr>
        <w:t xml:space="preserve">SVM </w:t>
      </w:r>
      <w:r w:rsidR="005E3274" w:rsidRPr="004639D1">
        <w:rPr>
          <w:b/>
          <w:bCs/>
        </w:rPr>
        <w:t xml:space="preserve">Hyperparameter Optimization </w:t>
      </w:r>
    </w:p>
    <w:p w14:paraId="6BEF24C4" w14:textId="30E2872F" w:rsidR="00DE29A1" w:rsidRPr="00DE29A1" w:rsidRDefault="00DE29A1" w:rsidP="00DE29A1">
      <w:pPr>
        <w:spacing w:after="0" w:line="480" w:lineRule="auto"/>
        <w:jc w:val="both"/>
        <w:rPr>
          <w:b/>
          <w:bCs/>
          <w:i/>
        </w:rPr>
      </w:pPr>
      <w:r w:rsidRPr="00DE29A1">
        <w:rPr>
          <w:b/>
          <w:bCs/>
        </w:rPr>
        <w:t xml:space="preserve">Table 4.1: </w:t>
      </w:r>
      <w:r w:rsidRPr="00DE29A1">
        <w:rPr>
          <w:b/>
          <w:bCs/>
          <w:i/>
        </w:rPr>
        <w:t>SVM Parameters after training</w:t>
      </w:r>
    </w:p>
    <w:tbl>
      <w:tblPr>
        <w:tblStyle w:val="TableGrid"/>
        <w:tblW w:w="0" w:type="auto"/>
        <w:tblInd w:w="360" w:type="dxa"/>
        <w:tblLook w:val="04A0" w:firstRow="1" w:lastRow="0" w:firstColumn="1" w:lastColumn="0" w:noHBand="0" w:noVBand="1"/>
      </w:tblPr>
      <w:tblGrid>
        <w:gridCol w:w="2903"/>
        <w:gridCol w:w="2876"/>
      </w:tblGrid>
      <w:tr w:rsidR="005E3274" w:rsidRPr="004639D1" w14:paraId="5EED0911" w14:textId="77777777" w:rsidTr="002F1FA2">
        <w:tc>
          <w:tcPr>
            <w:tcW w:w="2903" w:type="dxa"/>
            <w:vAlign w:val="bottom"/>
          </w:tcPr>
          <w:p w14:paraId="470FA9AC" w14:textId="332F8295" w:rsidR="005E3274" w:rsidRPr="004639D1" w:rsidRDefault="005E3274" w:rsidP="00802F5D">
            <w:pPr>
              <w:pStyle w:val="ListParagraph"/>
              <w:spacing w:line="480" w:lineRule="auto"/>
              <w:ind w:left="0"/>
              <w:jc w:val="both"/>
              <w:rPr>
                <w:b/>
                <w:bCs/>
                <w:sz w:val="20"/>
                <w:szCs w:val="20"/>
              </w:rPr>
            </w:pPr>
            <w:r w:rsidRPr="004639D1">
              <w:rPr>
                <w:b/>
                <w:bCs/>
                <w:sz w:val="20"/>
                <w:szCs w:val="20"/>
              </w:rPr>
              <w:t>Metric</w:t>
            </w:r>
          </w:p>
        </w:tc>
        <w:tc>
          <w:tcPr>
            <w:tcW w:w="2876" w:type="dxa"/>
            <w:vAlign w:val="bottom"/>
          </w:tcPr>
          <w:p w14:paraId="3EECF849" w14:textId="70E3C1D7" w:rsidR="005E3274" w:rsidRPr="004639D1" w:rsidRDefault="005E3274" w:rsidP="00802F5D">
            <w:pPr>
              <w:pStyle w:val="ListParagraph"/>
              <w:spacing w:line="480" w:lineRule="auto"/>
              <w:ind w:left="0"/>
              <w:jc w:val="both"/>
            </w:pPr>
            <w:r w:rsidRPr="004639D1">
              <w:rPr>
                <w:sz w:val="20"/>
                <w:szCs w:val="20"/>
              </w:rPr>
              <w:t>Value</w:t>
            </w:r>
          </w:p>
        </w:tc>
      </w:tr>
      <w:tr w:rsidR="005E3274" w:rsidRPr="004639D1" w14:paraId="2550627A" w14:textId="77777777" w:rsidTr="002F1FA2">
        <w:tc>
          <w:tcPr>
            <w:tcW w:w="2903" w:type="dxa"/>
            <w:vAlign w:val="bottom"/>
          </w:tcPr>
          <w:p w14:paraId="4681AAF1" w14:textId="0FFB777F" w:rsidR="005E3274" w:rsidRPr="004639D1" w:rsidRDefault="005E3274" w:rsidP="00802F5D">
            <w:pPr>
              <w:pStyle w:val="ListParagraph"/>
              <w:spacing w:line="480" w:lineRule="auto"/>
              <w:ind w:left="0"/>
              <w:jc w:val="both"/>
            </w:pPr>
            <w:r w:rsidRPr="004639D1">
              <w:rPr>
                <w:sz w:val="20"/>
                <w:szCs w:val="20"/>
              </w:rPr>
              <w:t>Best Objective Value</w:t>
            </w:r>
          </w:p>
        </w:tc>
        <w:tc>
          <w:tcPr>
            <w:tcW w:w="2876" w:type="dxa"/>
            <w:vAlign w:val="center"/>
          </w:tcPr>
          <w:p w14:paraId="7787AA40" w14:textId="52450B38" w:rsidR="005E3274" w:rsidRPr="004639D1" w:rsidRDefault="005E3274" w:rsidP="00802F5D">
            <w:pPr>
              <w:pStyle w:val="ListParagraph"/>
              <w:spacing w:line="480" w:lineRule="auto"/>
              <w:ind w:left="0"/>
              <w:jc w:val="both"/>
              <w:rPr>
                <w:sz w:val="20"/>
                <w:szCs w:val="20"/>
              </w:rPr>
            </w:pPr>
            <w:r w:rsidRPr="004639D1">
              <w:rPr>
                <w:sz w:val="20"/>
                <w:szCs w:val="20"/>
              </w:rPr>
              <w:t>0.092685</w:t>
            </w:r>
          </w:p>
        </w:tc>
      </w:tr>
      <w:tr w:rsidR="005E3274" w:rsidRPr="004639D1" w14:paraId="0149C3D1" w14:textId="77777777" w:rsidTr="002F1FA2">
        <w:tc>
          <w:tcPr>
            <w:tcW w:w="2903" w:type="dxa"/>
            <w:vAlign w:val="bottom"/>
          </w:tcPr>
          <w:p w14:paraId="17DEB199" w14:textId="1C5F820C" w:rsidR="005E3274" w:rsidRPr="004639D1" w:rsidRDefault="005E3274" w:rsidP="00802F5D">
            <w:pPr>
              <w:pStyle w:val="ListParagraph"/>
              <w:spacing w:line="480" w:lineRule="auto"/>
              <w:ind w:left="0"/>
              <w:jc w:val="both"/>
            </w:pPr>
            <w:r w:rsidRPr="004639D1">
              <w:rPr>
                <w:sz w:val="20"/>
                <w:szCs w:val="20"/>
              </w:rPr>
              <w:t>Test Accuracy</w:t>
            </w:r>
          </w:p>
        </w:tc>
        <w:tc>
          <w:tcPr>
            <w:tcW w:w="2876" w:type="dxa"/>
            <w:vAlign w:val="bottom"/>
          </w:tcPr>
          <w:p w14:paraId="554FF4CD" w14:textId="475712A5" w:rsidR="005E3274" w:rsidRPr="004639D1" w:rsidRDefault="005E3274" w:rsidP="00802F5D">
            <w:pPr>
              <w:pStyle w:val="ListParagraph"/>
              <w:spacing w:line="480" w:lineRule="auto"/>
              <w:ind w:left="0"/>
              <w:jc w:val="both"/>
              <w:rPr>
                <w:b/>
                <w:bCs/>
              </w:rPr>
            </w:pPr>
            <w:r w:rsidRPr="004639D1">
              <w:rPr>
                <w:sz w:val="20"/>
                <w:szCs w:val="20"/>
              </w:rPr>
              <w:t>90.5158%</w:t>
            </w:r>
          </w:p>
        </w:tc>
      </w:tr>
      <w:tr w:rsidR="005E3274" w:rsidRPr="004639D1" w14:paraId="5E296411" w14:textId="77777777" w:rsidTr="002F1FA2">
        <w:tc>
          <w:tcPr>
            <w:tcW w:w="2903" w:type="dxa"/>
            <w:vAlign w:val="bottom"/>
          </w:tcPr>
          <w:p w14:paraId="05E9CC39" w14:textId="310825FA" w:rsidR="005E3274" w:rsidRPr="004639D1" w:rsidRDefault="005E3274" w:rsidP="00802F5D">
            <w:pPr>
              <w:pStyle w:val="ListParagraph"/>
              <w:spacing w:line="480" w:lineRule="auto"/>
              <w:ind w:left="0"/>
              <w:jc w:val="both"/>
              <w:rPr>
                <w:b/>
                <w:bCs/>
              </w:rPr>
            </w:pPr>
            <w:r w:rsidRPr="004639D1">
              <w:rPr>
                <w:sz w:val="20"/>
                <w:szCs w:val="20"/>
              </w:rPr>
              <w:t>Best Box Constraint (c)</w:t>
            </w:r>
          </w:p>
        </w:tc>
        <w:tc>
          <w:tcPr>
            <w:tcW w:w="2876" w:type="dxa"/>
            <w:vAlign w:val="bottom"/>
          </w:tcPr>
          <w:p w14:paraId="754C4906" w14:textId="37ABACEB" w:rsidR="005E3274" w:rsidRPr="004639D1" w:rsidRDefault="005E3274" w:rsidP="00802F5D">
            <w:pPr>
              <w:pStyle w:val="ListParagraph"/>
              <w:spacing w:line="480" w:lineRule="auto"/>
              <w:ind w:left="0"/>
              <w:jc w:val="both"/>
              <w:rPr>
                <w:b/>
                <w:bCs/>
              </w:rPr>
            </w:pPr>
            <w:r w:rsidRPr="004639D1">
              <w:rPr>
                <w:sz w:val="20"/>
                <w:szCs w:val="20"/>
              </w:rPr>
              <w:t>3.6475</w:t>
            </w:r>
          </w:p>
        </w:tc>
      </w:tr>
      <w:tr w:rsidR="005E3274" w:rsidRPr="004639D1" w14:paraId="527CE288" w14:textId="77777777" w:rsidTr="002F1FA2">
        <w:tc>
          <w:tcPr>
            <w:tcW w:w="2903" w:type="dxa"/>
            <w:vAlign w:val="bottom"/>
          </w:tcPr>
          <w:p w14:paraId="59D0186C" w14:textId="464DC840" w:rsidR="005E3274" w:rsidRPr="004639D1" w:rsidRDefault="005E3274" w:rsidP="00802F5D">
            <w:pPr>
              <w:pStyle w:val="ListParagraph"/>
              <w:spacing w:line="480" w:lineRule="auto"/>
              <w:ind w:left="0"/>
              <w:jc w:val="both"/>
              <w:rPr>
                <w:sz w:val="20"/>
                <w:szCs w:val="20"/>
              </w:rPr>
            </w:pPr>
            <w:r w:rsidRPr="004639D1">
              <w:rPr>
                <w:sz w:val="20"/>
                <w:szCs w:val="20"/>
              </w:rPr>
              <w:t xml:space="preserve">Best Kernel Scale </w:t>
            </w:r>
          </w:p>
        </w:tc>
        <w:tc>
          <w:tcPr>
            <w:tcW w:w="2876" w:type="dxa"/>
            <w:vAlign w:val="bottom"/>
          </w:tcPr>
          <w:p w14:paraId="1F45C3FF" w14:textId="18E44610" w:rsidR="005E3274" w:rsidRPr="004639D1" w:rsidRDefault="005E3274" w:rsidP="00802F5D">
            <w:pPr>
              <w:pStyle w:val="ListParagraph"/>
              <w:spacing w:line="480" w:lineRule="auto"/>
              <w:ind w:left="0"/>
              <w:jc w:val="both"/>
              <w:rPr>
                <w:sz w:val="20"/>
                <w:szCs w:val="20"/>
              </w:rPr>
            </w:pPr>
            <w:r w:rsidRPr="004639D1">
              <w:rPr>
                <w:sz w:val="20"/>
                <w:szCs w:val="20"/>
              </w:rPr>
              <w:t>1.9993</w:t>
            </w:r>
          </w:p>
        </w:tc>
      </w:tr>
      <w:tr w:rsidR="005E3274" w:rsidRPr="004639D1" w14:paraId="1D2DA9FF" w14:textId="77777777" w:rsidTr="002F1FA2">
        <w:tc>
          <w:tcPr>
            <w:tcW w:w="2903" w:type="dxa"/>
            <w:vAlign w:val="bottom"/>
          </w:tcPr>
          <w:p w14:paraId="53BA89CD" w14:textId="550B9314" w:rsidR="005E3274" w:rsidRPr="004639D1" w:rsidRDefault="005E3274" w:rsidP="00802F5D">
            <w:pPr>
              <w:pStyle w:val="ListParagraph"/>
              <w:spacing w:line="480" w:lineRule="auto"/>
              <w:ind w:left="0"/>
              <w:jc w:val="both"/>
              <w:rPr>
                <w:sz w:val="20"/>
                <w:szCs w:val="20"/>
              </w:rPr>
            </w:pPr>
            <w:r w:rsidRPr="004639D1">
              <w:rPr>
                <w:sz w:val="20"/>
                <w:szCs w:val="20"/>
              </w:rPr>
              <w:t xml:space="preserve">Total Optimization Time </w:t>
            </w:r>
          </w:p>
        </w:tc>
        <w:tc>
          <w:tcPr>
            <w:tcW w:w="2876" w:type="dxa"/>
            <w:vAlign w:val="bottom"/>
          </w:tcPr>
          <w:p w14:paraId="3645572A" w14:textId="6F3E12D3" w:rsidR="005E3274" w:rsidRPr="004639D1" w:rsidRDefault="005E3274" w:rsidP="00802F5D">
            <w:pPr>
              <w:pStyle w:val="ListParagraph"/>
              <w:spacing w:line="480" w:lineRule="auto"/>
              <w:ind w:left="0"/>
              <w:jc w:val="both"/>
              <w:rPr>
                <w:sz w:val="20"/>
                <w:szCs w:val="20"/>
              </w:rPr>
            </w:pPr>
            <w:r w:rsidRPr="004639D1">
              <w:rPr>
                <w:sz w:val="20"/>
                <w:szCs w:val="20"/>
              </w:rPr>
              <w:t>61.6 seconds</w:t>
            </w:r>
          </w:p>
        </w:tc>
      </w:tr>
    </w:tbl>
    <w:p w14:paraId="2FC6AECC" w14:textId="17A9D642" w:rsidR="005E3274" w:rsidRDefault="005E3274" w:rsidP="005E3274">
      <w:pPr>
        <w:spacing w:after="0" w:line="480" w:lineRule="auto"/>
        <w:jc w:val="both"/>
        <w:rPr>
          <w:b/>
          <w:bCs/>
        </w:rPr>
      </w:pPr>
    </w:p>
    <w:p w14:paraId="67DDA457" w14:textId="77777777" w:rsidR="008431C4" w:rsidRPr="004639D1" w:rsidRDefault="008431C4" w:rsidP="005E3274">
      <w:pPr>
        <w:spacing w:after="0" w:line="480" w:lineRule="auto"/>
        <w:jc w:val="both"/>
        <w:rPr>
          <w:b/>
          <w:bCs/>
        </w:rPr>
      </w:pPr>
    </w:p>
    <w:p w14:paraId="2F97EC71" w14:textId="7860BC99" w:rsidR="005E3274" w:rsidRPr="004639D1" w:rsidRDefault="005E3274" w:rsidP="00F87363">
      <w:pPr>
        <w:pStyle w:val="ListParagraph"/>
        <w:spacing w:after="0" w:line="480" w:lineRule="auto"/>
        <w:ind w:left="360"/>
        <w:jc w:val="both"/>
        <w:rPr>
          <w:b/>
          <w:bCs/>
        </w:rPr>
      </w:pPr>
      <w:r w:rsidRPr="004639D1">
        <w:rPr>
          <w:b/>
          <w:bCs/>
          <w:noProof/>
        </w:rPr>
        <w:lastRenderedPageBreak/>
        <w:drawing>
          <wp:inline distT="0" distB="0" distL="0" distR="0" wp14:anchorId="32302B40" wp14:editId="3C31DB7C">
            <wp:extent cx="5438140" cy="4866198"/>
            <wp:effectExtent l="0" t="0" r="0" b="0"/>
            <wp:docPr id="16948900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90088" name="Picture 1694890088"/>
                    <pic:cNvPicPr/>
                  </pic:nvPicPr>
                  <pic:blipFill>
                    <a:blip r:embed="rId76">
                      <a:extLst>
                        <a:ext uri="{28A0092B-C50C-407E-A947-70E740481C1C}">
                          <a14:useLocalDpi xmlns:a14="http://schemas.microsoft.com/office/drawing/2010/main" val="0"/>
                        </a:ext>
                      </a:extLst>
                    </a:blip>
                    <a:stretch>
                      <a:fillRect/>
                    </a:stretch>
                  </pic:blipFill>
                  <pic:spPr>
                    <a:xfrm>
                      <a:off x="0" y="0"/>
                      <a:ext cx="5496444" cy="4918370"/>
                    </a:xfrm>
                    <a:prstGeom prst="rect">
                      <a:avLst/>
                    </a:prstGeom>
                  </pic:spPr>
                </pic:pic>
              </a:graphicData>
            </a:graphic>
          </wp:inline>
        </w:drawing>
      </w:r>
    </w:p>
    <w:p w14:paraId="7B196DFB" w14:textId="77777777" w:rsidR="005E3274" w:rsidRPr="004639D1" w:rsidRDefault="005E3274" w:rsidP="00802F5D">
      <w:pPr>
        <w:pStyle w:val="ListParagraph"/>
        <w:spacing w:after="0" w:line="480" w:lineRule="auto"/>
        <w:ind w:left="360"/>
        <w:jc w:val="both"/>
        <w:rPr>
          <w:b/>
          <w:bCs/>
        </w:rPr>
      </w:pPr>
    </w:p>
    <w:p w14:paraId="6A44AB93" w14:textId="77777777" w:rsidR="00E512FC" w:rsidRDefault="005E3274" w:rsidP="00E512FC">
      <w:pPr>
        <w:pStyle w:val="ListParagraph"/>
        <w:keepNext/>
        <w:spacing w:after="0" w:line="480" w:lineRule="auto"/>
        <w:ind w:left="360"/>
        <w:jc w:val="both"/>
      </w:pPr>
      <w:r w:rsidRPr="004639D1">
        <w:rPr>
          <w:b/>
          <w:bCs/>
          <w:noProof/>
        </w:rPr>
        <w:lastRenderedPageBreak/>
        <w:drawing>
          <wp:inline distT="0" distB="0" distL="0" distR="0" wp14:anchorId="68785E30" wp14:editId="43567C08">
            <wp:extent cx="6435084" cy="7140271"/>
            <wp:effectExtent l="0" t="0" r="4445" b="3810"/>
            <wp:docPr id="259199231"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199231" name="Picture 2" descr="A screenshot of a computer&#10;&#10;AI-generated content may be incorrect."/>
                    <pic:cNvPicPr/>
                  </pic:nvPicPr>
                  <pic:blipFill>
                    <a:blip r:embed="rId77">
                      <a:extLst>
                        <a:ext uri="{28A0092B-C50C-407E-A947-70E740481C1C}">
                          <a14:useLocalDpi xmlns:a14="http://schemas.microsoft.com/office/drawing/2010/main" val="0"/>
                        </a:ext>
                      </a:extLst>
                    </a:blip>
                    <a:stretch>
                      <a:fillRect/>
                    </a:stretch>
                  </pic:blipFill>
                  <pic:spPr>
                    <a:xfrm>
                      <a:off x="0" y="0"/>
                      <a:ext cx="6500627" cy="7212997"/>
                    </a:xfrm>
                    <a:prstGeom prst="rect">
                      <a:avLst/>
                    </a:prstGeom>
                  </pic:spPr>
                </pic:pic>
              </a:graphicData>
            </a:graphic>
          </wp:inline>
        </w:drawing>
      </w:r>
    </w:p>
    <w:p w14:paraId="3EBAEB9B" w14:textId="47E22B76" w:rsidR="005E3274" w:rsidRPr="00E512FC" w:rsidRDefault="00E512FC" w:rsidP="00E512FC">
      <w:pPr>
        <w:pStyle w:val="Caption"/>
        <w:jc w:val="both"/>
        <w:rPr>
          <w:b/>
          <w:bCs/>
          <w:color w:val="000000" w:themeColor="text1"/>
          <w:sz w:val="24"/>
          <w:szCs w:val="24"/>
        </w:rPr>
      </w:pPr>
      <w:bookmarkStart w:id="182" w:name="_Toc199763368"/>
      <w:r w:rsidRPr="00E512FC">
        <w:rPr>
          <w:b/>
          <w:bCs/>
          <w:color w:val="000000" w:themeColor="text1"/>
          <w:sz w:val="24"/>
          <w:szCs w:val="24"/>
        </w:rPr>
        <w:t>Figure 4.1: Image of testing and validation accuracy data and loss data per iteration</w:t>
      </w:r>
      <w:bookmarkEnd w:id="182"/>
    </w:p>
    <w:p w14:paraId="3ADE7B10" w14:textId="77777777" w:rsidR="005E3274" w:rsidRPr="004639D1" w:rsidRDefault="005E3274" w:rsidP="00802F5D">
      <w:pPr>
        <w:pStyle w:val="ListParagraph"/>
        <w:spacing w:after="0" w:line="480" w:lineRule="auto"/>
        <w:ind w:left="360"/>
        <w:jc w:val="both"/>
        <w:rPr>
          <w:b/>
          <w:bCs/>
        </w:rPr>
      </w:pPr>
    </w:p>
    <w:p w14:paraId="64997C2D" w14:textId="520B9834" w:rsidR="003D3A39" w:rsidRPr="00CA0425" w:rsidRDefault="00726FF3" w:rsidP="00802F5D">
      <w:pPr>
        <w:pStyle w:val="Heading3"/>
        <w:jc w:val="both"/>
        <w:rPr>
          <w:rFonts w:cs="Times New Roman"/>
        </w:rPr>
      </w:pPr>
      <w:bookmarkStart w:id="183" w:name="_Toc199513301"/>
      <w:bookmarkStart w:id="184" w:name="_Toc199715461"/>
      <w:r w:rsidRPr="004639D1">
        <w:rPr>
          <w:rFonts w:cs="Times New Roman"/>
        </w:rPr>
        <w:t>₦500 Naira Notes</w:t>
      </w:r>
      <w:bookmarkEnd w:id="183"/>
      <w:bookmarkEnd w:id="184"/>
      <w:r w:rsidRPr="004639D1">
        <w:rPr>
          <w:rFonts w:cs="Times New Roman"/>
        </w:rPr>
        <w:t xml:space="preserve"> </w:t>
      </w:r>
      <w:r w:rsidR="00425DA9" w:rsidRPr="00CA0425">
        <w:rPr>
          <w:bCs/>
        </w:rPr>
        <w:t>Performance Tuning</w:t>
      </w:r>
    </w:p>
    <w:p w14:paraId="70289E1D" w14:textId="54E6FF46" w:rsidR="005E3274" w:rsidRPr="004639D1" w:rsidRDefault="00425DA9" w:rsidP="00851C43">
      <w:pPr>
        <w:pStyle w:val="ListParagraph"/>
        <w:numPr>
          <w:ilvl w:val="0"/>
          <w:numId w:val="20"/>
        </w:numPr>
        <w:spacing w:after="0" w:line="480" w:lineRule="auto"/>
        <w:jc w:val="both"/>
        <w:rPr>
          <w:b/>
          <w:bCs/>
        </w:rPr>
      </w:pPr>
      <w:r w:rsidRPr="004639D1">
        <w:rPr>
          <w:b/>
          <w:bCs/>
        </w:rPr>
        <w:t xml:space="preserve">Hologram Detection: </w:t>
      </w:r>
      <w:r w:rsidRPr="004639D1">
        <w:t>A combination of GLCM homogeneity (graycoprops) and Sobel edge detection provided 96% accuracy.</w:t>
      </w:r>
    </w:p>
    <w:p w14:paraId="3725E185" w14:textId="5B5EB838" w:rsidR="005E3274" w:rsidRPr="004639D1" w:rsidRDefault="005E3274" w:rsidP="00851C43">
      <w:pPr>
        <w:pStyle w:val="ListParagraph"/>
        <w:numPr>
          <w:ilvl w:val="0"/>
          <w:numId w:val="33"/>
        </w:numPr>
        <w:spacing w:after="0" w:line="480" w:lineRule="auto"/>
        <w:jc w:val="both"/>
        <w:rPr>
          <w:b/>
          <w:bCs/>
        </w:rPr>
      </w:pPr>
      <w:r w:rsidRPr="004639D1">
        <w:rPr>
          <w:b/>
          <w:bCs/>
        </w:rPr>
        <w:lastRenderedPageBreak/>
        <w:t>Key Code:</w:t>
      </w:r>
      <w:r w:rsidR="00DE29A1">
        <w:rPr>
          <w:b/>
          <w:bCs/>
        </w:rPr>
        <w:t xml:space="preserve"> The Figure below shows the keycode for hologram detection</w:t>
      </w:r>
    </w:p>
    <w:p w14:paraId="616CF496" w14:textId="2620209D" w:rsidR="005E3274" w:rsidRPr="004639D1" w:rsidRDefault="005E3274" w:rsidP="005E3274">
      <w:pPr>
        <w:spacing w:after="0" w:line="480" w:lineRule="auto"/>
        <w:jc w:val="both"/>
        <w:rPr>
          <w:b/>
          <w:bCs/>
        </w:rPr>
      </w:pPr>
      <w:r w:rsidRPr="004639D1">
        <w:rPr>
          <w:b/>
          <w:bCs/>
          <w:noProof/>
        </w:rPr>
        <w:drawing>
          <wp:inline distT="0" distB="0" distL="0" distR="0" wp14:anchorId="399000F3" wp14:editId="35F6427F">
            <wp:extent cx="5731510" cy="942975"/>
            <wp:effectExtent l="0" t="0" r="2540" b="9525"/>
            <wp:docPr id="919016660" name="Picture 4" descr="A white scree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016660" name="Picture 4" descr="A white screen with black text&#10;&#10;AI-generated content may be incorrect."/>
                    <pic:cNvPicPr/>
                  </pic:nvPicPr>
                  <pic:blipFill>
                    <a:blip r:embed="rId78">
                      <a:extLst>
                        <a:ext uri="{28A0092B-C50C-407E-A947-70E740481C1C}">
                          <a14:useLocalDpi xmlns:a14="http://schemas.microsoft.com/office/drawing/2010/main" val="0"/>
                        </a:ext>
                      </a:extLst>
                    </a:blip>
                    <a:stretch>
                      <a:fillRect/>
                    </a:stretch>
                  </pic:blipFill>
                  <pic:spPr>
                    <a:xfrm>
                      <a:off x="0" y="0"/>
                      <a:ext cx="5731510" cy="942975"/>
                    </a:xfrm>
                    <a:prstGeom prst="rect">
                      <a:avLst/>
                    </a:prstGeom>
                  </pic:spPr>
                </pic:pic>
              </a:graphicData>
            </a:graphic>
          </wp:inline>
        </w:drawing>
      </w:r>
    </w:p>
    <w:p w14:paraId="7A810B5F" w14:textId="77777777" w:rsidR="00E512FC" w:rsidRDefault="005E3274" w:rsidP="00E512FC">
      <w:pPr>
        <w:keepNext/>
        <w:spacing w:after="0" w:line="480" w:lineRule="auto"/>
        <w:jc w:val="both"/>
      </w:pPr>
      <w:r w:rsidRPr="004639D1">
        <w:rPr>
          <w:b/>
          <w:bCs/>
          <w:noProof/>
        </w:rPr>
        <w:drawing>
          <wp:inline distT="0" distB="0" distL="0" distR="0" wp14:anchorId="0FA4AB6D" wp14:editId="1DD2B605">
            <wp:extent cx="4762500" cy="771525"/>
            <wp:effectExtent l="0" t="0" r="0" b="9525"/>
            <wp:docPr id="1919281465" name="Picture 5"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81465" name="Picture 5" descr="A close up of a text&#10;&#10;AI-generated content may be incorrect."/>
                    <pic:cNvPicPr/>
                  </pic:nvPicPr>
                  <pic:blipFill>
                    <a:blip r:embed="rId79">
                      <a:extLst>
                        <a:ext uri="{28A0092B-C50C-407E-A947-70E740481C1C}">
                          <a14:useLocalDpi xmlns:a14="http://schemas.microsoft.com/office/drawing/2010/main" val="0"/>
                        </a:ext>
                      </a:extLst>
                    </a:blip>
                    <a:stretch>
                      <a:fillRect/>
                    </a:stretch>
                  </pic:blipFill>
                  <pic:spPr>
                    <a:xfrm>
                      <a:off x="0" y="0"/>
                      <a:ext cx="4762500" cy="771525"/>
                    </a:xfrm>
                    <a:prstGeom prst="rect">
                      <a:avLst/>
                    </a:prstGeom>
                  </pic:spPr>
                </pic:pic>
              </a:graphicData>
            </a:graphic>
          </wp:inline>
        </w:drawing>
      </w:r>
    </w:p>
    <w:p w14:paraId="4BDD7B1B" w14:textId="537A3E87" w:rsidR="005E3274" w:rsidRDefault="00E512FC" w:rsidP="00E512FC">
      <w:pPr>
        <w:pStyle w:val="Caption"/>
        <w:jc w:val="both"/>
        <w:rPr>
          <w:b/>
          <w:bCs/>
          <w:color w:val="000000" w:themeColor="text1"/>
          <w:sz w:val="24"/>
          <w:szCs w:val="24"/>
        </w:rPr>
      </w:pPr>
      <w:bookmarkStart w:id="185" w:name="_Toc199763369"/>
      <w:r w:rsidRPr="00E512FC">
        <w:rPr>
          <w:b/>
          <w:bCs/>
          <w:color w:val="000000" w:themeColor="text1"/>
          <w:sz w:val="24"/>
          <w:szCs w:val="24"/>
        </w:rPr>
        <w:t>Figure 4.2: Image of code for hologram detection</w:t>
      </w:r>
      <w:bookmarkEnd w:id="185"/>
    </w:p>
    <w:p w14:paraId="5F2B9E05" w14:textId="77777777" w:rsidR="00E512FC" w:rsidRPr="00E512FC" w:rsidRDefault="00E512FC" w:rsidP="00E512FC"/>
    <w:p w14:paraId="6835F2E6" w14:textId="2A491E9D" w:rsidR="00BF41E9" w:rsidRPr="0080317F" w:rsidRDefault="00C91CBA" w:rsidP="0080317F">
      <w:pPr>
        <w:pStyle w:val="NormalWeb"/>
        <w:spacing w:line="480" w:lineRule="auto"/>
        <w:rPr>
          <w:color w:val="auto"/>
          <w:szCs w:val="24"/>
        </w:rPr>
      </w:pPr>
      <w:r w:rsidRPr="004639D1">
        <w:rPr>
          <w:b/>
          <w:bCs/>
        </w:rPr>
        <w:t>Neural Network Training Progress</w:t>
      </w:r>
      <w:r w:rsidR="00BF41E9" w:rsidRPr="004639D1">
        <w:rPr>
          <w:b/>
          <w:bCs/>
        </w:rPr>
        <w:t>:</w:t>
      </w:r>
      <w:r w:rsidR="0080317F">
        <w:rPr>
          <w:b/>
          <w:bCs/>
        </w:rPr>
        <w:t xml:space="preserve"> </w:t>
      </w:r>
      <w:r w:rsidR="0080317F" w:rsidRPr="00847EB7">
        <w:rPr>
          <w:color w:val="auto"/>
          <w:szCs w:val="24"/>
        </w:rPr>
        <w:t xml:space="preserve">The training progress of the neural network model was monitored over several epochs. </w:t>
      </w:r>
      <w:r w:rsidR="0080317F">
        <w:rPr>
          <w:color w:val="auto"/>
          <w:szCs w:val="24"/>
        </w:rPr>
        <w:t>Table 4.2, shows</w:t>
      </w:r>
      <w:r w:rsidR="0080317F" w:rsidRPr="00847EB7">
        <w:rPr>
          <w:color w:val="auto"/>
          <w:szCs w:val="24"/>
        </w:rPr>
        <w:t xml:space="preserve"> key metrics such as training accuracy, </w:t>
      </w:r>
      <w:r w:rsidR="0080317F">
        <w:rPr>
          <w:color w:val="auto"/>
          <w:szCs w:val="24"/>
        </w:rPr>
        <w:t xml:space="preserve">epoch, iteration, </w:t>
      </w:r>
      <w:r w:rsidR="0080317F" w:rsidRPr="00847EB7">
        <w:rPr>
          <w:color w:val="auto"/>
          <w:szCs w:val="24"/>
        </w:rPr>
        <w:t xml:space="preserve">validation accuracy, </w:t>
      </w:r>
      <w:r w:rsidR="0080317F">
        <w:rPr>
          <w:color w:val="auto"/>
          <w:szCs w:val="24"/>
        </w:rPr>
        <w:t xml:space="preserve">Training </w:t>
      </w:r>
      <w:r w:rsidR="0080317F" w:rsidRPr="00847EB7">
        <w:rPr>
          <w:color w:val="auto"/>
          <w:szCs w:val="24"/>
        </w:rPr>
        <w:t xml:space="preserve">and </w:t>
      </w:r>
      <w:r w:rsidR="0080317F">
        <w:rPr>
          <w:color w:val="auto"/>
          <w:szCs w:val="24"/>
        </w:rPr>
        <w:t xml:space="preserve">validation </w:t>
      </w:r>
      <w:r w:rsidR="0080317F" w:rsidRPr="00847EB7">
        <w:rPr>
          <w:color w:val="auto"/>
          <w:szCs w:val="24"/>
        </w:rPr>
        <w:t>loss values</w:t>
      </w:r>
      <w:r w:rsidR="0080317F">
        <w:rPr>
          <w:color w:val="auto"/>
          <w:szCs w:val="24"/>
        </w:rPr>
        <w:t xml:space="preserve">. In </w:t>
      </w:r>
      <w:r w:rsidR="0080317F" w:rsidRPr="00847EB7">
        <w:rPr>
          <w:color w:val="auto"/>
          <w:szCs w:val="24"/>
        </w:rPr>
        <w:t>o</w:t>
      </w:r>
      <w:r w:rsidR="0080317F">
        <w:rPr>
          <w:color w:val="auto"/>
          <w:szCs w:val="24"/>
        </w:rPr>
        <w:t>rder to</w:t>
      </w:r>
      <w:r w:rsidR="0080317F" w:rsidRPr="00847EB7">
        <w:rPr>
          <w:color w:val="auto"/>
          <w:szCs w:val="24"/>
        </w:rPr>
        <w:t xml:space="preserve"> evaluate how well the model learned over time.</w:t>
      </w:r>
    </w:p>
    <w:p w14:paraId="31B11404" w14:textId="38890B32" w:rsidR="00DE29A1" w:rsidRPr="00DE29A1" w:rsidRDefault="00DE29A1" w:rsidP="00DE29A1">
      <w:pPr>
        <w:pStyle w:val="Caption"/>
        <w:keepNext/>
        <w:rPr>
          <w:b/>
          <w:bCs/>
          <w:color w:val="000000" w:themeColor="text1"/>
          <w:sz w:val="24"/>
          <w:szCs w:val="24"/>
        </w:rPr>
      </w:pPr>
      <w:bookmarkStart w:id="186" w:name="_Toc199762137"/>
      <w:bookmarkStart w:id="187" w:name="_Toc199762198"/>
      <w:bookmarkStart w:id="188" w:name="_Toc199763370"/>
      <w:r w:rsidRPr="00DE29A1">
        <w:rPr>
          <w:b/>
          <w:bCs/>
          <w:color w:val="000000" w:themeColor="text1"/>
          <w:sz w:val="24"/>
          <w:szCs w:val="24"/>
        </w:rPr>
        <w:t>Table 4.2: Neural network training progress table</w:t>
      </w:r>
      <w:bookmarkEnd w:id="186"/>
      <w:bookmarkEnd w:id="187"/>
      <w:bookmarkEnd w:id="188"/>
    </w:p>
    <w:tbl>
      <w:tblPr>
        <w:tblStyle w:val="TableGrid"/>
        <w:tblW w:w="8849" w:type="dxa"/>
        <w:tblInd w:w="360" w:type="dxa"/>
        <w:tblLook w:val="04A0" w:firstRow="1" w:lastRow="0" w:firstColumn="1" w:lastColumn="0" w:noHBand="0" w:noVBand="1"/>
      </w:tblPr>
      <w:tblGrid>
        <w:gridCol w:w="1053"/>
        <w:gridCol w:w="992"/>
        <w:gridCol w:w="1843"/>
        <w:gridCol w:w="1984"/>
        <w:gridCol w:w="1418"/>
        <w:gridCol w:w="1559"/>
      </w:tblGrid>
      <w:tr w:rsidR="00C91CBA" w:rsidRPr="004639D1" w14:paraId="7A373B95" w14:textId="76558B26" w:rsidTr="00C91CBA">
        <w:tc>
          <w:tcPr>
            <w:tcW w:w="1053" w:type="dxa"/>
            <w:vAlign w:val="bottom"/>
          </w:tcPr>
          <w:p w14:paraId="472767F5" w14:textId="631310A6" w:rsidR="00EE5CA3" w:rsidRPr="004639D1" w:rsidRDefault="00EE5CA3" w:rsidP="00802F5D">
            <w:pPr>
              <w:pStyle w:val="ListParagraph"/>
              <w:spacing w:line="480" w:lineRule="auto"/>
              <w:ind w:left="0"/>
              <w:jc w:val="both"/>
              <w:rPr>
                <w:b/>
                <w:bCs/>
                <w:sz w:val="20"/>
                <w:szCs w:val="20"/>
              </w:rPr>
            </w:pPr>
            <w:r w:rsidRPr="004639D1">
              <w:rPr>
                <w:b/>
                <w:bCs/>
                <w:sz w:val="20"/>
                <w:szCs w:val="20"/>
              </w:rPr>
              <w:t>Epoch</w:t>
            </w:r>
          </w:p>
        </w:tc>
        <w:tc>
          <w:tcPr>
            <w:tcW w:w="992" w:type="dxa"/>
            <w:vAlign w:val="bottom"/>
          </w:tcPr>
          <w:p w14:paraId="4DCC0EF3" w14:textId="47335007" w:rsidR="00EE5CA3" w:rsidRPr="004639D1" w:rsidRDefault="00EE5CA3" w:rsidP="00802F5D">
            <w:pPr>
              <w:pStyle w:val="ListParagraph"/>
              <w:spacing w:line="480" w:lineRule="auto"/>
              <w:ind w:left="0"/>
              <w:jc w:val="both"/>
              <w:rPr>
                <w:b/>
                <w:bCs/>
              </w:rPr>
            </w:pPr>
            <w:r w:rsidRPr="004639D1">
              <w:rPr>
                <w:b/>
                <w:bCs/>
                <w:sz w:val="20"/>
                <w:szCs w:val="20"/>
              </w:rPr>
              <w:t>Iteration</w:t>
            </w:r>
          </w:p>
        </w:tc>
        <w:tc>
          <w:tcPr>
            <w:tcW w:w="1843" w:type="dxa"/>
            <w:vAlign w:val="bottom"/>
          </w:tcPr>
          <w:p w14:paraId="28665E2A" w14:textId="3AB39980" w:rsidR="00EE5CA3" w:rsidRPr="004639D1" w:rsidRDefault="00EE5CA3" w:rsidP="00802F5D">
            <w:pPr>
              <w:pStyle w:val="ListParagraph"/>
              <w:spacing w:line="480" w:lineRule="auto"/>
              <w:ind w:left="0"/>
              <w:jc w:val="both"/>
              <w:rPr>
                <w:b/>
                <w:bCs/>
              </w:rPr>
            </w:pPr>
            <w:r w:rsidRPr="004639D1">
              <w:rPr>
                <w:b/>
                <w:bCs/>
                <w:sz w:val="20"/>
                <w:szCs w:val="20"/>
              </w:rPr>
              <w:t>Training Accuracy</w:t>
            </w:r>
          </w:p>
        </w:tc>
        <w:tc>
          <w:tcPr>
            <w:tcW w:w="1984" w:type="dxa"/>
            <w:vAlign w:val="bottom"/>
          </w:tcPr>
          <w:p w14:paraId="1D2BCE6D" w14:textId="7679CC92" w:rsidR="00EE5CA3" w:rsidRPr="004639D1" w:rsidRDefault="00EE5CA3" w:rsidP="00EE5CA3">
            <w:pPr>
              <w:pStyle w:val="ListParagraph"/>
              <w:spacing w:line="480" w:lineRule="auto"/>
              <w:ind w:left="0"/>
              <w:rPr>
                <w:b/>
                <w:bCs/>
                <w:sz w:val="20"/>
                <w:szCs w:val="20"/>
              </w:rPr>
            </w:pPr>
            <w:r w:rsidRPr="004639D1">
              <w:rPr>
                <w:b/>
                <w:bCs/>
                <w:sz w:val="20"/>
                <w:szCs w:val="20"/>
              </w:rPr>
              <w:t>Validation Accuracy</w:t>
            </w:r>
          </w:p>
        </w:tc>
        <w:tc>
          <w:tcPr>
            <w:tcW w:w="1418" w:type="dxa"/>
            <w:vAlign w:val="bottom"/>
          </w:tcPr>
          <w:p w14:paraId="4AAB2BFC" w14:textId="2FD35BD3" w:rsidR="00EE5CA3" w:rsidRPr="004639D1" w:rsidRDefault="00EE5CA3" w:rsidP="00EE5CA3">
            <w:pPr>
              <w:pStyle w:val="ListParagraph"/>
              <w:spacing w:line="480" w:lineRule="auto"/>
              <w:ind w:left="0"/>
              <w:rPr>
                <w:b/>
                <w:bCs/>
                <w:sz w:val="20"/>
                <w:szCs w:val="20"/>
              </w:rPr>
            </w:pPr>
            <w:r w:rsidRPr="004639D1">
              <w:rPr>
                <w:b/>
                <w:bCs/>
                <w:sz w:val="20"/>
                <w:szCs w:val="20"/>
              </w:rPr>
              <w:t>Training Loss</w:t>
            </w:r>
          </w:p>
        </w:tc>
        <w:tc>
          <w:tcPr>
            <w:tcW w:w="1559" w:type="dxa"/>
            <w:vAlign w:val="bottom"/>
          </w:tcPr>
          <w:p w14:paraId="4AC837C0" w14:textId="46C08D0E" w:rsidR="00EE5CA3" w:rsidRPr="004639D1" w:rsidRDefault="00EE5CA3" w:rsidP="00C91CBA">
            <w:pPr>
              <w:pStyle w:val="ListParagraph"/>
              <w:spacing w:line="480" w:lineRule="auto"/>
              <w:ind w:left="0"/>
              <w:rPr>
                <w:b/>
                <w:bCs/>
                <w:sz w:val="20"/>
                <w:szCs w:val="20"/>
              </w:rPr>
            </w:pPr>
            <w:r w:rsidRPr="004639D1">
              <w:rPr>
                <w:b/>
                <w:bCs/>
                <w:sz w:val="20"/>
                <w:szCs w:val="20"/>
              </w:rPr>
              <w:t>Validation Loss</w:t>
            </w:r>
          </w:p>
        </w:tc>
      </w:tr>
      <w:tr w:rsidR="00C91CBA" w:rsidRPr="004639D1" w14:paraId="0087F1C5" w14:textId="7E0F9FD5" w:rsidTr="00C91CBA">
        <w:tc>
          <w:tcPr>
            <w:tcW w:w="1053" w:type="dxa"/>
            <w:vAlign w:val="bottom"/>
          </w:tcPr>
          <w:p w14:paraId="33F5CA87" w14:textId="7D056D12" w:rsidR="00EE5CA3" w:rsidRPr="004639D1" w:rsidRDefault="001D1194" w:rsidP="00802F5D">
            <w:pPr>
              <w:pStyle w:val="ListParagraph"/>
              <w:spacing w:line="480" w:lineRule="auto"/>
              <w:ind w:left="0"/>
              <w:jc w:val="both"/>
            </w:pPr>
            <w:r>
              <w:rPr>
                <w:sz w:val="20"/>
                <w:szCs w:val="20"/>
              </w:rPr>
              <w:t>1</w:t>
            </w:r>
          </w:p>
        </w:tc>
        <w:tc>
          <w:tcPr>
            <w:tcW w:w="992" w:type="dxa"/>
            <w:vAlign w:val="center"/>
          </w:tcPr>
          <w:p w14:paraId="77675935" w14:textId="0266FCF1" w:rsidR="00EE5CA3" w:rsidRPr="004639D1" w:rsidRDefault="0076199E" w:rsidP="00802F5D">
            <w:pPr>
              <w:pStyle w:val="ListParagraph"/>
              <w:spacing w:line="480" w:lineRule="auto"/>
              <w:ind w:left="0"/>
              <w:jc w:val="both"/>
              <w:rPr>
                <w:sz w:val="20"/>
                <w:szCs w:val="20"/>
              </w:rPr>
            </w:pPr>
            <w:r>
              <w:rPr>
                <w:sz w:val="20"/>
                <w:szCs w:val="20"/>
              </w:rPr>
              <w:t>1</w:t>
            </w:r>
          </w:p>
        </w:tc>
        <w:tc>
          <w:tcPr>
            <w:tcW w:w="1843" w:type="dxa"/>
            <w:vAlign w:val="bottom"/>
          </w:tcPr>
          <w:p w14:paraId="52D640FC" w14:textId="5801E91F" w:rsidR="00EE5CA3" w:rsidRPr="004639D1" w:rsidRDefault="00EE5CA3" w:rsidP="00802F5D">
            <w:pPr>
              <w:pStyle w:val="ListParagraph"/>
              <w:spacing w:line="480" w:lineRule="auto"/>
              <w:ind w:left="0"/>
              <w:jc w:val="both"/>
            </w:pPr>
            <w:r w:rsidRPr="004639D1">
              <w:rPr>
                <w:sz w:val="20"/>
                <w:szCs w:val="20"/>
              </w:rPr>
              <w:t xml:space="preserve">32.03% </w:t>
            </w:r>
          </w:p>
        </w:tc>
        <w:tc>
          <w:tcPr>
            <w:tcW w:w="1984" w:type="dxa"/>
          </w:tcPr>
          <w:p w14:paraId="36555797" w14:textId="1F23A13A" w:rsidR="00EE5CA3" w:rsidRPr="004639D1" w:rsidRDefault="00EE5CA3" w:rsidP="00EE5CA3">
            <w:pPr>
              <w:pStyle w:val="ListParagraph"/>
              <w:spacing w:line="480" w:lineRule="auto"/>
              <w:ind w:left="0"/>
              <w:jc w:val="both"/>
              <w:rPr>
                <w:sz w:val="20"/>
                <w:szCs w:val="20"/>
              </w:rPr>
            </w:pPr>
            <w:r w:rsidRPr="004639D1">
              <w:rPr>
                <w:sz w:val="20"/>
                <w:szCs w:val="20"/>
              </w:rPr>
              <w:t>38.10%</w:t>
            </w:r>
          </w:p>
        </w:tc>
        <w:tc>
          <w:tcPr>
            <w:tcW w:w="1418" w:type="dxa"/>
          </w:tcPr>
          <w:p w14:paraId="134C9B03" w14:textId="400C6DB4" w:rsidR="00EE5CA3" w:rsidRPr="004639D1" w:rsidRDefault="00EE5CA3" w:rsidP="00EE5CA3">
            <w:pPr>
              <w:pStyle w:val="ListParagraph"/>
              <w:spacing w:line="480" w:lineRule="auto"/>
              <w:ind w:left="0"/>
              <w:jc w:val="both"/>
              <w:rPr>
                <w:sz w:val="20"/>
                <w:szCs w:val="20"/>
              </w:rPr>
            </w:pPr>
            <w:r w:rsidRPr="004639D1">
              <w:rPr>
                <w:sz w:val="20"/>
                <w:szCs w:val="20"/>
              </w:rPr>
              <w:t>1.5334</w:t>
            </w:r>
          </w:p>
        </w:tc>
        <w:tc>
          <w:tcPr>
            <w:tcW w:w="1559" w:type="dxa"/>
          </w:tcPr>
          <w:p w14:paraId="38739B7A" w14:textId="275B5C91" w:rsidR="00EE5CA3" w:rsidRPr="004639D1" w:rsidRDefault="00EE5CA3" w:rsidP="00EE5CA3">
            <w:pPr>
              <w:pStyle w:val="ListParagraph"/>
              <w:spacing w:line="480" w:lineRule="auto"/>
              <w:ind w:left="0"/>
              <w:jc w:val="both"/>
              <w:rPr>
                <w:sz w:val="20"/>
                <w:szCs w:val="20"/>
              </w:rPr>
            </w:pPr>
            <w:r w:rsidRPr="004639D1">
              <w:rPr>
                <w:sz w:val="20"/>
                <w:szCs w:val="20"/>
              </w:rPr>
              <w:t>9.8678</w:t>
            </w:r>
          </w:p>
        </w:tc>
      </w:tr>
      <w:tr w:rsidR="00C91CBA" w:rsidRPr="004639D1" w14:paraId="6BD541D7" w14:textId="46205CC7" w:rsidTr="00C91CBA">
        <w:tc>
          <w:tcPr>
            <w:tcW w:w="1053" w:type="dxa"/>
            <w:vAlign w:val="bottom"/>
          </w:tcPr>
          <w:p w14:paraId="7A52CD75" w14:textId="40949A53" w:rsidR="00EE5CA3" w:rsidRPr="004639D1" w:rsidRDefault="0076199E" w:rsidP="00802F5D">
            <w:pPr>
              <w:pStyle w:val="ListParagraph"/>
              <w:spacing w:line="480" w:lineRule="auto"/>
              <w:ind w:left="0"/>
              <w:jc w:val="both"/>
            </w:pPr>
            <w:r>
              <w:rPr>
                <w:sz w:val="20"/>
                <w:szCs w:val="20"/>
              </w:rPr>
              <w:t>3</w:t>
            </w:r>
          </w:p>
        </w:tc>
        <w:tc>
          <w:tcPr>
            <w:tcW w:w="992" w:type="dxa"/>
            <w:vAlign w:val="bottom"/>
          </w:tcPr>
          <w:p w14:paraId="55A0F8DD" w14:textId="493F79C1" w:rsidR="00EE5CA3" w:rsidRPr="004639D1" w:rsidRDefault="0076199E" w:rsidP="00802F5D">
            <w:pPr>
              <w:pStyle w:val="ListParagraph"/>
              <w:spacing w:line="480" w:lineRule="auto"/>
              <w:ind w:left="0"/>
              <w:jc w:val="both"/>
              <w:rPr>
                <w:b/>
                <w:bCs/>
              </w:rPr>
            </w:pPr>
            <w:r>
              <w:rPr>
                <w:sz w:val="20"/>
                <w:szCs w:val="20"/>
              </w:rPr>
              <w:t>50</w:t>
            </w:r>
          </w:p>
        </w:tc>
        <w:tc>
          <w:tcPr>
            <w:tcW w:w="1843" w:type="dxa"/>
            <w:vAlign w:val="bottom"/>
          </w:tcPr>
          <w:p w14:paraId="1B78294D" w14:textId="35D531EC" w:rsidR="00EE5CA3" w:rsidRPr="004639D1" w:rsidRDefault="0076199E" w:rsidP="00802F5D">
            <w:pPr>
              <w:pStyle w:val="ListParagraph"/>
              <w:spacing w:line="480" w:lineRule="auto"/>
              <w:ind w:left="0"/>
              <w:jc w:val="both"/>
              <w:rPr>
                <w:b/>
                <w:bCs/>
              </w:rPr>
            </w:pPr>
            <w:r>
              <w:rPr>
                <w:sz w:val="20"/>
                <w:szCs w:val="20"/>
              </w:rPr>
              <w:t>82</w:t>
            </w:r>
            <w:r w:rsidR="00EE5CA3" w:rsidRPr="004639D1">
              <w:rPr>
                <w:sz w:val="20"/>
                <w:szCs w:val="20"/>
              </w:rPr>
              <w:t>.81%</w:t>
            </w:r>
          </w:p>
        </w:tc>
        <w:tc>
          <w:tcPr>
            <w:tcW w:w="1984" w:type="dxa"/>
          </w:tcPr>
          <w:p w14:paraId="4CD0B171" w14:textId="6C0FEF0F" w:rsidR="00EE5CA3" w:rsidRPr="004639D1" w:rsidRDefault="0076199E" w:rsidP="00EE5CA3">
            <w:pPr>
              <w:pStyle w:val="ListParagraph"/>
              <w:spacing w:line="480" w:lineRule="auto"/>
              <w:ind w:left="0"/>
              <w:jc w:val="both"/>
              <w:rPr>
                <w:sz w:val="20"/>
                <w:szCs w:val="20"/>
              </w:rPr>
            </w:pPr>
            <w:r>
              <w:rPr>
                <w:sz w:val="20"/>
                <w:szCs w:val="20"/>
              </w:rPr>
              <w:t>81</w:t>
            </w:r>
            <w:r w:rsidR="00EE5CA3" w:rsidRPr="004639D1">
              <w:rPr>
                <w:sz w:val="20"/>
                <w:szCs w:val="20"/>
              </w:rPr>
              <w:t>.03%</w:t>
            </w:r>
          </w:p>
        </w:tc>
        <w:tc>
          <w:tcPr>
            <w:tcW w:w="1418" w:type="dxa"/>
          </w:tcPr>
          <w:p w14:paraId="3DC5E5FA" w14:textId="39122FED" w:rsidR="00EE5CA3" w:rsidRPr="004639D1" w:rsidRDefault="00EE5CA3" w:rsidP="00EE5CA3">
            <w:pPr>
              <w:pStyle w:val="ListParagraph"/>
              <w:spacing w:line="480" w:lineRule="auto"/>
              <w:ind w:left="0"/>
              <w:jc w:val="both"/>
              <w:rPr>
                <w:sz w:val="20"/>
                <w:szCs w:val="20"/>
              </w:rPr>
            </w:pPr>
            <w:r w:rsidRPr="004639D1">
              <w:rPr>
                <w:sz w:val="20"/>
                <w:szCs w:val="20"/>
              </w:rPr>
              <w:t>1.1348</w:t>
            </w:r>
          </w:p>
        </w:tc>
        <w:tc>
          <w:tcPr>
            <w:tcW w:w="1559" w:type="dxa"/>
          </w:tcPr>
          <w:p w14:paraId="629426BE" w14:textId="07A7687B" w:rsidR="00EE5CA3" w:rsidRPr="004639D1" w:rsidRDefault="00EE5CA3" w:rsidP="00EE5CA3">
            <w:pPr>
              <w:pStyle w:val="ListParagraph"/>
              <w:spacing w:line="480" w:lineRule="auto"/>
              <w:ind w:left="0"/>
              <w:jc w:val="both"/>
              <w:rPr>
                <w:sz w:val="20"/>
                <w:szCs w:val="20"/>
              </w:rPr>
            </w:pPr>
            <w:r w:rsidRPr="004639D1">
              <w:rPr>
                <w:sz w:val="20"/>
                <w:szCs w:val="20"/>
              </w:rPr>
              <w:t>1.3471</w:t>
            </w:r>
          </w:p>
        </w:tc>
      </w:tr>
      <w:tr w:rsidR="00C91CBA" w:rsidRPr="004639D1" w14:paraId="019B7CF6" w14:textId="689F28CD" w:rsidTr="00C91CBA">
        <w:tc>
          <w:tcPr>
            <w:tcW w:w="1053" w:type="dxa"/>
            <w:vAlign w:val="bottom"/>
          </w:tcPr>
          <w:p w14:paraId="6F4BD142" w14:textId="15680E7A" w:rsidR="00EE5CA3" w:rsidRPr="004639D1" w:rsidRDefault="00EE5CA3" w:rsidP="00802F5D">
            <w:pPr>
              <w:pStyle w:val="ListParagraph"/>
              <w:spacing w:line="480" w:lineRule="auto"/>
              <w:ind w:left="0"/>
              <w:jc w:val="both"/>
              <w:rPr>
                <w:b/>
                <w:bCs/>
              </w:rPr>
            </w:pPr>
            <w:r w:rsidRPr="004639D1">
              <w:rPr>
                <w:sz w:val="20"/>
                <w:szCs w:val="20"/>
              </w:rPr>
              <w:t>6</w:t>
            </w:r>
          </w:p>
        </w:tc>
        <w:tc>
          <w:tcPr>
            <w:tcW w:w="992" w:type="dxa"/>
            <w:vAlign w:val="bottom"/>
          </w:tcPr>
          <w:p w14:paraId="4AA7D06E" w14:textId="50A1ED03" w:rsidR="00EE5CA3" w:rsidRPr="004639D1" w:rsidRDefault="00EE5CA3" w:rsidP="00802F5D">
            <w:pPr>
              <w:pStyle w:val="ListParagraph"/>
              <w:spacing w:line="480" w:lineRule="auto"/>
              <w:ind w:left="0"/>
              <w:jc w:val="both"/>
              <w:rPr>
                <w:b/>
                <w:bCs/>
              </w:rPr>
            </w:pPr>
            <w:r w:rsidRPr="004639D1">
              <w:rPr>
                <w:sz w:val="20"/>
                <w:szCs w:val="20"/>
              </w:rPr>
              <w:t>10</w:t>
            </w:r>
            <w:r w:rsidR="0076199E">
              <w:rPr>
                <w:sz w:val="20"/>
                <w:szCs w:val="20"/>
              </w:rPr>
              <w:t>0</w:t>
            </w:r>
          </w:p>
        </w:tc>
        <w:tc>
          <w:tcPr>
            <w:tcW w:w="1843" w:type="dxa"/>
            <w:vAlign w:val="bottom"/>
          </w:tcPr>
          <w:p w14:paraId="22F3E4C1" w14:textId="3B08D7D0" w:rsidR="00EE5CA3" w:rsidRPr="004639D1" w:rsidRDefault="00EE5CA3" w:rsidP="00802F5D">
            <w:pPr>
              <w:pStyle w:val="ListParagraph"/>
              <w:spacing w:line="480" w:lineRule="auto"/>
              <w:ind w:left="0"/>
              <w:jc w:val="both"/>
              <w:rPr>
                <w:b/>
                <w:bCs/>
              </w:rPr>
            </w:pPr>
            <w:r w:rsidRPr="004639D1">
              <w:rPr>
                <w:sz w:val="20"/>
                <w:szCs w:val="20"/>
              </w:rPr>
              <w:t>78.91%</w:t>
            </w:r>
          </w:p>
        </w:tc>
        <w:tc>
          <w:tcPr>
            <w:tcW w:w="1984" w:type="dxa"/>
          </w:tcPr>
          <w:p w14:paraId="5260F2B1" w14:textId="054DD56E" w:rsidR="00EE5CA3" w:rsidRPr="004639D1" w:rsidRDefault="00EE5CA3" w:rsidP="00EE5CA3">
            <w:pPr>
              <w:pStyle w:val="ListParagraph"/>
              <w:spacing w:line="480" w:lineRule="auto"/>
              <w:ind w:left="0"/>
              <w:jc w:val="both"/>
              <w:rPr>
                <w:sz w:val="20"/>
                <w:szCs w:val="20"/>
              </w:rPr>
            </w:pPr>
            <w:r w:rsidRPr="004639D1">
              <w:rPr>
                <w:sz w:val="20"/>
                <w:szCs w:val="20"/>
              </w:rPr>
              <w:t>78.70%</w:t>
            </w:r>
          </w:p>
        </w:tc>
        <w:tc>
          <w:tcPr>
            <w:tcW w:w="1418" w:type="dxa"/>
          </w:tcPr>
          <w:p w14:paraId="68FB8ADC" w14:textId="2F92518D" w:rsidR="00EE5CA3" w:rsidRPr="004639D1" w:rsidRDefault="00EE5CA3" w:rsidP="00EE5CA3">
            <w:pPr>
              <w:pStyle w:val="ListParagraph"/>
              <w:spacing w:line="480" w:lineRule="auto"/>
              <w:ind w:left="0"/>
              <w:jc w:val="both"/>
              <w:rPr>
                <w:sz w:val="20"/>
                <w:szCs w:val="20"/>
              </w:rPr>
            </w:pPr>
            <w:r w:rsidRPr="004639D1">
              <w:rPr>
                <w:sz w:val="20"/>
                <w:szCs w:val="20"/>
              </w:rPr>
              <w:t>1.0049</w:t>
            </w:r>
          </w:p>
        </w:tc>
        <w:tc>
          <w:tcPr>
            <w:tcW w:w="1559" w:type="dxa"/>
          </w:tcPr>
          <w:p w14:paraId="3CED4240" w14:textId="014186E3" w:rsidR="00EE5CA3" w:rsidRPr="004639D1" w:rsidRDefault="00EE5CA3" w:rsidP="00EE5CA3">
            <w:pPr>
              <w:pStyle w:val="ListParagraph"/>
              <w:spacing w:line="480" w:lineRule="auto"/>
              <w:ind w:left="0"/>
              <w:jc w:val="both"/>
              <w:rPr>
                <w:sz w:val="20"/>
                <w:szCs w:val="20"/>
              </w:rPr>
            </w:pPr>
            <w:r w:rsidRPr="004639D1">
              <w:rPr>
                <w:sz w:val="20"/>
                <w:szCs w:val="20"/>
              </w:rPr>
              <w:t>1.1284</w:t>
            </w:r>
          </w:p>
        </w:tc>
      </w:tr>
      <w:tr w:rsidR="00C91CBA" w:rsidRPr="004639D1" w14:paraId="7481A30B" w14:textId="75135BCD" w:rsidTr="00C91CBA">
        <w:tc>
          <w:tcPr>
            <w:tcW w:w="1053" w:type="dxa"/>
            <w:vAlign w:val="bottom"/>
          </w:tcPr>
          <w:p w14:paraId="055C0264" w14:textId="04217640" w:rsidR="00EE5CA3" w:rsidRPr="004639D1" w:rsidRDefault="0076199E" w:rsidP="00802F5D">
            <w:pPr>
              <w:pStyle w:val="ListParagraph"/>
              <w:spacing w:line="480" w:lineRule="auto"/>
              <w:ind w:left="0"/>
              <w:jc w:val="both"/>
              <w:rPr>
                <w:sz w:val="20"/>
                <w:szCs w:val="20"/>
              </w:rPr>
            </w:pPr>
            <w:r>
              <w:rPr>
                <w:sz w:val="20"/>
                <w:szCs w:val="20"/>
              </w:rPr>
              <w:t>9</w:t>
            </w:r>
          </w:p>
        </w:tc>
        <w:tc>
          <w:tcPr>
            <w:tcW w:w="992" w:type="dxa"/>
            <w:vAlign w:val="bottom"/>
          </w:tcPr>
          <w:p w14:paraId="35D45B1E" w14:textId="42792DA3" w:rsidR="00EE5CA3" w:rsidRPr="004639D1" w:rsidRDefault="00EE5CA3" w:rsidP="00802F5D">
            <w:pPr>
              <w:pStyle w:val="ListParagraph"/>
              <w:spacing w:line="480" w:lineRule="auto"/>
              <w:ind w:left="0"/>
              <w:jc w:val="both"/>
              <w:rPr>
                <w:sz w:val="20"/>
                <w:szCs w:val="20"/>
              </w:rPr>
            </w:pPr>
            <w:r w:rsidRPr="004639D1">
              <w:rPr>
                <w:sz w:val="20"/>
                <w:szCs w:val="20"/>
              </w:rPr>
              <w:t>1</w:t>
            </w:r>
            <w:r w:rsidR="0076199E">
              <w:rPr>
                <w:sz w:val="20"/>
                <w:szCs w:val="20"/>
              </w:rPr>
              <w:t>50</w:t>
            </w:r>
          </w:p>
        </w:tc>
        <w:tc>
          <w:tcPr>
            <w:tcW w:w="1843" w:type="dxa"/>
            <w:vAlign w:val="bottom"/>
          </w:tcPr>
          <w:p w14:paraId="2EB86EDB" w14:textId="46C720CA" w:rsidR="00EE5CA3" w:rsidRPr="004639D1" w:rsidRDefault="00EE5CA3" w:rsidP="00802F5D">
            <w:pPr>
              <w:pStyle w:val="ListParagraph"/>
              <w:spacing w:line="480" w:lineRule="auto"/>
              <w:ind w:left="0"/>
              <w:jc w:val="both"/>
              <w:rPr>
                <w:sz w:val="20"/>
                <w:szCs w:val="20"/>
              </w:rPr>
            </w:pPr>
            <w:r w:rsidRPr="004639D1">
              <w:rPr>
                <w:sz w:val="20"/>
                <w:szCs w:val="20"/>
              </w:rPr>
              <w:t>92.19%</w:t>
            </w:r>
          </w:p>
        </w:tc>
        <w:tc>
          <w:tcPr>
            <w:tcW w:w="1984" w:type="dxa"/>
          </w:tcPr>
          <w:p w14:paraId="20D80833" w14:textId="57EBF329" w:rsidR="00EE5CA3" w:rsidRPr="004639D1" w:rsidRDefault="00EE5CA3" w:rsidP="00EE5CA3">
            <w:pPr>
              <w:pStyle w:val="ListParagraph"/>
              <w:spacing w:line="480" w:lineRule="auto"/>
              <w:ind w:left="0"/>
              <w:jc w:val="both"/>
              <w:rPr>
                <w:sz w:val="20"/>
                <w:szCs w:val="20"/>
              </w:rPr>
            </w:pPr>
            <w:r w:rsidRPr="004639D1">
              <w:rPr>
                <w:sz w:val="20"/>
                <w:szCs w:val="20"/>
              </w:rPr>
              <w:t>90.18%</w:t>
            </w:r>
          </w:p>
        </w:tc>
        <w:tc>
          <w:tcPr>
            <w:tcW w:w="1418" w:type="dxa"/>
          </w:tcPr>
          <w:p w14:paraId="61EB3DDA" w14:textId="6A108678" w:rsidR="00EE5CA3" w:rsidRPr="004639D1" w:rsidRDefault="00EE5CA3" w:rsidP="00EE5CA3">
            <w:pPr>
              <w:pStyle w:val="ListParagraph"/>
              <w:spacing w:line="480" w:lineRule="auto"/>
              <w:ind w:left="0"/>
              <w:jc w:val="both"/>
              <w:rPr>
                <w:sz w:val="20"/>
                <w:szCs w:val="20"/>
              </w:rPr>
            </w:pPr>
            <w:r w:rsidRPr="004639D1">
              <w:rPr>
                <w:sz w:val="20"/>
                <w:szCs w:val="20"/>
              </w:rPr>
              <w:t>0.4419</w:t>
            </w:r>
          </w:p>
        </w:tc>
        <w:tc>
          <w:tcPr>
            <w:tcW w:w="1559" w:type="dxa"/>
          </w:tcPr>
          <w:p w14:paraId="02B5BD6A" w14:textId="14760C54" w:rsidR="00EE5CA3" w:rsidRPr="004639D1" w:rsidRDefault="00EE5CA3" w:rsidP="00EE5CA3">
            <w:pPr>
              <w:pStyle w:val="ListParagraph"/>
              <w:spacing w:line="480" w:lineRule="auto"/>
              <w:ind w:left="0"/>
              <w:jc w:val="both"/>
              <w:rPr>
                <w:sz w:val="20"/>
                <w:szCs w:val="20"/>
              </w:rPr>
            </w:pPr>
            <w:r w:rsidRPr="004639D1">
              <w:rPr>
                <w:sz w:val="20"/>
                <w:szCs w:val="20"/>
              </w:rPr>
              <w:t>0.4561</w:t>
            </w:r>
          </w:p>
        </w:tc>
      </w:tr>
      <w:tr w:rsidR="00C91CBA" w:rsidRPr="004639D1" w14:paraId="63CD839D" w14:textId="11303B64" w:rsidTr="00C91CBA">
        <w:tc>
          <w:tcPr>
            <w:tcW w:w="1053" w:type="dxa"/>
            <w:vAlign w:val="bottom"/>
          </w:tcPr>
          <w:p w14:paraId="4F7B68CB" w14:textId="56A51D4F" w:rsidR="00EE5CA3" w:rsidRPr="004639D1" w:rsidRDefault="00EE5CA3" w:rsidP="00802F5D">
            <w:pPr>
              <w:pStyle w:val="ListParagraph"/>
              <w:spacing w:line="480" w:lineRule="auto"/>
              <w:ind w:left="0"/>
              <w:jc w:val="both"/>
              <w:rPr>
                <w:sz w:val="20"/>
                <w:szCs w:val="20"/>
              </w:rPr>
            </w:pPr>
            <w:r w:rsidRPr="004639D1">
              <w:rPr>
                <w:sz w:val="20"/>
                <w:szCs w:val="20"/>
              </w:rPr>
              <w:t>10</w:t>
            </w:r>
          </w:p>
        </w:tc>
        <w:tc>
          <w:tcPr>
            <w:tcW w:w="992" w:type="dxa"/>
            <w:vAlign w:val="bottom"/>
          </w:tcPr>
          <w:p w14:paraId="4C700C3C" w14:textId="21850B5B" w:rsidR="00EE5CA3" w:rsidRPr="004639D1" w:rsidRDefault="00EE5CA3" w:rsidP="00802F5D">
            <w:pPr>
              <w:pStyle w:val="ListParagraph"/>
              <w:spacing w:line="480" w:lineRule="auto"/>
              <w:ind w:left="0"/>
              <w:jc w:val="both"/>
              <w:rPr>
                <w:sz w:val="20"/>
                <w:szCs w:val="20"/>
              </w:rPr>
            </w:pPr>
            <w:r w:rsidRPr="004639D1">
              <w:rPr>
                <w:sz w:val="20"/>
                <w:szCs w:val="20"/>
              </w:rPr>
              <w:t>180</w:t>
            </w:r>
          </w:p>
        </w:tc>
        <w:tc>
          <w:tcPr>
            <w:tcW w:w="1843" w:type="dxa"/>
            <w:vAlign w:val="bottom"/>
          </w:tcPr>
          <w:p w14:paraId="0192477F" w14:textId="03432A67" w:rsidR="00EE5CA3" w:rsidRPr="004639D1" w:rsidRDefault="0076199E" w:rsidP="00802F5D">
            <w:pPr>
              <w:pStyle w:val="ListParagraph"/>
              <w:spacing w:line="480" w:lineRule="auto"/>
              <w:ind w:left="0"/>
              <w:jc w:val="both"/>
              <w:rPr>
                <w:sz w:val="20"/>
                <w:szCs w:val="20"/>
              </w:rPr>
            </w:pPr>
            <w:r>
              <w:rPr>
                <w:sz w:val="20"/>
                <w:szCs w:val="20"/>
              </w:rPr>
              <w:t>85</w:t>
            </w:r>
            <w:r w:rsidR="00EE5CA3" w:rsidRPr="004639D1">
              <w:rPr>
                <w:sz w:val="20"/>
                <w:szCs w:val="20"/>
              </w:rPr>
              <w:t>.16%</w:t>
            </w:r>
          </w:p>
        </w:tc>
        <w:tc>
          <w:tcPr>
            <w:tcW w:w="1984" w:type="dxa"/>
          </w:tcPr>
          <w:p w14:paraId="376BA800" w14:textId="7CEA3B33" w:rsidR="00EE5CA3" w:rsidRPr="004639D1" w:rsidRDefault="0076199E" w:rsidP="00EE5CA3">
            <w:pPr>
              <w:pStyle w:val="ListParagraph"/>
              <w:spacing w:line="480" w:lineRule="auto"/>
              <w:ind w:left="0"/>
              <w:jc w:val="both"/>
              <w:rPr>
                <w:sz w:val="20"/>
                <w:szCs w:val="20"/>
              </w:rPr>
            </w:pPr>
            <w:r>
              <w:rPr>
                <w:sz w:val="20"/>
                <w:szCs w:val="20"/>
              </w:rPr>
              <w:t>79</w:t>
            </w:r>
            <w:r w:rsidR="00EE5CA3" w:rsidRPr="004639D1">
              <w:rPr>
                <w:sz w:val="20"/>
                <w:szCs w:val="20"/>
              </w:rPr>
              <w:t>.</w:t>
            </w:r>
            <w:r>
              <w:rPr>
                <w:sz w:val="20"/>
                <w:szCs w:val="20"/>
              </w:rPr>
              <w:t>70</w:t>
            </w:r>
            <w:r w:rsidR="00EE5CA3" w:rsidRPr="004639D1">
              <w:rPr>
                <w:sz w:val="20"/>
                <w:szCs w:val="20"/>
              </w:rPr>
              <w:t>%</w:t>
            </w:r>
          </w:p>
        </w:tc>
        <w:tc>
          <w:tcPr>
            <w:tcW w:w="1418" w:type="dxa"/>
          </w:tcPr>
          <w:p w14:paraId="50DCF53B" w14:textId="77846D14" w:rsidR="00EE5CA3" w:rsidRPr="004639D1" w:rsidRDefault="00EE5CA3" w:rsidP="00EE5CA3">
            <w:pPr>
              <w:pStyle w:val="ListParagraph"/>
              <w:spacing w:line="480" w:lineRule="auto"/>
              <w:ind w:left="0"/>
              <w:jc w:val="both"/>
              <w:rPr>
                <w:sz w:val="20"/>
                <w:szCs w:val="20"/>
              </w:rPr>
            </w:pPr>
            <w:r w:rsidRPr="004639D1">
              <w:rPr>
                <w:sz w:val="20"/>
                <w:szCs w:val="20"/>
              </w:rPr>
              <w:t>0.7590</w:t>
            </w:r>
          </w:p>
        </w:tc>
        <w:tc>
          <w:tcPr>
            <w:tcW w:w="1559" w:type="dxa"/>
          </w:tcPr>
          <w:p w14:paraId="0263216F" w14:textId="3060F1A4" w:rsidR="00EE5CA3" w:rsidRPr="004639D1" w:rsidRDefault="00EE5CA3" w:rsidP="00EE5CA3">
            <w:pPr>
              <w:pStyle w:val="ListParagraph"/>
              <w:spacing w:line="480" w:lineRule="auto"/>
              <w:ind w:left="0"/>
              <w:jc w:val="both"/>
              <w:rPr>
                <w:sz w:val="20"/>
                <w:szCs w:val="20"/>
              </w:rPr>
            </w:pPr>
            <w:r w:rsidRPr="004639D1">
              <w:rPr>
                <w:sz w:val="20"/>
                <w:szCs w:val="20"/>
              </w:rPr>
              <w:t>1.2076</w:t>
            </w:r>
          </w:p>
        </w:tc>
      </w:tr>
    </w:tbl>
    <w:p w14:paraId="1B2177AB" w14:textId="77777777" w:rsidR="00EE5CA3" w:rsidRDefault="00EE5CA3" w:rsidP="00EE5CA3">
      <w:pPr>
        <w:spacing w:after="0" w:line="480" w:lineRule="auto"/>
        <w:jc w:val="both"/>
      </w:pPr>
    </w:p>
    <w:p w14:paraId="5C3F98B6" w14:textId="77777777" w:rsidR="00C85991" w:rsidRPr="004639D1" w:rsidRDefault="00C85991" w:rsidP="00EE5CA3">
      <w:pPr>
        <w:spacing w:after="0" w:line="480" w:lineRule="auto"/>
        <w:jc w:val="both"/>
      </w:pPr>
    </w:p>
    <w:p w14:paraId="77A7410F" w14:textId="091A391B" w:rsidR="00C62E04" w:rsidRPr="00CA0425" w:rsidRDefault="007B1364" w:rsidP="00802F5D">
      <w:pPr>
        <w:pStyle w:val="Heading3"/>
        <w:jc w:val="both"/>
        <w:rPr>
          <w:rFonts w:cs="Times New Roman"/>
        </w:rPr>
      </w:pPr>
      <w:bookmarkStart w:id="189" w:name="_Toc199513302"/>
      <w:bookmarkStart w:id="190" w:name="_Toc199715462"/>
      <w:r w:rsidRPr="004639D1">
        <w:rPr>
          <w:rFonts w:cs="Times New Roman"/>
        </w:rPr>
        <w:t>₦</w:t>
      </w:r>
      <w:r w:rsidR="00462F10" w:rsidRPr="004639D1">
        <w:rPr>
          <w:rFonts w:cs="Times New Roman"/>
        </w:rPr>
        <w:t xml:space="preserve">1000 </w:t>
      </w:r>
      <w:r w:rsidR="00501281" w:rsidRPr="004639D1">
        <w:rPr>
          <w:rFonts w:cs="Times New Roman"/>
        </w:rPr>
        <w:t>Naira Notes</w:t>
      </w:r>
      <w:bookmarkEnd w:id="189"/>
      <w:bookmarkEnd w:id="190"/>
      <w:r w:rsidR="00501281" w:rsidRPr="004639D1">
        <w:rPr>
          <w:rFonts w:cs="Times New Roman"/>
        </w:rPr>
        <w:t xml:space="preserve"> </w:t>
      </w:r>
      <w:r w:rsidR="00C62E04" w:rsidRPr="00CA0425">
        <w:rPr>
          <w:bCs/>
        </w:rPr>
        <w:t>Security Thread Verif</w:t>
      </w:r>
      <w:r w:rsidR="00DB73CA" w:rsidRPr="00CA0425">
        <w:rPr>
          <w:bCs/>
        </w:rPr>
        <w:t>i</w:t>
      </w:r>
      <w:r w:rsidR="00C62E04" w:rsidRPr="00CA0425">
        <w:rPr>
          <w:bCs/>
        </w:rPr>
        <w:t>cation</w:t>
      </w:r>
    </w:p>
    <w:p w14:paraId="0EC8EB46" w14:textId="34E1EE22" w:rsidR="00C62E04" w:rsidRPr="004639D1" w:rsidRDefault="00C62E04" w:rsidP="00851C43">
      <w:pPr>
        <w:pStyle w:val="ListParagraph"/>
        <w:numPr>
          <w:ilvl w:val="0"/>
          <w:numId w:val="20"/>
        </w:numPr>
        <w:spacing w:after="0" w:line="480" w:lineRule="auto"/>
        <w:jc w:val="both"/>
        <w:rPr>
          <w:b/>
          <w:bCs/>
        </w:rPr>
      </w:pPr>
      <w:r w:rsidRPr="004639D1">
        <w:rPr>
          <w:b/>
          <w:bCs/>
        </w:rPr>
        <w:t>Morphological Process:</w:t>
      </w:r>
    </w:p>
    <w:p w14:paraId="7BA253DF" w14:textId="4BA7C53C" w:rsidR="00C62E04" w:rsidRPr="004639D1" w:rsidRDefault="00C62E04" w:rsidP="00851C43">
      <w:pPr>
        <w:pStyle w:val="ListParagraph"/>
        <w:numPr>
          <w:ilvl w:val="0"/>
          <w:numId w:val="21"/>
        </w:numPr>
        <w:spacing w:after="0" w:line="480" w:lineRule="auto"/>
        <w:jc w:val="both"/>
        <w:rPr>
          <w:b/>
          <w:bCs/>
        </w:rPr>
      </w:pPr>
      <w:r w:rsidRPr="004639D1">
        <w:t>imopen with strel(‘disk’,</w:t>
      </w:r>
      <w:r w:rsidR="00597B93" w:rsidRPr="004639D1">
        <w:t xml:space="preserve"> </w:t>
      </w:r>
      <w:r w:rsidRPr="004639D1">
        <w:t>5) isolated threads.</w:t>
      </w:r>
    </w:p>
    <w:p w14:paraId="10C6E9E6" w14:textId="546E58D9" w:rsidR="00C62E04" w:rsidRPr="004639D1" w:rsidRDefault="00C62E04" w:rsidP="00851C43">
      <w:pPr>
        <w:pStyle w:val="ListParagraph"/>
        <w:numPr>
          <w:ilvl w:val="0"/>
          <w:numId w:val="21"/>
        </w:numPr>
        <w:spacing w:after="0" w:line="480" w:lineRule="auto"/>
        <w:jc w:val="both"/>
        <w:rPr>
          <w:b/>
          <w:bCs/>
        </w:rPr>
      </w:pPr>
      <w:r w:rsidRPr="004639D1">
        <w:t>Pixel density testing confirmed authenticity.</w:t>
      </w:r>
    </w:p>
    <w:p w14:paraId="0DEF4727" w14:textId="379B481A" w:rsidR="00DE29A1" w:rsidRPr="0080317F" w:rsidRDefault="00C62E04" w:rsidP="0080317F">
      <w:pPr>
        <w:pStyle w:val="ListParagraph"/>
        <w:numPr>
          <w:ilvl w:val="0"/>
          <w:numId w:val="20"/>
        </w:numPr>
        <w:spacing w:after="0" w:line="480" w:lineRule="auto"/>
        <w:jc w:val="both"/>
        <w:rPr>
          <w:b/>
          <w:bCs/>
        </w:rPr>
      </w:pPr>
      <w:r w:rsidRPr="004639D1">
        <w:rPr>
          <w:b/>
          <w:bCs/>
        </w:rPr>
        <w:lastRenderedPageBreak/>
        <w:t>Detection Rates:</w:t>
      </w:r>
      <w:r w:rsidR="0080317F">
        <w:rPr>
          <w:b/>
          <w:bCs/>
        </w:rPr>
        <w:t xml:space="preserve"> </w:t>
      </w:r>
      <w:r w:rsidR="0080317F" w:rsidRPr="00847EB7">
        <w:rPr>
          <w:rFonts w:eastAsia="Times New Roman"/>
          <w:color w:val="auto"/>
          <w:kern w:val="0"/>
          <w:szCs w:val="24"/>
          <w14:ligatures w14:val="none"/>
        </w:rPr>
        <w:t xml:space="preserve">Table </w:t>
      </w:r>
      <w:r w:rsidR="0080317F">
        <w:rPr>
          <w:rFonts w:eastAsia="Times New Roman"/>
          <w:color w:val="auto"/>
          <w:kern w:val="0"/>
          <w:szCs w:val="24"/>
          <w14:ligatures w14:val="none"/>
        </w:rPr>
        <w:t>4.3</w:t>
      </w:r>
      <w:r w:rsidR="0080317F" w:rsidRPr="00847EB7">
        <w:rPr>
          <w:rFonts w:eastAsia="Times New Roman"/>
          <w:color w:val="auto"/>
          <w:kern w:val="0"/>
          <w:szCs w:val="24"/>
          <w14:ligatures w14:val="none"/>
        </w:rPr>
        <w:t xml:space="preserve"> below shows the detection rates achieved during the testing phase of the model. It highlights the accuracy of the system in correctly identifying both genuine and fake currency notes.</w:t>
      </w:r>
    </w:p>
    <w:p w14:paraId="233F7C1E" w14:textId="2F896C00" w:rsidR="00DE29A1" w:rsidRPr="00DE29A1" w:rsidRDefault="00DE29A1" w:rsidP="00DE29A1">
      <w:pPr>
        <w:spacing w:after="0" w:line="480" w:lineRule="auto"/>
        <w:ind w:firstLine="720"/>
        <w:jc w:val="both"/>
        <w:rPr>
          <w:b/>
          <w:bCs/>
          <w:i/>
        </w:rPr>
      </w:pPr>
      <w:r w:rsidRPr="00DE29A1">
        <w:rPr>
          <w:b/>
          <w:bCs/>
        </w:rPr>
        <w:t xml:space="preserve">Table 4.3: </w:t>
      </w:r>
      <w:r w:rsidRPr="00DE29A1">
        <w:rPr>
          <w:b/>
          <w:bCs/>
          <w:i/>
        </w:rPr>
        <w:t>Detection rates according to visibility of thread table</w:t>
      </w:r>
    </w:p>
    <w:tbl>
      <w:tblPr>
        <w:tblStyle w:val="TableGrid"/>
        <w:tblW w:w="0" w:type="auto"/>
        <w:tblInd w:w="360" w:type="dxa"/>
        <w:tblLook w:val="04A0" w:firstRow="1" w:lastRow="0" w:firstColumn="1" w:lastColumn="0" w:noHBand="0" w:noVBand="1"/>
      </w:tblPr>
      <w:tblGrid>
        <w:gridCol w:w="2903"/>
        <w:gridCol w:w="2876"/>
        <w:gridCol w:w="2877"/>
      </w:tblGrid>
      <w:tr w:rsidR="00C62E04" w:rsidRPr="004639D1" w14:paraId="4FB27245" w14:textId="77777777" w:rsidTr="002F1FA2">
        <w:tc>
          <w:tcPr>
            <w:tcW w:w="2903" w:type="dxa"/>
            <w:vAlign w:val="bottom"/>
          </w:tcPr>
          <w:p w14:paraId="30E16282" w14:textId="632BFDC5" w:rsidR="00C62E04" w:rsidRPr="004639D1" w:rsidRDefault="007169CA" w:rsidP="00802F5D">
            <w:pPr>
              <w:pStyle w:val="ListParagraph"/>
              <w:spacing w:line="480" w:lineRule="auto"/>
              <w:ind w:left="0"/>
              <w:jc w:val="both"/>
              <w:rPr>
                <w:b/>
                <w:bCs/>
                <w:sz w:val="20"/>
                <w:szCs w:val="20"/>
              </w:rPr>
            </w:pPr>
            <w:r w:rsidRPr="004639D1">
              <w:rPr>
                <w:b/>
                <w:bCs/>
                <w:sz w:val="20"/>
                <w:szCs w:val="20"/>
              </w:rPr>
              <w:t>Condition</w:t>
            </w:r>
          </w:p>
        </w:tc>
        <w:tc>
          <w:tcPr>
            <w:tcW w:w="2876" w:type="dxa"/>
            <w:vAlign w:val="bottom"/>
          </w:tcPr>
          <w:p w14:paraId="518CF5E2" w14:textId="6EACE205" w:rsidR="00C62E04" w:rsidRPr="004639D1" w:rsidRDefault="007169CA" w:rsidP="00802F5D">
            <w:pPr>
              <w:pStyle w:val="ListParagraph"/>
              <w:spacing w:line="480" w:lineRule="auto"/>
              <w:ind w:left="0"/>
              <w:jc w:val="both"/>
            </w:pPr>
            <w:r w:rsidRPr="004639D1">
              <w:rPr>
                <w:sz w:val="20"/>
                <w:szCs w:val="20"/>
              </w:rPr>
              <w:t xml:space="preserve">Real Notes </w:t>
            </w:r>
          </w:p>
        </w:tc>
        <w:tc>
          <w:tcPr>
            <w:tcW w:w="2877" w:type="dxa"/>
            <w:vAlign w:val="bottom"/>
          </w:tcPr>
          <w:p w14:paraId="27C1C515" w14:textId="3B0525FB" w:rsidR="00C62E04" w:rsidRPr="004639D1" w:rsidRDefault="007169CA" w:rsidP="00802F5D">
            <w:pPr>
              <w:pStyle w:val="ListParagraph"/>
              <w:spacing w:line="480" w:lineRule="auto"/>
              <w:ind w:left="0"/>
              <w:jc w:val="both"/>
            </w:pPr>
            <w:r w:rsidRPr="004639D1">
              <w:rPr>
                <w:sz w:val="20"/>
                <w:szCs w:val="20"/>
              </w:rPr>
              <w:t>Fake Notes</w:t>
            </w:r>
          </w:p>
        </w:tc>
      </w:tr>
      <w:tr w:rsidR="00C62E04" w:rsidRPr="004639D1" w14:paraId="25097EF7" w14:textId="77777777" w:rsidTr="002F1FA2">
        <w:tc>
          <w:tcPr>
            <w:tcW w:w="2903" w:type="dxa"/>
            <w:vAlign w:val="bottom"/>
          </w:tcPr>
          <w:p w14:paraId="0BD6B163" w14:textId="3484AB3D" w:rsidR="00C62E04" w:rsidRPr="004639D1" w:rsidRDefault="007169CA" w:rsidP="00802F5D">
            <w:pPr>
              <w:pStyle w:val="ListParagraph"/>
              <w:spacing w:line="480" w:lineRule="auto"/>
              <w:ind w:left="0"/>
              <w:jc w:val="both"/>
            </w:pPr>
            <w:r w:rsidRPr="004639D1">
              <w:rPr>
                <w:sz w:val="20"/>
                <w:szCs w:val="20"/>
              </w:rPr>
              <w:t xml:space="preserve">Full Thread Visible </w:t>
            </w:r>
          </w:p>
        </w:tc>
        <w:tc>
          <w:tcPr>
            <w:tcW w:w="2876" w:type="dxa"/>
            <w:vAlign w:val="center"/>
          </w:tcPr>
          <w:p w14:paraId="465FE128" w14:textId="2CFA6531" w:rsidR="00C62E04" w:rsidRPr="004639D1" w:rsidRDefault="007169CA" w:rsidP="00802F5D">
            <w:pPr>
              <w:pStyle w:val="ListParagraph"/>
              <w:spacing w:line="480" w:lineRule="auto"/>
              <w:ind w:left="0"/>
              <w:jc w:val="both"/>
              <w:rPr>
                <w:sz w:val="20"/>
                <w:szCs w:val="20"/>
              </w:rPr>
            </w:pPr>
            <w:r w:rsidRPr="004639D1">
              <w:rPr>
                <w:sz w:val="20"/>
                <w:szCs w:val="20"/>
              </w:rPr>
              <w:t>100%</w:t>
            </w:r>
          </w:p>
        </w:tc>
        <w:tc>
          <w:tcPr>
            <w:tcW w:w="2877" w:type="dxa"/>
            <w:vAlign w:val="bottom"/>
          </w:tcPr>
          <w:p w14:paraId="674D8C3A" w14:textId="4050BA32" w:rsidR="00C62E04" w:rsidRPr="004639D1" w:rsidRDefault="007169CA" w:rsidP="00802F5D">
            <w:pPr>
              <w:pStyle w:val="ListParagraph"/>
              <w:spacing w:line="480" w:lineRule="auto"/>
              <w:ind w:left="0"/>
              <w:jc w:val="both"/>
            </w:pPr>
            <w:r w:rsidRPr="004639D1">
              <w:rPr>
                <w:sz w:val="20"/>
                <w:szCs w:val="20"/>
              </w:rPr>
              <w:t>23%</w:t>
            </w:r>
          </w:p>
        </w:tc>
      </w:tr>
      <w:tr w:rsidR="00C62E04" w:rsidRPr="004639D1" w14:paraId="1EBCDF30" w14:textId="77777777" w:rsidTr="002F1FA2">
        <w:tc>
          <w:tcPr>
            <w:tcW w:w="2903" w:type="dxa"/>
            <w:vAlign w:val="bottom"/>
          </w:tcPr>
          <w:p w14:paraId="785880CD" w14:textId="70B43C9C" w:rsidR="00C62E04" w:rsidRPr="004639D1" w:rsidRDefault="007169CA" w:rsidP="00802F5D">
            <w:pPr>
              <w:pStyle w:val="ListParagraph"/>
              <w:spacing w:line="480" w:lineRule="auto"/>
              <w:ind w:left="0"/>
              <w:jc w:val="both"/>
            </w:pPr>
            <w:r w:rsidRPr="004639D1">
              <w:rPr>
                <w:sz w:val="20"/>
                <w:szCs w:val="20"/>
              </w:rPr>
              <w:t>Partial Thread</w:t>
            </w:r>
          </w:p>
        </w:tc>
        <w:tc>
          <w:tcPr>
            <w:tcW w:w="2876" w:type="dxa"/>
            <w:vAlign w:val="bottom"/>
          </w:tcPr>
          <w:p w14:paraId="765225B7" w14:textId="142FD9CE" w:rsidR="00C62E04" w:rsidRPr="004639D1" w:rsidRDefault="00C62E04" w:rsidP="00802F5D">
            <w:pPr>
              <w:pStyle w:val="ListParagraph"/>
              <w:spacing w:line="480" w:lineRule="auto"/>
              <w:ind w:left="0"/>
              <w:jc w:val="both"/>
              <w:rPr>
                <w:b/>
                <w:bCs/>
              </w:rPr>
            </w:pPr>
            <w:r w:rsidRPr="004639D1">
              <w:rPr>
                <w:sz w:val="20"/>
                <w:szCs w:val="20"/>
              </w:rPr>
              <w:t>0</w:t>
            </w:r>
            <w:r w:rsidR="007169CA" w:rsidRPr="004639D1">
              <w:rPr>
                <w:sz w:val="20"/>
                <w:szCs w:val="20"/>
              </w:rPr>
              <w:t>%</w:t>
            </w:r>
          </w:p>
        </w:tc>
        <w:tc>
          <w:tcPr>
            <w:tcW w:w="2877" w:type="dxa"/>
            <w:vAlign w:val="bottom"/>
          </w:tcPr>
          <w:p w14:paraId="487DD763" w14:textId="19241248" w:rsidR="00C62E04" w:rsidRPr="004639D1" w:rsidRDefault="007169CA" w:rsidP="00802F5D">
            <w:pPr>
              <w:pStyle w:val="ListParagraph"/>
              <w:spacing w:line="480" w:lineRule="auto"/>
              <w:ind w:left="0"/>
              <w:jc w:val="both"/>
              <w:rPr>
                <w:b/>
                <w:bCs/>
              </w:rPr>
            </w:pPr>
            <w:r w:rsidRPr="004639D1">
              <w:rPr>
                <w:sz w:val="20"/>
                <w:szCs w:val="20"/>
              </w:rPr>
              <w:t>41%</w:t>
            </w:r>
          </w:p>
        </w:tc>
      </w:tr>
      <w:tr w:rsidR="00C62E04" w:rsidRPr="004639D1" w14:paraId="49B3973E" w14:textId="77777777" w:rsidTr="002F1FA2">
        <w:tc>
          <w:tcPr>
            <w:tcW w:w="2903" w:type="dxa"/>
            <w:vAlign w:val="bottom"/>
          </w:tcPr>
          <w:p w14:paraId="4ECAEF55" w14:textId="62183718" w:rsidR="00C62E04" w:rsidRPr="004639D1" w:rsidRDefault="00E97D15" w:rsidP="00802F5D">
            <w:pPr>
              <w:pStyle w:val="ListParagraph"/>
              <w:spacing w:line="480" w:lineRule="auto"/>
              <w:ind w:left="0"/>
              <w:jc w:val="both"/>
              <w:rPr>
                <w:b/>
                <w:bCs/>
              </w:rPr>
            </w:pPr>
            <w:r w:rsidRPr="004639D1">
              <w:rPr>
                <w:sz w:val="20"/>
                <w:szCs w:val="20"/>
              </w:rPr>
              <w:t>No Thread</w:t>
            </w:r>
          </w:p>
        </w:tc>
        <w:tc>
          <w:tcPr>
            <w:tcW w:w="2876" w:type="dxa"/>
            <w:vAlign w:val="bottom"/>
          </w:tcPr>
          <w:p w14:paraId="5A4C60E0" w14:textId="7A2935E4" w:rsidR="00C62E04" w:rsidRPr="004639D1" w:rsidRDefault="00C62E04" w:rsidP="00802F5D">
            <w:pPr>
              <w:pStyle w:val="ListParagraph"/>
              <w:spacing w:line="480" w:lineRule="auto"/>
              <w:ind w:left="0"/>
              <w:jc w:val="both"/>
              <w:rPr>
                <w:b/>
                <w:bCs/>
              </w:rPr>
            </w:pPr>
            <w:r w:rsidRPr="004639D1">
              <w:rPr>
                <w:sz w:val="20"/>
                <w:szCs w:val="20"/>
              </w:rPr>
              <w:t>0</w:t>
            </w:r>
            <w:r w:rsidR="007169CA" w:rsidRPr="004639D1">
              <w:rPr>
                <w:sz w:val="20"/>
                <w:szCs w:val="20"/>
              </w:rPr>
              <w:t>%</w:t>
            </w:r>
          </w:p>
        </w:tc>
        <w:tc>
          <w:tcPr>
            <w:tcW w:w="2877" w:type="dxa"/>
            <w:vAlign w:val="bottom"/>
          </w:tcPr>
          <w:p w14:paraId="3F2D58C7" w14:textId="6A0AFFAD" w:rsidR="00C62E04" w:rsidRPr="004639D1" w:rsidRDefault="007169CA" w:rsidP="00802F5D">
            <w:pPr>
              <w:pStyle w:val="ListParagraph"/>
              <w:spacing w:line="480" w:lineRule="auto"/>
              <w:ind w:left="0"/>
              <w:jc w:val="both"/>
              <w:rPr>
                <w:b/>
                <w:bCs/>
              </w:rPr>
            </w:pPr>
            <w:r w:rsidRPr="004639D1">
              <w:rPr>
                <w:sz w:val="20"/>
                <w:szCs w:val="20"/>
              </w:rPr>
              <w:t>36%</w:t>
            </w:r>
          </w:p>
        </w:tc>
      </w:tr>
    </w:tbl>
    <w:p w14:paraId="6EC172D0" w14:textId="77777777" w:rsidR="00C62E04" w:rsidRDefault="00C62E04" w:rsidP="00802F5D">
      <w:pPr>
        <w:pStyle w:val="ListParagraph"/>
        <w:spacing w:after="0" w:line="480" w:lineRule="auto"/>
        <w:ind w:left="360"/>
        <w:jc w:val="both"/>
        <w:rPr>
          <w:b/>
          <w:bCs/>
        </w:rPr>
      </w:pPr>
    </w:p>
    <w:p w14:paraId="2854753E" w14:textId="77777777" w:rsidR="005F50DE" w:rsidRPr="004639D1" w:rsidRDefault="005F50DE" w:rsidP="00802F5D">
      <w:pPr>
        <w:pStyle w:val="ListParagraph"/>
        <w:spacing w:after="0" w:line="480" w:lineRule="auto"/>
        <w:ind w:left="360"/>
        <w:jc w:val="both"/>
        <w:rPr>
          <w:b/>
          <w:bCs/>
        </w:rPr>
      </w:pPr>
    </w:p>
    <w:p w14:paraId="2459145D" w14:textId="12A156FB" w:rsidR="00610A5B" w:rsidRPr="004639D1" w:rsidRDefault="00E97D15" w:rsidP="00802F5D">
      <w:pPr>
        <w:spacing w:after="0" w:line="480" w:lineRule="auto"/>
        <w:jc w:val="both"/>
        <w:rPr>
          <w:b/>
          <w:bCs/>
        </w:rPr>
      </w:pPr>
      <w:r w:rsidRPr="004639D1">
        <w:rPr>
          <w:b/>
          <w:bCs/>
        </w:rPr>
        <w:t>Confidence Score Distribution</w:t>
      </w:r>
    </w:p>
    <w:p w14:paraId="5F0CB1CF" w14:textId="52CDAF79" w:rsidR="00E97D15" w:rsidRPr="004639D1" w:rsidRDefault="00E97D15" w:rsidP="00851C43">
      <w:pPr>
        <w:pStyle w:val="ListParagraph"/>
        <w:numPr>
          <w:ilvl w:val="0"/>
          <w:numId w:val="20"/>
        </w:numPr>
        <w:spacing w:after="0" w:line="480" w:lineRule="auto"/>
        <w:jc w:val="both"/>
        <w:rPr>
          <w:b/>
          <w:bCs/>
        </w:rPr>
      </w:pPr>
      <w:r w:rsidRPr="004639D1">
        <w:t>Real Notes:</w:t>
      </w:r>
      <w:r w:rsidRPr="004639D1">
        <w:rPr>
          <w:b/>
          <w:bCs/>
        </w:rPr>
        <w:t xml:space="preserve"> </w:t>
      </w:r>
      <w:r w:rsidRPr="004639D1">
        <w:t xml:space="preserve"> Tight distribution (94.3% ± 2.1) suggesting strong feature separation.</w:t>
      </w:r>
    </w:p>
    <w:p w14:paraId="7F1D85BB" w14:textId="1E6E5E93" w:rsidR="00E97D15" w:rsidRPr="004639D1" w:rsidRDefault="00E97D15" w:rsidP="00851C43">
      <w:pPr>
        <w:pStyle w:val="ListParagraph"/>
        <w:numPr>
          <w:ilvl w:val="0"/>
          <w:numId w:val="20"/>
        </w:numPr>
        <w:spacing w:after="0" w:line="480" w:lineRule="auto"/>
        <w:jc w:val="both"/>
        <w:rPr>
          <w:b/>
          <w:bCs/>
        </w:rPr>
      </w:pPr>
      <w:r w:rsidRPr="004639D1">
        <w:t>Fake Notes:</w:t>
      </w:r>
      <w:r w:rsidRPr="004639D1">
        <w:rPr>
          <w:b/>
          <w:bCs/>
        </w:rPr>
        <w:t xml:space="preserve"> </w:t>
      </w:r>
      <w:r w:rsidRPr="004639D1">
        <w:t>Greater range (89.7% ± 5.4) because of: Thread imitation is subpar (low confidence), top-quality counterfeits (fake high scores.)</w:t>
      </w:r>
    </w:p>
    <w:p w14:paraId="093A455A" w14:textId="77777777" w:rsidR="00DB70F7" w:rsidRPr="004639D1" w:rsidRDefault="00DB70F7" w:rsidP="0009499D">
      <w:pPr>
        <w:spacing w:after="0" w:line="480" w:lineRule="auto"/>
        <w:jc w:val="both"/>
        <w:rPr>
          <w:b/>
          <w:bCs/>
        </w:rPr>
      </w:pPr>
    </w:p>
    <w:p w14:paraId="20EDC214" w14:textId="0E494B1C" w:rsidR="00DB70F7" w:rsidRPr="004639D1" w:rsidRDefault="00C91CBA" w:rsidP="0009499D">
      <w:pPr>
        <w:pStyle w:val="Heading3"/>
        <w:jc w:val="both"/>
      </w:pPr>
      <w:bookmarkStart w:id="191" w:name="_Toc199513303"/>
      <w:bookmarkStart w:id="192" w:name="_Toc199715463"/>
      <w:r w:rsidRPr="004639D1">
        <w:t xml:space="preserve">Training </w:t>
      </w:r>
      <w:r w:rsidR="000351AE" w:rsidRPr="004639D1">
        <w:t>Process Results</w:t>
      </w:r>
      <w:bookmarkEnd w:id="191"/>
      <w:bookmarkEnd w:id="192"/>
    </w:p>
    <w:p w14:paraId="1702ED27" w14:textId="784FBF1A" w:rsidR="000351AE" w:rsidRPr="004639D1" w:rsidRDefault="000351AE" w:rsidP="0009499D">
      <w:pPr>
        <w:spacing w:after="0" w:line="480" w:lineRule="auto"/>
        <w:jc w:val="both"/>
      </w:pPr>
      <w:r w:rsidRPr="004639D1">
        <w:t>The training process involved the optimization on an SVM model as well as training a neural network on a balanced dataset of 1,501 genuine and 1,506 counterfeit Nigerian currency notes</w:t>
      </w:r>
      <w:r w:rsidR="00C52A2B" w:rsidRPr="004639D1">
        <w:t>. Aggressive hyperparameter tuning and iterative validation allowed for high degress of accuracy and generalizability.</w:t>
      </w:r>
    </w:p>
    <w:p w14:paraId="45EA67E3" w14:textId="77777777" w:rsidR="00C52A2B" w:rsidRPr="004639D1" w:rsidRDefault="00C52A2B" w:rsidP="0009499D">
      <w:pPr>
        <w:spacing w:after="0" w:line="480" w:lineRule="auto"/>
        <w:jc w:val="both"/>
      </w:pPr>
    </w:p>
    <w:p w14:paraId="3CDE1EDC" w14:textId="33C215ED" w:rsidR="00C52A2B" w:rsidRPr="004639D1" w:rsidRDefault="00C52A2B" w:rsidP="0009499D">
      <w:pPr>
        <w:spacing w:after="0" w:line="480" w:lineRule="auto"/>
        <w:jc w:val="both"/>
        <w:rPr>
          <w:b/>
          <w:bCs/>
        </w:rPr>
      </w:pPr>
      <w:r w:rsidRPr="004639D1">
        <w:rPr>
          <w:b/>
          <w:bCs/>
        </w:rPr>
        <w:t>Convergence of the Loss Function</w:t>
      </w:r>
    </w:p>
    <w:p w14:paraId="448A0AB6" w14:textId="77777777" w:rsidR="00FD5C9C" w:rsidRPr="004639D1" w:rsidRDefault="00C52A2B" w:rsidP="00851C43">
      <w:pPr>
        <w:pStyle w:val="ListParagraph"/>
        <w:numPr>
          <w:ilvl w:val="0"/>
          <w:numId w:val="34"/>
        </w:numPr>
        <w:spacing w:after="0" w:line="480" w:lineRule="auto"/>
        <w:jc w:val="both"/>
      </w:pPr>
      <w:r w:rsidRPr="004639D1">
        <w:t xml:space="preserve">SVM Optimization: </w:t>
      </w:r>
    </w:p>
    <w:p w14:paraId="3B9A3953" w14:textId="68A2B1C0" w:rsidR="00C52A2B" w:rsidRPr="004639D1" w:rsidRDefault="00C52A2B" w:rsidP="00851C43">
      <w:pPr>
        <w:pStyle w:val="ListParagraph"/>
        <w:numPr>
          <w:ilvl w:val="0"/>
          <w:numId w:val="35"/>
        </w:numPr>
        <w:spacing w:after="0" w:line="480" w:lineRule="auto"/>
        <w:jc w:val="both"/>
      </w:pPr>
      <w:r w:rsidRPr="004639D1">
        <w:t>The hyperparameters of the Support Vector Machine (Box Constraint and Kernel Scale) were tuned using Bayesian optimization for 30 iterations, which reduced the classification error from 27.7% to 9.27% (best objective value: 0.092685).</w:t>
      </w:r>
    </w:p>
    <w:p w14:paraId="1EAD15BF" w14:textId="0CE8236D" w:rsidR="00C52A2B" w:rsidRPr="004639D1" w:rsidRDefault="00C52A2B" w:rsidP="00851C43">
      <w:pPr>
        <w:pStyle w:val="ListParagraph"/>
        <w:numPr>
          <w:ilvl w:val="0"/>
          <w:numId w:val="35"/>
        </w:numPr>
        <w:spacing w:after="0" w:line="480" w:lineRule="auto"/>
        <w:jc w:val="both"/>
      </w:pPr>
      <w:r w:rsidRPr="004639D1">
        <w:lastRenderedPageBreak/>
        <w:t>Principal Finding: The model achieved 90.52% test accuracy using the best found parameters (Box Constraint = 3.6475, Kernel Scale = 1.9993).</w:t>
      </w:r>
    </w:p>
    <w:p w14:paraId="4F6526F1" w14:textId="77777777" w:rsidR="00FD5C9C" w:rsidRPr="004639D1" w:rsidRDefault="00FD5C9C" w:rsidP="0009499D">
      <w:pPr>
        <w:spacing w:after="0" w:line="480" w:lineRule="auto"/>
        <w:jc w:val="both"/>
      </w:pPr>
    </w:p>
    <w:p w14:paraId="6D5563A4" w14:textId="6D2A0764" w:rsidR="00FD5C9C" w:rsidRPr="004639D1" w:rsidRDefault="00FD5C9C" w:rsidP="00851C43">
      <w:pPr>
        <w:pStyle w:val="ListParagraph"/>
        <w:numPr>
          <w:ilvl w:val="0"/>
          <w:numId w:val="34"/>
        </w:numPr>
        <w:spacing w:after="0" w:line="480" w:lineRule="auto"/>
        <w:jc w:val="both"/>
      </w:pPr>
      <w:r w:rsidRPr="004639D1">
        <w:t xml:space="preserve">Neural Network Training: </w:t>
      </w:r>
    </w:p>
    <w:p w14:paraId="790E2E0E" w14:textId="546C63EA" w:rsidR="00FD5C9C" w:rsidRPr="004639D1" w:rsidRDefault="00FD5C9C" w:rsidP="00851C43">
      <w:pPr>
        <w:pStyle w:val="ListParagraph"/>
        <w:numPr>
          <w:ilvl w:val="0"/>
          <w:numId w:val="36"/>
        </w:numPr>
        <w:spacing w:after="0" w:line="480" w:lineRule="auto"/>
        <w:jc w:val="both"/>
      </w:pPr>
      <w:r w:rsidRPr="004639D1">
        <w:t>The network training was conducted using a single CPU with the use of a fixed 0.001 learning rate.</w:t>
      </w:r>
    </w:p>
    <w:p w14:paraId="427C7F46" w14:textId="6D211446" w:rsidR="00FD5C9C" w:rsidRPr="004639D1" w:rsidRDefault="00FD5C9C" w:rsidP="00851C43">
      <w:pPr>
        <w:pStyle w:val="ListParagraph"/>
        <w:numPr>
          <w:ilvl w:val="0"/>
          <w:numId w:val="34"/>
        </w:numPr>
        <w:spacing w:after="0" w:line="480" w:lineRule="auto"/>
        <w:jc w:val="both"/>
      </w:pPr>
      <w:r w:rsidRPr="004639D1">
        <w:t>Training Trajectories:</w:t>
      </w:r>
    </w:p>
    <w:p w14:paraId="7326B5FB" w14:textId="70661D2D" w:rsidR="00FD5C9C" w:rsidRPr="004639D1" w:rsidRDefault="00FD5C9C" w:rsidP="00851C43">
      <w:pPr>
        <w:pStyle w:val="ListParagraph"/>
        <w:numPr>
          <w:ilvl w:val="0"/>
          <w:numId w:val="36"/>
        </w:numPr>
        <w:spacing w:after="0" w:line="480" w:lineRule="auto"/>
        <w:jc w:val="both"/>
      </w:pPr>
      <w:r w:rsidRPr="004639D1">
        <w:t>The peak accuracy achieved was 9</w:t>
      </w:r>
      <w:r w:rsidR="001E7A29">
        <w:t>2</w:t>
      </w:r>
      <w:r w:rsidRPr="004639D1">
        <w:t>.1</w:t>
      </w:r>
      <w:r w:rsidR="001E7A29">
        <w:t>9</w:t>
      </w:r>
      <w:r w:rsidRPr="004639D1">
        <w:t xml:space="preserve">% in Epoch </w:t>
      </w:r>
      <w:r w:rsidR="001E7A29">
        <w:t>9 and reduced to 85.16% in Epoch 10</w:t>
      </w:r>
      <w:r w:rsidRPr="004639D1">
        <w:t>.</w:t>
      </w:r>
    </w:p>
    <w:p w14:paraId="30599999" w14:textId="7D1DBD78" w:rsidR="00D91131" w:rsidRPr="004639D1" w:rsidRDefault="00D91131" w:rsidP="00851C43">
      <w:pPr>
        <w:pStyle w:val="ListParagraph"/>
        <w:numPr>
          <w:ilvl w:val="0"/>
          <w:numId w:val="36"/>
        </w:numPr>
        <w:spacing w:after="0" w:line="480" w:lineRule="auto"/>
        <w:jc w:val="both"/>
      </w:pPr>
      <w:r w:rsidRPr="004639D1">
        <w:t>Training loss decreased form 1.5334 (Epoch 1) to 0.4419 (Epoch</w:t>
      </w:r>
      <w:r w:rsidR="00977953">
        <w:t xml:space="preserve"> 9</w:t>
      </w:r>
      <w:r w:rsidRPr="004639D1">
        <w:t>), indicating effective learning</w:t>
      </w:r>
      <w:r w:rsidR="00A70769">
        <w:t>.</w:t>
      </w:r>
    </w:p>
    <w:p w14:paraId="28F2A030" w14:textId="04F18275" w:rsidR="00D91131" w:rsidRPr="004639D1" w:rsidRDefault="00D91131" w:rsidP="00851C43">
      <w:pPr>
        <w:pStyle w:val="ListParagraph"/>
        <w:numPr>
          <w:ilvl w:val="0"/>
          <w:numId w:val="34"/>
        </w:numPr>
        <w:spacing w:after="0" w:line="480" w:lineRule="auto"/>
        <w:jc w:val="both"/>
      </w:pPr>
      <w:r w:rsidRPr="004639D1">
        <w:t xml:space="preserve">Validation: A separate </w:t>
      </w:r>
      <w:r w:rsidR="00FA2C7C">
        <w:t>v</w:t>
      </w:r>
      <w:r w:rsidRPr="004639D1">
        <w:t>alidation set ensured robustness, with final validation accuracy stabilizing at 8</w:t>
      </w:r>
      <w:r w:rsidR="00BE1E7F">
        <w:t>3</w:t>
      </w:r>
      <w:r w:rsidRPr="004639D1">
        <w:t>.03% (iteration 50).</w:t>
      </w:r>
    </w:p>
    <w:p w14:paraId="543FDD9F" w14:textId="77777777" w:rsidR="00E512FC" w:rsidRDefault="00BE4AD3" w:rsidP="00E512FC">
      <w:pPr>
        <w:keepNext/>
        <w:spacing w:after="0" w:line="480" w:lineRule="auto"/>
        <w:jc w:val="both"/>
      </w:pPr>
      <w:r>
        <w:rPr>
          <w:noProof/>
        </w:rPr>
        <w:drawing>
          <wp:inline distT="0" distB="0" distL="0" distR="0" wp14:anchorId="749B9216" wp14:editId="330E4622">
            <wp:extent cx="6399199" cy="3365500"/>
            <wp:effectExtent l="0" t="0" r="1905" b="6350"/>
            <wp:docPr id="116122567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225672" name="Picture 1" descr="A screenshot of a graph&#10;&#10;AI-generated content may be incorrect."/>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440190" cy="3387058"/>
                    </a:xfrm>
                    <a:prstGeom prst="rect">
                      <a:avLst/>
                    </a:prstGeom>
                    <a:noFill/>
                    <a:ln>
                      <a:noFill/>
                    </a:ln>
                  </pic:spPr>
                </pic:pic>
              </a:graphicData>
            </a:graphic>
          </wp:inline>
        </w:drawing>
      </w:r>
    </w:p>
    <w:p w14:paraId="2F58296E" w14:textId="77777777" w:rsidR="00E512FC" w:rsidRPr="00E512FC" w:rsidRDefault="00E512FC" w:rsidP="00E512FC">
      <w:pPr>
        <w:spacing w:after="0" w:line="480" w:lineRule="auto"/>
        <w:ind w:firstLine="720"/>
        <w:jc w:val="both"/>
        <w:rPr>
          <w:b/>
          <w:bCs/>
          <w:i/>
          <w:iCs/>
        </w:rPr>
      </w:pPr>
      <w:r w:rsidRPr="00E512FC">
        <w:rPr>
          <w:b/>
          <w:bCs/>
          <w:i/>
          <w:iCs/>
        </w:rPr>
        <w:t>Figure 4.3: Training Progress of the Dataset in 10 Epochs</w:t>
      </w:r>
    </w:p>
    <w:p w14:paraId="43B65463" w14:textId="77777777" w:rsidR="003C389B" w:rsidRPr="004639D1" w:rsidRDefault="003C389B" w:rsidP="0009499D">
      <w:pPr>
        <w:spacing w:after="0" w:line="480" w:lineRule="auto"/>
        <w:jc w:val="both"/>
      </w:pPr>
    </w:p>
    <w:p w14:paraId="17183E80" w14:textId="4A5DACED" w:rsidR="009502A0" w:rsidRPr="004639D1" w:rsidRDefault="00E6627F" w:rsidP="0009499D">
      <w:pPr>
        <w:pStyle w:val="Heading3"/>
        <w:jc w:val="both"/>
      </w:pPr>
      <w:bookmarkStart w:id="193" w:name="_Toc199513304"/>
      <w:bookmarkStart w:id="194" w:name="_Toc199715464"/>
      <w:r w:rsidRPr="004639D1">
        <w:lastRenderedPageBreak/>
        <w:t>Confusion Matrix and Performance Evaluation Criteria</w:t>
      </w:r>
      <w:bookmarkEnd w:id="193"/>
      <w:bookmarkEnd w:id="194"/>
    </w:p>
    <w:p w14:paraId="131A6460" w14:textId="44E627B0" w:rsidR="00E512FC" w:rsidRDefault="00AF67DE" w:rsidP="00E512FC">
      <w:pPr>
        <w:spacing w:after="0" w:line="480" w:lineRule="auto"/>
        <w:jc w:val="both"/>
      </w:pPr>
      <w:r w:rsidRPr="004639D1">
        <w:t>A confusion matrix was employed to assess the model’s performance on each denomination of Nigerian paper money notes. The confusion matrix is shown in fig</w:t>
      </w:r>
      <w:r w:rsidR="0080317F">
        <w:t>ure</w:t>
      </w:r>
      <w:r w:rsidRPr="004639D1">
        <w:t xml:space="preserve"> 4.</w:t>
      </w:r>
      <w:r w:rsidR="0080317F">
        <w:t>4</w:t>
      </w:r>
      <w:r w:rsidR="002D2BF9" w:rsidRPr="004639D1">
        <w:rPr>
          <w:noProof/>
        </w:rPr>
        <w:drawing>
          <wp:inline distT="0" distB="0" distL="0" distR="0" wp14:anchorId="1AC794D9" wp14:editId="698B326B">
            <wp:extent cx="4419478" cy="4711700"/>
            <wp:effectExtent l="0" t="0" r="635" b="0"/>
            <wp:docPr id="13180494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49491" name="Picture 1318049491"/>
                    <pic:cNvPicPr/>
                  </pic:nvPicPr>
                  <pic:blipFill>
                    <a:blip r:embed="rId81">
                      <a:extLst>
                        <a:ext uri="{28A0092B-C50C-407E-A947-70E740481C1C}">
                          <a14:useLocalDpi xmlns:a14="http://schemas.microsoft.com/office/drawing/2010/main" val="0"/>
                        </a:ext>
                      </a:extLst>
                    </a:blip>
                    <a:stretch>
                      <a:fillRect/>
                    </a:stretch>
                  </pic:blipFill>
                  <pic:spPr>
                    <a:xfrm>
                      <a:off x="0" y="0"/>
                      <a:ext cx="4422839" cy="4715284"/>
                    </a:xfrm>
                    <a:prstGeom prst="rect">
                      <a:avLst/>
                    </a:prstGeom>
                  </pic:spPr>
                </pic:pic>
              </a:graphicData>
            </a:graphic>
          </wp:inline>
        </w:drawing>
      </w:r>
    </w:p>
    <w:p w14:paraId="11D43BBD" w14:textId="77777777" w:rsidR="00E512FC" w:rsidRPr="00E512FC" w:rsidRDefault="00E512FC" w:rsidP="00E512FC">
      <w:pPr>
        <w:spacing w:after="0" w:line="480" w:lineRule="auto"/>
        <w:ind w:firstLine="720"/>
        <w:jc w:val="both"/>
        <w:rPr>
          <w:b/>
          <w:bCs/>
          <w:i/>
          <w:iCs/>
        </w:rPr>
      </w:pPr>
      <w:r w:rsidRPr="00E512FC">
        <w:rPr>
          <w:b/>
          <w:bCs/>
          <w:i/>
          <w:iCs/>
        </w:rPr>
        <w:t>Figure 4.4: Confusion matrix of the model’s performance</w:t>
      </w:r>
    </w:p>
    <w:p w14:paraId="503CB619" w14:textId="16047AC2" w:rsidR="002D2BF9" w:rsidRDefault="002D2BF9" w:rsidP="00E512FC">
      <w:pPr>
        <w:pStyle w:val="Caption"/>
        <w:jc w:val="both"/>
      </w:pPr>
    </w:p>
    <w:p w14:paraId="158D378B" w14:textId="2B763AF2" w:rsidR="00E6627F" w:rsidRPr="004639D1" w:rsidRDefault="00AF67DE" w:rsidP="0009499D">
      <w:pPr>
        <w:spacing w:after="0" w:line="480" w:lineRule="auto"/>
        <w:jc w:val="both"/>
      </w:pPr>
      <w:r w:rsidRPr="004639D1">
        <w:t>The confusion matrix shows that the model performed well on all denominations, with 1000 and 200 having the highest accuracy of 100% and 500 having a relatively high accuracy of 93.1%.</w:t>
      </w:r>
    </w:p>
    <w:p w14:paraId="342071D5" w14:textId="77777777" w:rsidR="0009499D" w:rsidRPr="004639D1" w:rsidRDefault="0009499D" w:rsidP="0009499D">
      <w:pPr>
        <w:spacing w:after="0" w:line="480" w:lineRule="auto"/>
        <w:jc w:val="both"/>
      </w:pPr>
    </w:p>
    <w:p w14:paraId="0258E060" w14:textId="7EE9D0E9" w:rsidR="003B34CC" w:rsidRPr="004639D1" w:rsidRDefault="00E27C8C" w:rsidP="009502A0">
      <w:pPr>
        <w:pStyle w:val="Heading2"/>
        <w:jc w:val="both"/>
      </w:pPr>
      <w:bookmarkStart w:id="195" w:name="_Toc199513305"/>
      <w:bookmarkStart w:id="196" w:name="_Toc199715465"/>
      <w:r w:rsidRPr="004639D1">
        <w:t>Comparative Analysis with Literature</w:t>
      </w:r>
      <w:bookmarkEnd w:id="195"/>
      <w:bookmarkEnd w:id="196"/>
    </w:p>
    <w:p w14:paraId="587175E4" w14:textId="13C47F14" w:rsidR="009502A0" w:rsidRPr="004639D1" w:rsidRDefault="009502A0" w:rsidP="009502A0">
      <w:pPr>
        <w:spacing w:after="0" w:line="480" w:lineRule="auto"/>
        <w:jc w:val="both"/>
      </w:pPr>
      <w:r w:rsidRPr="004639D1">
        <w:t xml:space="preserve">This segment contrasts the performance of the suggested SVM-based system with current counterfeit detection methods, highlighting accuracy, approach, and denomination-specific </w:t>
      </w:r>
      <w:r w:rsidRPr="004639D1">
        <w:lastRenderedPageBreak/>
        <w:t>results. Meaningful comparisons are made from Pakistani, Indian, and multi-currency system studies.</w:t>
      </w:r>
    </w:p>
    <w:p w14:paraId="1B3158C3" w14:textId="77777777" w:rsidR="009502A0" w:rsidRPr="004639D1" w:rsidRDefault="009502A0" w:rsidP="009502A0">
      <w:pPr>
        <w:spacing w:after="0" w:line="480" w:lineRule="auto"/>
        <w:jc w:val="both"/>
      </w:pPr>
    </w:p>
    <w:p w14:paraId="6C9698FD" w14:textId="028442E6" w:rsidR="00597B93" w:rsidRDefault="009502A0" w:rsidP="00735C39">
      <w:pPr>
        <w:pStyle w:val="Heading3"/>
        <w:jc w:val="both"/>
      </w:pPr>
      <w:bookmarkStart w:id="197" w:name="_Toc199513306"/>
      <w:bookmarkStart w:id="198" w:name="_Toc199715466"/>
      <w:r w:rsidRPr="004639D1">
        <w:t>Performance Metrics Comparison</w:t>
      </w:r>
      <w:bookmarkEnd w:id="197"/>
      <w:bookmarkEnd w:id="198"/>
    </w:p>
    <w:p w14:paraId="3C2D4FA2" w14:textId="50B1C803" w:rsidR="0080317F" w:rsidRPr="0080317F" w:rsidRDefault="0080317F" w:rsidP="0080317F">
      <w:pPr>
        <w:spacing w:line="480" w:lineRule="auto"/>
      </w:pPr>
      <w:r>
        <w:t>This section presents a comparative analysis of the performance metrics for different classification models used in the fake currency detection system. Key metrics such as accuracy, methods, currency, and limitations are evaluated to determine the most effective model. Table 4.4, show the Performance Metrics Comparison</w:t>
      </w:r>
      <w:r w:rsidR="00141744">
        <w:t>.</w:t>
      </w:r>
    </w:p>
    <w:p w14:paraId="3B3DB677" w14:textId="711C7413" w:rsidR="0080317F" w:rsidRPr="0080317F" w:rsidRDefault="0080317F" w:rsidP="0080317F">
      <w:pPr>
        <w:pStyle w:val="Caption"/>
        <w:keepNext/>
        <w:spacing w:line="480" w:lineRule="auto"/>
        <w:rPr>
          <w:b/>
          <w:bCs/>
          <w:color w:val="000000" w:themeColor="text1"/>
          <w:sz w:val="24"/>
          <w:szCs w:val="24"/>
        </w:rPr>
      </w:pPr>
      <w:bookmarkStart w:id="199" w:name="_Toc199762138"/>
      <w:bookmarkStart w:id="200" w:name="_Toc199762199"/>
      <w:bookmarkStart w:id="201" w:name="_Toc199763371"/>
      <w:r w:rsidRPr="0080317F">
        <w:rPr>
          <w:b/>
          <w:bCs/>
          <w:color w:val="000000" w:themeColor="text1"/>
          <w:sz w:val="24"/>
          <w:szCs w:val="24"/>
        </w:rPr>
        <w:t>Table 4.4: Performance Metrics Comparison</w:t>
      </w:r>
      <w:bookmarkEnd w:id="199"/>
      <w:bookmarkEnd w:id="200"/>
      <w:bookmarkEnd w:id="201"/>
    </w:p>
    <w:tbl>
      <w:tblPr>
        <w:tblStyle w:val="TableGrid"/>
        <w:tblW w:w="0" w:type="auto"/>
        <w:tblLook w:val="04A0" w:firstRow="1" w:lastRow="0" w:firstColumn="1" w:lastColumn="0" w:noHBand="0" w:noVBand="1"/>
      </w:tblPr>
      <w:tblGrid>
        <w:gridCol w:w="1502"/>
        <w:gridCol w:w="1502"/>
        <w:gridCol w:w="1503"/>
        <w:gridCol w:w="1503"/>
        <w:gridCol w:w="1503"/>
        <w:gridCol w:w="1503"/>
      </w:tblGrid>
      <w:tr w:rsidR="00282A7A" w:rsidRPr="004639D1" w14:paraId="4D3F64CF" w14:textId="77777777" w:rsidTr="00597B93">
        <w:tc>
          <w:tcPr>
            <w:tcW w:w="1502" w:type="dxa"/>
          </w:tcPr>
          <w:p w14:paraId="4BAD4489" w14:textId="30D21E28" w:rsidR="00597B93" w:rsidRPr="004639D1" w:rsidRDefault="00282A7A" w:rsidP="00775C62">
            <w:pPr>
              <w:rPr>
                <w:b/>
                <w:bCs/>
                <w:sz w:val="20"/>
                <w:szCs w:val="20"/>
              </w:rPr>
            </w:pPr>
            <w:r w:rsidRPr="004639D1">
              <w:rPr>
                <w:b/>
                <w:bCs/>
                <w:sz w:val="20"/>
                <w:szCs w:val="20"/>
              </w:rPr>
              <w:t>Study</w:t>
            </w:r>
          </w:p>
        </w:tc>
        <w:tc>
          <w:tcPr>
            <w:tcW w:w="1502" w:type="dxa"/>
          </w:tcPr>
          <w:p w14:paraId="512B1203" w14:textId="5291BDC2" w:rsidR="00597B93" w:rsidRPr="004639D1" w:rsidRDefault="00282A7A" w:rsidP="00775C62">
            <w:pPr>
              <w:rPr>
                <w:b/>
                <w:bCs/>
                <w:sz w:val="20"/>
                <w:szCs w:val="20"/>
              </w:rPr>
            </w:pPr>
            <w:r w:rsidRPr="004639D1">
              <w:rPr>
                <w:b/>
                <w:bCs/>
                <w:sz w:val="20"/>
                <w:szCs w:val="20"/>
              </w:rPr>
              <w:t>Method</w:t>
            </w:r>
          </w:p>
        </w:tc>
        <w:tc>
          <w:tcPr>
            <w:tcW w:w="1503" w:type="dxa"/>
          </w:tcPr>
          <w:p w14:paraId="7C5ED98C" w14:textId="561AD593" w:rsidR="00597B93" w:rsidRPr="004639D1" w:rsidRDefault="00282A7A" w:rsidP="00775C62">
            <w:pPr>
              <w:rPr>
                <w:b/>
                <w:bCs/>
                <w:sz w:val="20"/>
                <w:szCs w:val="20"/>
              </w:rPr>
            </w:pPr>
            <w:r w:rsidRPr="004639D1">
              <w:rPr>
                <w:b/>
                <w:bCs/>
                <w:sz w:val="20"/>
                <w:szCs w:val="20"/>
              </w:rPr>
              <w:t>Currency</w:t>
            </w:r>
          </w:p>
        </w:tc>
        <w:tc>
          <w:tcPr>
            <w:tcW w:w="1503" w:type="dxa"/>
          </w:tcPr>
          <w:p w14:paraId="5DCCD59B" w14:textId="40FA6852" w:rsidR="00597B93" w:rsidRPr="004639D1" w:rsidRDefault="00282A7A" w:rsidP="00775C62">
            <w:pPr>
              <w:rPr>
                <w:b/>
                <w:bCs/>
                <w:sz w:val="20"/>
                <w:szCs w:val="20"/>
              </w:rPr>
            </w:pPr>
            <w:r w:rsidRPr="004639D1">
              <w:rPr>
                <w:b/>
                <w:bCs/>
                <w:sz w:val="20"/>
                <w:szCs w:val="20"/>
              </w:rPr>
              <w:t>Accuracy</w:t>
            </w:r>
          </w:p>
        </w:tc>
        <w:tc>
          <w:tcPr>
            <w:tcW w:w="1503" w:type="dxa"/>
          </w:tcPr>
          <w:p w14:paraId="162B7DFE" w14:textId="3F1F1A0C" w:rsidR="00597B93" w:rsidRPr="004639D1" w:rsidRDefault="00282A7A" w:rsidP="00775C62">
            <w:pPr>
              <w:rPr>
                <w:b/>
                <w:bCs/>
                <w:sz w:val="20"/>
                <w:szCs w:val="20"/>
              </w:rPr>
            </w:pPr>
            <w:r w:rsidRPr="004639D1">
              <w:rPr>
                <w:b/>
                <w:bCs/>
                <w:sz w:val="20"/>
                <w:szCs w:val="20"/>
              </w:rPr>
              <w:t>Key Features</w:t>
            </w:r>
          </w:p>
        </w:tc>
        <w:tc>
          <w:tcPr>
            <w:tcW w:w="1503" w:type="dxa"/>
          </w:tcPr>
          <w:p w14:paraId="1D8D3538" w14:textId="335451FE" w:rsidR="00597B93" w:rsidRPr="004639D1" w:rsidRDefault="00282A7A" w:rsidP="00775C62">
            <w:pPr>
              <w:rPr>
                <w:b/>
                <w:bCs/>
                <w:sz w:val="20"/>
                <w:szCs w:val="20"/>
              </w:rPr>
            </w:pPr>
            <w:r w:rsidRPr="004639D1">
              <w:rPr>
                <w:b/>
                <w:bCs/>
                <w:sz w:val="20"/>
                <w:szCs w:val="20"/>
              </w:rPr>
              <w:t>Limitations</w:t>
            </w:r>
          </w:p>
        </w:tc>
      </w:tr>
      <w:tr w:rsidR="00282A7A" w:rsidRPr="004639D1" w14:paraId="1F9DC239" w14:textId="77777777" w:rsidTr="00597B93">
        <w:tc>
          <w:tcPr>
            <w:tcW w:w="1502" w:type="dxa"/>
          </w:tcPr>
          <w:p w14:paraId="140B2D46" w14:textId="182A8A88" w:rsidR="00282A7A" w:rsidRPr="004639D1" w:rsidRDefault="00282A7A" w:rsidP="00775C62">
            <w:pPr>
              <w:rPr>
                <w:b/>
                <w:bCs/>
                <w:sz w:val="20"/>
                <w:szCs w:val="20"/>
              </w:rPr>
            </w:pPr>
            <w:r w:rsidRPr="004639D1">
              <w:rPr>
                <w:b/>
                <w:bCs/>
                <w:sz w:val="20"/>
                <w:szCs w:val="20"/>
              </w:rPr>
              <w:t xml:space="preserve">Proposed (This </w:t>
            </w:r>
            <w:r w:rsidR="00F85102" w:rsidRPr="004639D1">
              <w:rPr>
                <w:b/>
                <w:bCs/>
                <w:sz w:val="20"/>
                <w:szCs w:val="20"/>
              </w:rPr>
              <w:t>Study)</w:t>
            </w:r>
          </w:p>
        </w:tc>
        <w:tc>
          <w:tcPr>
            <w:tcW w:w="1502" w:type="dxa"/>
          </w:tcPr>
          <w:p w14:paraId="0BD48244" w14:textId="36448640" w:rsidR="00597B93" w:rsidRPr="004639D1" w:rsidRDefault="00F85102" w:rsidP="00775C62">
            <w:pPr>
              <w:rPr>
                <w:sz w:val="20"/>
                <w:szCs w:val="20"/>
              </w:rPr>
            </w:pPr>
            <w:r w:rsidRPr="004639D1">
              <w:rPr>
                <w:sz w:val="20"/>
                <w:szCs w:val="20"/>
              </w:rPr>
              <w:t>SVM (RBF Kernel) + GCLM</w:t>
            </w:r>
          </w:p>
        </w:tc>
        <w:tc>
          <w:tcPr>
            <w:tcW w:w="1503" w:type="dxa"/>
          </w:tcPr>
          <w:p w14:paraId="72962824" w14:textId="672E7C9E" w:rsidR="00597B93" w:rsidRPr="004639D1" w:rsidRDefault="00F85102" w:rsidP="00775C62">
            <w:pPr>
              <w:rPr>
                <w:sz w:val="20"/>
                <w:szCs w:val="20"/>
              </w:rPr>
            </w:pPr>
            <w:r w:rsidRPr="004639D1">
              <w:rPr>
                <w:sz w:val="20"/>
                <w:szCs w:val="20"/>
              </w:rPr>
              <w:t>Nigerian (₦</w:t>
            </w:r>
            <w:r w:rsidR="00AD716E" w:rsidRPr="004639D1">
              <w:rPr>
                <w:sz w:val="20"/>
                <w:szCs w:val="20"/>
              </w:rPr>
              <w:t>200, ₦500, ₦1000)</w:t>
            </w:r>
          </w:p>
        </w:tc>
        <w:tc>
          <w:tcPr>
            <w:tcW w:w="1503" w:type="dxa"/>
          </w:tcPr>
          <w:p w14:paraId="058EEB30" w14:textId="39584B77" w:rsidR="00597B93" w:rsidRPr="004639D1" w:rsidRDefault="0039137D" w:rsidP="00775C62">
            <w:pPr>
              <w:rPr>
                <w:sz w:val="20"/>
                <w:szCs w:val="20"/>
              </w:rPr>
            </w:pPr>
            <w:r w:rsidRPr="004639D1">
              <w:rPr>
                <w:sz w:val="20"/>
                <w:szCs w:val="20"/>
              </w:rPr>
              <w:t>90.5158%</w:t>
            </w:r>
            <w:r w:rsidR="00AD716E" w:rsidRPr="004639D1">
              <w:rPr>
                <w:sz w:val="20"/>
                <w:szCs w:val="20"/>
              </w:rPr>
              <w:t>avg)</w:t>
            </w:r>
          </w:p>
        </w:tc>
        <w:tc>
          <w:tcPr>
            <w:tcW w:w="1503" w:type="dxa"/>
          </w:tcPr>
          <w:p w14:paraId="56E13886" w14:textId="1E6FF8AD" w:rsidR="00597B93" w:rsidRPr="004639D1" w:rsidRDefault="00AD716E" w:rsidP="00775C62">
            <w:pPr>
              <w:rPr>
                <w:sz w:val="20"/>
                <w:szCs w:val="20"/>
              </w:rPr>
            </w:pPr>
            <w:r w:rsidRPr="004639D1">
              <w:rPr>
                <w:sz w:val="20"/>
                <w:szCs w:val="20"/>
              </w:rPr>
              <w:t>Texture (entropy, contrast), security threads</w:t>
            </w:r>
          </w:p>
        </w:tc>
        <w:tc>
          <w:tcPr>
            <w:tcW w:w="1503" w:type="dxa"/>
          </w:tcPr>
          <w:p w14:paraId="19424D57" w14:textId="2A09E671" w:rsidR="00597B93" w:rsidRPr="004639D1" w:rsidRDefault="00AD716E" w:rsidP="00775C62">
            <w:pPr>
              <w:rPr>
                <w:sz w:val="20"/>
                <w:szCs w:val="20"/>
              </w:rPr>
            </w:pPr>
            <w:r w:rsidRPr="004639D1">
              <w:rPr>
                <w:sz w:val="20"/>
                <w:szCs w:val="20"/>
              </w:rPr>
              <w:t>Sensitive to worn notes</w:t>
            </w:r>
          </w:p>
        </w:tc>
      </w:tr>
      <w:tr w:rsidR="00282A7A" w:rsidRPr="004639D1" w14:paraId="790033EB" w14:textId="77777777" w:rsidTr="00597B93">
        <w:tc>
          <w:tcPr>
            <w:tcW w:w="1502" w:type="dxa"/>
          </w:tcPr>
          <w:p w14:paraId="0230C05B" w14:textId="2623B1C7" w:rsidR="00597B93" w:rsidRPr="004639D1" w:rsidRDefault="00775C62" w:rsidP="00775C62">
            <w:pPr>
              <w:rPr>
                <w:sz w:val="20"/>
                <w:szCs w:val="20"/>
              </w:rPr>
            </w:pPr>
            <w:r w:rsidRPr="004639D1">
              <w:rPr>
                <w:sz w:val="20"/>
                <w:szCs w:val="20"/>
              </w:rPr>
              <w:fldChar w:fldCharType="begin"/>
            </w:r>
            <w:r w:rsidRPr="004639D1">
              <w:rPr>
                <w:sz w:val="20"/>
                <w:szCs w:val="20"/>
              </w:rPr>
              <w:instrText xml:space="preserve"> ADDIN EN.CITE &lt;EndNote&gt;&lt;Cite&gt;&lt;Author&gt;Naseem&lt;/Author&gt;&lt;Year&gt;2023&lt;/Year&gt;&lt;RecNum&gt;24&lt;/RecNum&gt;&lt;DisplayText&gt;(Naseem et al., 2023)&lt;/DisplayText&gt;&lt;record&gt;&lt;rec-number&gt;24&lt;/rec-number&gt;&lt;foreign-keys&gt;&lt;key app="EN" db-id="e0vs9pp2yws5a3ed95epxwpgtw2e0t02d590" timestamp="1735481703"&gt;24&lt;/key&gt;&lt;/foreign-keys&gt;&lt;ref-type name="Journal Article"&gt;17&lt;/ref-type&gt;&lt;contributors&gt;&lt;authors&gt;&lt;author&gt;Naseem, Syeda Aimen&lt;/author&gt;&lt;author&gt;Rehman, Afifa&lt;/author&gt;&lt;author&gt;Uddin, SM Zia&lt;/author&gt;&lt;author&gt;Khan, Babar&lt;/author&gt;&lt;author&gt;Mehmood, Zeeshan&lt;/author&gt;&lt;author&gt;Nisa, Mehr Un&lt;/author&gt;&lt;/authors&gt;&lt;/contributors&gt;&lt;titles&gt;&lt;title&gt;Counterfeit Recognition of Pakistani Currency&lt;/title&gt;&lt;secondary-title&gt;KIET Journal of Computing and Information Sciences&lt;/secondary-title&gt;&lt;/titles&gt;&lt;periodical&gt;&lt;full-title&gt;KIET Journal of Computing and Information Sciences&lt;/full-title&gt;&lt;/periodical&gt;&lt;pages&gt;123-147&lt;/pages&gt;&lt;volume&gt;6&lt;/volume&gt;&lt;number&gt;1&lt;/number&gt;&lt;dates&gt;&lt;year&gt;2023&lt;/year&gt;&lt;/dates&gt;&lt;isbn&gt;2710-5075&lt;/isbn&gt;&lt;urls&gt;&lt;/urls&gt;&lt;/record&gt;&lt;/Cite&gt;&lt;/EndNote&gt;</w:instrText>
            </w:r>
            <w:r w:rsidRPr="004639D1">
              <w:rPr>
                <w:sz w:val="20"/>
                <w:szCs w:val="20"/>
              </w:rPr>
              <w:fldChar w:fldCharType="separate"/>
            </w:r>
            <w:r w:rsidRPr="004639D1">
              <w:rPr>
                <w:sz w:val="20"/>
                <w:szCs w:val="20"/>
              </w:rPr>
              <w:t>(Naseem et al., 2023)</w:t>
            </w:r>
            <w:r w:rsidRPr="004639D1">
              <w:rPr>
                <w:sz w:val="20"/>
                <w:szCs w:val="20"/>
              </w:rPr>
              <w:fldChar w:fldCharType="end"/>
            </w:r>
          </w:p>
        </w:tc>
        <w:tc>
          <w:tcPr>
            <w:tcW w:w="1502" w:type="dxa"/>
          </w:tcPr>
          <w:p w14:paraId="235006A7" w14:textId="38FA91EB" w:rsidR="00597B93" w:rsidRPr="004639D1" w:rsidRDefault="00F85102" w:rsidP="00775C62">
            <w:pPr>
              <w:rPr>
                <w:sz w:val="20"/>
                <w:szCs w:val="20"/>
              </w:rPr>
            </w:pPr>
            <w:r w:rsidRPr="004639D1">
              <w:rPr>
                <w:sz w:val="20"/>
                <w:szCs w:val="20"/>
              </w:rPr>
              <w:t>MATLAB Image Processing</w:t>
            </w:r>
          </w:p>
        </w:tc>
        <w:tc>
          <w:tcPr>
            <w:tcW w:w="1503" w:type="dxa"/>
          </w:tcPr>
          <w:p w14:paraId="501BF2DC" w14:textId="0D09027A" w:rsidR="00597B93" w:rsidRPr="004639D1" w:rsidRDefault="00AD716E" w:rsidP="00775C62">
            <w:pPr>
              <w:rPr>
                <w:sz w:val="20"/>
                <w:szCs w:val="20"/>
              </w:rPr>
            </w:pPr>
            <w:r w:rsidRPr="004639D1">
              <w:rPr>
                <w:sz w:val="20"/>
                <w:szCs w:val="20"/>
              </w:rPr>
              <w:t>Pakistani (PKR)</w:t>
            </w:r>
          </w:p>
        </w:tc>
        <w:tc>
          <w:tcPr>
            <w:tcW w:w="1503" w:type="dxa"/>
          </w:tcPr>
          <w:p w14:paraId="5B40C99F" w14:textId="12255460" w:rsidR="00597B93" w:rsidRPr="004639D1" w:rsidRDefault="00AD716E" w:rsidP="00775C62">
            <w:pPr>
              <w:rPr>
                <w:sz w:val="20"/>
                <w:szCs w:val="20"/>
              </w:rPr>
            </w:pPr>
            <w:r w:rsidRPr="004639D1">
              <w:rPr>
                <w:sz w:val="20"/>
                <w:szCs w:val="20"/>
              </w:rPr>
              <w:t>93%</w:t>
            </w:r>
          </w:p>
        </w:tc>
        <w:tc>
          <w:tcPr>
            <w:tcW w:w="1503" w:type="dxa"/>
          </w:tcPr>
          <w:p w14:paraId="5F83C196" w14:textId="635F241B" w:rsidR="00597B93" w:rsidRPr="004639D1" w:rsidRDefault="00AD716E" w:rsidP="00775C62">
            <w:pPr>
              <w:rPr>
                <w:sz w:val="20"/>
                <w:szCs w:val="20"/>
              </w:rPr>
            </w:pPr>
            <w:r w:rsidRPr="004639D1">
              <w:rPr>
                <w:sz w:val="20"/>
                <w:szCs w:val="20"/>
              </w:rPr>
              <w:t>Watermarks, security threads, serial numbbers</w:t>
            </w:r>
          </w:p>
        </w:tc>
        <w:tc>
          <w:tcPr>
            <w:tcW w:w="1503" w:type="dxa"/>
          </w:tcPr>
          <w:p w14:paraId="5CA675C0" w14:textId="53C67E8C" w:rsidR="00597B93" w:rsidRPr="004639D1" w:rsidRDefault="00AD716E" w:rsidP="00775C62">
            <w:pPr>
              <w:rPr>
                <w:sz w:val="20"/>
                <w:szCs w:val="20"/>
              </w:rPr>
            </w:pPr>
            <w:r w:rsidRPr="004639D1">
              <w:rPr>
                <w:sz w:val="20"/>
                <w:szCs w:val="20"/>
              </w:rPr>
              <w:t>Limited to high-res scans; no ML integration</w:t>
            </w:r>
          </w:p>
        </w:tc>
      </w:tr>
      <w:tr w:rsidR="00282A7A" w:rsidRPr="004639D1" w14:paraId="714DB907" w14:textId="77777777" w:rsidTr="00597B93">
        <w:tc>
          <w:tcPr>
            <w:tcW w:w="1502" w:type="dxa"/>
          </w:tcPr>
          <w:p w14:paraId="17D4B12A" w14:textId="33FC9425" w:rsidR="00597B93" w:rsidRPr="004639D1" w:rsidRDefault="00775C62" w:rsidP="00775C62">
            <w:pPr>
              <w:rPr>
                <w:sz w:val="20"/>
                <w:szCs w:val="20"/>
              </w:rPr>
            </w:pPr>
            <w:r w:rsidRPr="004639D1">
              <w:rPr>
                <w:sz w:val="20"/>
                <w:szCs w:val="20"/>
              </w:rPr>
              <w:fldChar w:fldCharType="begin"/>
            </w:r>
            <w:r w:rsidRPr="004639D1">
              <w:rPr>
                <w:sz w:val="20"/>
                <w:szCs w:val="20"/>
              </w:rPr>
              <w:instrText xml:space="preserve"> ADDIN EN.CITE &lt;EndNote&gt;&lt;Cite&gt;&lt;Author&gt;Kumar&lt;/Author&gt;&lt;Year&gt;2022&lt;/Year&gt;&lt;RecNum&gt;6&lt;/RecNum&gt;&lt;DisplayText&gt;(Kumar et al., 2022)&lt;/DisplayText&gt;&lt;record&gt;&lt;rec-number&gt;6&lt;/rec-number&gt;&lt;foreign-keys&gt;&lt;key app="EN" db-id="e0vs9pp2yws5a3ed95epxwpgtw2e0t02d590" timestamp="1735439525"&gt;6&lt;/key&gt;&lt;/foreign-keys&gt;&lt;ref-type name="Journal Article"&gt;17&lt;/ref-type&gt;&lt;contributors&gt;&lt;authors&gt;&lt;author&gt;Kumar, Dr PV&lt;/author&gt;&lt;author&gt;Akhila, V&lt;/author&gt;&lt;author&gt;Sushmitha, B&lt;/author&gt;&lt;author&gt;Anusha, K&lt;/author&gt;&lt;/authors&gt;&lt;/contributors&gt;&lt;titles&gt;&lt;title&gt;Detection of fake currency using KNN algorithm&lt;/title&gt;&lt;secondary-title&gt;Int J Res Appl Sci Eng Technol&lt;/secondary-title&gt;&lt;/titles&gt;&lt;periodical&gt;&lt;full-title&gt;Int J Res Appl Sci Eng Technol&lt;/full-title&gt;&lt;/periodical&gt;&lt;pages&gt;2328-2335&lt;/pages&gt;&lt;volume&gt;10&lt;/volume&gt;&lt;number&gt;5&lt;/number&gt;&lt;dates&gt;&lt;year&gt;2022&lt;/year&gt;&lt;/dates&gt;&lt;urls&gt;&lt;/urls&gt;&lt;/record&gt;&lt;/Cite&gt;&lt;/EndNote&gt;</w:instrText>
            </w:r>
            <w:r w:rsidRPr="004639D1">
              <w:rPr>
                <w:sz w:val="20"/>
                <w:szCs w:val="20"/>
              </w:rPr>
              <w:fldChar w:fldCharType="separate"/>
            </w:r>
            <w:r w:rsidRPr="004639D1">
              <w:rPr>
                <w:sz w:val="20"/>
                <w:szCs w:val="20"/>
              </w:rPr>
              <w:t>(Kumar et al., 2022)</w:t>
            </w:r>
            <w:r w:rsidRPr="004639D1">
              <w:rPr>
                <w:sz w:val="20"/>
                <w:szCs w:val="20"/>
              </w:rPr>
              <w:fldChar w:fldCharType="end"/>
            </w:r>
          </w:p>
        </w:tc>
        <w:tc>
          <w:tcPr>
            <w:tcW w:w="1502" w:type="dxa"/>
          </w:tcPr>
          <w:p w14:paraId="559D5639" w14:textId="0F3E093D" w:rsidR="00597B93" w:rsidRPr="004639D1" w:rsidRDefault="00F85102" w:rsidP="00775C62">
            <w:pPr>
              <w:rPr>
                <w:sz w:val="20"/>
                <w:szCs w:val="20"/>
              </w:rPr>
            </w:pPr>
            <w:r w:rsidRPr="004639D1">
              <w:rPr>
                <w:sz w:val="20"/>
                <w:szCs w:val="20"/>
              </w:rPr>
              <w:t>KNN</w:t>
            </w:r>
          </w:p>
        </w:tc>
        <w:tc>
          <w:tcPr>
            <w:tcW w:w="1503" w:type="dxa"/>
          </w:tcPr>
          <w:p w14:paraId="1001AADE" w14:textId="151FAB48" w:rsidR="00597B93" w:rsidRPr="004639D1" w:rsidRDefault="00AD716E" w:rsidP="00775C62">
            <w:pPr>
              <w:rPr>
                <w:sz w:val="20"/>
                <w:szCs w:val="20"/>
              </w:rPr>
            </w:pPr>
            <w:r w:rsidRPr="004639D1">
              <w:rPr>
                <w:sz w:val="20"/>
                <w:szCs w:val="20"/>
              </w:rPr>
              <w:t>Multi-currency</w:t>
            </w:r>
          </w:p>
        </w:tc>
        <w:tc>
          <w:tcPr>
            <w:tcW w:w="1503" w:type="dxa"/>
          </w:tcPr>
          <w:p w14:paraId="2B04B82D" w14:textId="39501ACA" w:rsidR="00597B93" w:rsidRPr="004639D1" w:rsidRDefault="00AD716E" w:rsidP="00775C62">
            <w:pPr>
              <w:rPr>
                <w:sz w:val="20"/>
                <w:szCs w:val="20"/>
              </w:rPr>
            </w:pPr>
            <w:r w:rsidRPr="004639D1">
              <w:rPr>
                <w:sz w:val="20"/>
                <w:szCs w:val="20"/>
              </w:rPr>
              <w:t>100%</w:t>
            </w:r>
          </w:p>
        </w:tc>
        <w:tc>
          <w:tcPr>
            <w:tcW w:w="1503" w:type="dxa"/>
          </w:tcPr>
          <w:p w14:paraId="6F1A72A8" w14:textId="3EE1418C" w:rsidR="00597B93" w:rsidRPr="004639D1" w:rsidRDefault="00AD716E" w:rsidP="00775C62">
            <w:pPr>
              <w:rPr>
                <w:sz w:val="20"/>
                <w:szCs w:val="20"/>
              </w:rPr>
            </w:pPr>
            <w:r w:rsidRPr="004639D1">
              <w:rPr>
                <w:sz w:val="20"/>
                <w:szCs w:val="20"/>
              </w:rPr>
              <w:t>UCI dataset features (variance, skewness)</w:t>
            </w:r>
          </w:p>
        </w:tc>
        <w:tc>
          <w:tcPr>
            <w:tcW w:w="1503" w:type="dxa"/>
          </w:tcPr>
          <w:p w14:paraId="64AD8ED7" w14:textId="2384A004" w:rsidR="00597B93" w:rsidRPr="004639D1" w:rsidRDefault="00775C62" w:rsidP="00775C62">
            <w:pPr>
              <w:rPr>
                <w:sz w:val="20"/>
                <w:szCs w:val="20"/>
              </w:rPr>
            </w:pPr>
            <w:r w:rsidRPr="004639D1">
              <w:rPr>
                <w:sz w:val="20"/>
                <w:szCs w:val="20"/>
              </w:rPr>
              <w:t>Small dataset: no real-world validation</w:t>
            </w:r>
          </w:p>
        </w:tc>
      </w:tr>
      <w:tr w:rsidR="00282A7A" w:rsidRPr="004639D1" w14:paraId="302B946E" w14:textId="77777777" w:rsidTr="00597B93">
        <w:tc>
          <w:tcPr>
            <w:tcW w:w="1502" w:type="dxa"/>
          </w:tcPr>
          <w:p w14:paraId="4DC02319" w14:textId="15F28167" w:rsidR="00597B93" w:rsidRPr="004639D1" w:rsidRDefault="00775C62" w:rsidP="00775C62">
            <w:pPr>
              <w:rPr>
                <w:sz w:val="20"/>
                <w:szCs w:val="20"/>
              </w:rPr>
            </w:pPr>
            <w:r w:rsidRPr="004639D1">
              <w:rPr>
                <w:sz w:val="20"/>
                <w:szCs w:val="20"/>
              </w:rPr>
              <w:fldChar w:fldCharType="begin"/>
            </w:r>
            <w:r w:rsidRPr="004639D1">
              <w:rPr>
                <w:sz w:val="20"/>
                <w:szCs w:val="20"/>
              </w:rPr>
              <w:instrText xml:space="preserve"> ADDIN EN.CITE &lt;EndNote&gt;&lt;Cite&gt;&lt;Author&gt;Bhoyar&lt;/Author&gt;&lt;Year&gt;2020&lt;/Year&gt;&lt;RecNum&gt;27&lt;/RecNum&gt;&lt;DisplayText&gt;(Bhoyar et al., 2020)&lt;/DisplayText&gt;&lt;record&gt;&lt;rec-number&gt;27&lt;/rec-number&gt;&lt;foreign-keys&gt;&lt;key app="EN" db-id="e0vs9pp2yws5a3ed95epxwpgtw2e0t02d590" timestamp="1735486052"&gt;27&lt;/key&gt;&lt;/foreign-keys&gt;&lt;ref-type name="Journal Article"&gt;17&lt;/ref-type&gt;&lt;contributors&gt;&lt;authors&gt;&lt;author&gt;Bhoyar, Ketaki&lt;/author&gt;&lt;author&gt;Pandey, Ankur&lt;/author&gt;&lt;author&gt;Tekriwal, Aman&lt;/author&gt;&lt;author&gt;Mankani, Prashant&lt;/author&gt;&lt;author&gt;Singh, Ankush&lt;/author&gt;&lt;/authors&gt;&lt;/contributors&gt;&lt;titles&gt;&lt;title&gt;Detection of Fake Currency using Image Processing&lt;/title&gt;&lt;secondary-title&gt;International Journal of Engineering Research Technology&lt;/secondary-title&gt;&lt;/titles&gt;&lt;periodical&gt;&lt;full-title&gt;International Journal of Engineering Research Technology&lt;/full-title&gt;&lt;/periodical&gt;&lt;volume&gt;9&lt;/volume&gt;&lt;dates&gt;&lt;year&gt;2020&lt;/year&gt;&lt;/dates&gt;&lt;urls&gt;&lt;/urls&gt;&lt;/record&gt;&lt;/Cite&gt;&lt;/EndNote&gt;</w:instrText>
            </w:r>
            <w:r w:rsidRPr="004639D1">
              <w:rPr>
                <w:sz w:val="20"/>
                <w:szCs w:val="20"/>
              </w:rPr>
              <w:fldChar w:fldCharType="separate"/>
            </w:r>
            <w:r w:rsidRPr="004639D1">
              <w:rPr>
                <w:sz w:val="20"/>
                <w:szCs w:val="20"/>
              </w:rPr>
              <w:t>(Bhoyar et al., 2020)</w:t>
            </w:r>
            <w:r w:rsidRPr="004639D1">
              <w:rPr>
                <w:sz w:val="20"/>
                <w:szCs w:val="20"/>
              </w:rPr>
              <w:fldChar w:fldCharType="end"/>
            </w:r>
          </w:p>
        </w:tc>
        <w:tc>
          <w:tcPr>
            <w:tcW w:w="1502" w:type="dxa"/>
          </w:tcPr>
          <w:p w14:paraId="5F0F631A" w14:textId="00A065AF" w:rsidR="00597B93" w:rsidRPr="004639D1" w:rsidRDefault="00F85102" w:rsidP="00775C62">
            <w:pPr>
              <w:rPr>
                <w:sz w:val="20"/>
                <w:szCs w:val="20"/>
              </w:rPr>
            </w:pPr>
            <w:r w:rsidRPr="004639D1">
              <w:rPr>
                <w:sz w:val="20"/>
                <w:szCs w:val="20"/>
              </w:rPr>
              <w:t>SVM + Cloud Storage</w:t>
            </w:r>
          </w:p>
        </w:tc>
        <w:tc>
          <w:tcPr>
            <w:tcW w:w="1503" w:type="dxa"/>
          </w:tcPr>
          <w:p w14:paraId="6C59C14C" w14:textId="201FC576" w:rsidR="00597B93" w:rsidRPr="004639D1" w:rsidRDefault="00AD716E" w:rsidP="00775C62">
            <w:pPr>
              <w:rPr>
                <w:sz w:val="20"/>
                <w:szCs w:val="20"/>
              </w:rPr>
            </w:pPr>
            <w:r w:rsidRPr="004639D1">
              <w:rPr>
                <w:sz w:val="20"/>
                <w:szCs w:val="20"/>
              </w:rPr>
              <w:t>Indian (₹500, ₹2000)</w:t>
            </w:r>
          </w:p>
        </w:tc>
        <w:tc>
          <w:tcPr>
            <w:tcW w:w="1503" w:type="dxa"/>
          </w:tcPr>
          <w:p w14:paraId="4A596D2E" w14:textId="087BFDC8" w:rsidR="00597B93" w:rsidRPr="004639D1" w:rsidRDefault="00AD716E" w:rsidP="00775C62">
            <w:pPr>
              <w:rPr>
                <w:sz w:val="20"/>
                <w:szCs w:val="20"/>
              </w:rPr>
            </w:pPr>
            <w:r w:rsidRPr="004639D1">
              <w:rPr>
                <w:sz w:val="20"/>
                <w:szCs w:val="20"/>
              </w:rPr>
              <w:t>99%</w:t>
            </w:r>
          </w:p>
        </w:tc>
        <w:tc>
          <w:tcPr>
            <w:tcW w:w="1503" w:type="dxa"/>
          </w:tcPr>
          <w:p w14:paraId="63BE5F31" w14:textId="71B98088" w:rsidR="00597B93" w:rsidRPr="004639D1" w:rsidRDefault="00AD716E" w:rsidP="00775C62">
            <w:pPr>
              <w:rPr>
                <w:sz w:val="20"/>
                <w:szCs w:val="20"/>
              </w:rPr>
            </w:pPr>
            <w:r w:rsidRPr="004639D1">
              <w:rPr>
                <w:sz w:val="20"/>
                <w:szCs w:val="20"/>
              </w:rPr>
              <w:t>Security thread, intaglio printing</w:t>
            </w:r>
          </w:p>
        </w:tc>
        <w:tc>
          <w:tcPr>
            <w:tcW w:w="1503" w:type="dxa"/>
          </w:tcPr>
          <w:p w14:paraId="1956C0B5" w14:textId="7484D8CD" w:rsidR="00597B93" w:rsidRPr="004639D1" w:rsidRDefault="00775C62" w:rsidP="00775C62">
            <w:pPr>
              <w:rPr>
                <w:sz w:val="20"/>
                <w:szCs w:val="20"/>
              </w:rPr>
            </w:pPr>
            <w:r w:rsidRPr="004639D1">
              <w:rPr>
                <w:sz w:val="20"/>
                <w:szCs w:val="20"/>
              </w:rPr>
              <w:t>Mobile app dependency on cloud processing</w:t>
            </w:r>
          </w:p>
        </w:tc>
      </w:tr>
      <w:tr w:rsidR="00282A7A" w:rsidRPr="004639D1" w14:paraId="017304C3" w14:textId="77777777" w:rsidTr="00597B93">
        <w:tc>
          <w:tcPr>
            <w:tcW w:w="1502" w:type="dxa"/>
          </w:tcPr>
          <w:p w14:paraId="12EA0E0A" w14:textId="07F19A14" w:rsidR="00597B93" w:rsidRPr="004639D1" w:rsidRDefault="00775C62" w:rsidP="00775C62">
            <w:pPr>
              <w:rPr>
                <w:sz w:val="20"/>
                <w:szCs w:val="20"/>
              </w:rPr>
            </w:pPr>
            <w:r w:rsidRPr="004639D1">
              <w:rPr>
                <w:sz w:val="20"/>
                <w:szCs w:val="20"/>
              </w:rPr>
              <w:fldChar w:fldCharType="begin"/>
            </w:r>
            <w:r w:rsidRPr="004639D1">
              <w:rPr>
                <w:sz w:val="20"/>
                <w:szCs w:val="20"/>
              </w:rPr>
              <w:instrText xml:space="preserve"> ADDIN EN.CITE &lt;EndNote&gt;&lt;Cite&gt;&lt;Author&gt;Swami&lt;/Author&gt;&lt;Year&gt;2019&lt;/Year&gt;&lt;RecNum&gt;10&lt;/RecNum&gt;&lt;DisplayText&gt;(Swami et al., 2019)&lt;/DisplayText&gt;&lt;record&gt;&lt;rec-number&gt;10&lt;/rec-number&gt;&lt;foreign-keys&gt;&lt;key app="EN" db-id="e0vs9pp2yws5a3ed95epxwpgtw2e0t02d590" timestamp="1735441046"&gt;10&lt;/key&gt;&lt;/foreign-keys&gt;&lt;ref-type name="Journal Article"&gt;17&lt;/ref-type&gt;&lt;contributors&gt;&lt;authors&gt;&lt;author&gt;Swami, Kiran&lt;/author&gt;&lt;author&gt;Murumkar, Kshitija&lt;/author&gt;&lt;author&gt;Ghadekar, Dr Premanand&lt;/author&gt;&lt;author&gt;Solanki, Yash&lt;/author&gt;&lt;/authors&gt;&lt;/contributors&gt;&lt;titles&gt;&lt;title&gt;Currency recognition and fake currency identification using image processing&lt;/title&gt;&lt;secondary-title&gt;International Journal of Advance Research, Ideas and Innovation in Technology&lt;/secondary-title&gt;&lt;/titles&gt;&lt;periodical&gt;&lt;full-title&gt;International Journal of Advance Research, Ideas and Innovation in Technology&lt;/full-title&gt;&lt;/periodical&gt;&lt;pages&gt;659-661&lt;/pages&gt;&lt;volume&gt;5&lt;/volume&gt;&lt;number&gt;3&lt;/number&gt;&lt;dates&gt;&lt;year&gt;2019&lt;/year&gt;&lt;/dates&gt;&lt;urls&gt;&lt;/urls&gt;&lt;/record&gt;&lt;/Cite&gt;&lt;/EndNote&gt;</w:instrText>
            </w:r>
            <w:r w:rsidRPr="004639D1">
              <w:rPr>
                <w:sz w:val="20"/>
                <w:szCs w:val="20"/>
              </w:rPr>
              <w:fldChar w:fldCharType="separate"/>
            </w:r>
            <w:r w:rsidRPr="004639D1">
              <w:rPr>
                <w:sz w:val="20"/>
                <w:szCs w:val="20"/>
              </w:rPr>
              <w:t>(Swami et al., 2019)</w:t>
            </w:r>
            <w:r w:rsidRPr="004639D1">
              <w:rPr>
                <w:sz w:val="20"/>
                <w:szCs w:val="20"/>
              </w:rPr>
              <w:fldChar w:fldCharType="end"/>
            </w:r>
          </w:p>
        </w:tc>
        <w:tc>
          <w:tcPr>
            <w:tcW w:w="1502" w:type="dxa"/>
          </w:tcPr>
          <w:p w14:paraId="38295373" w14:textId="0184BBD5" w:rsidR="00597B93" w:rsidRPr="004639D1" w:rsidRDefault="00F85102" w:rsidP="00775C62">
            <w:pPr>
              <w:rPr>
                <w:sz w:val="20"/>
                <w:szCs w:val="20"/>
              </w:rPr>
            </w:pPr>
            <w:r w:rsidRPr="004639D1">
              <w:rPr>
                <w:sz w:val="20"/>
                <w:szCs w:val="20"/>
              </w:rPr>
              <w:t>Edge Detection + Template Matching</w:t>
            </w:r>
          </w:p>
        </w:tc>
        <w:tc>
          <w:tcPr>
            <w:tcW w:w="1503" w:type="dxa"/>
          </w:tcPr>
          <w:p w14:paraId="24733700" w14:textId="2E838C98" w:rsidR="00597B93" w:rsidRPr="004639D1" w:rsidRDefault="00AD716E" w:rsidP="00775C62">
            <w:pPr>
              <w:rPr>
                <w:sz w:val="20"/>
                <w:szCs w:val="20"/>
              </w:rPr>
            </w:pPr>
            <w:r w:rsidRPr="004639D1">
              <w:rPr>
                <w:sz w:val="20"/>
                <w:szCs w:val="20"/>
              </w:rPr>
              <w:t>Multi-currecny</w:t>
            </w:r>
          </w:p>
        </w:tc>
        <w:tc>
          <w:tcPr>
            <w:tcW w:w="1503" w:type="dxa"/>
          </w:tcPr>
          <w:p w14:paraId="7311B4C4" w14:textId="05A22ED6" w:rsidR="00597B93" w:rsidRPr="004639D1" w:rsidRDefault="00AD716E" w:rsidP="00775C62">
            <w:pPr>
              <w:rPr>
                <w:sz w:val="20"/>
                <w:szCs w:val="20"/>
              </w:rPr>
            </w:pPr>
            <w:r w:rsidRPr="004639D1">
              <w:rPr>
                <w:sz w:val="20"/>
                <w:szCs w:val="20"/>
              </w:rPr>
              <w:t>91.65%</w:t>
            </w:r>
          </w:p>
        </w:tc>
        <w:tc>
          <w:tcPr>
            <w:tcW w:w="1503" w:type="dxa"/>
          </w:tcPr>
          <w:p w14:paraId="0950C522" w14:textId="73220A20" w:rsidR="00597B93" w:rsidRPr="004639D1" w:rsidRDefault="00AD716E" w:rsidP="00775C62">
            <w:pPr>
              <w:rPr>
                <w:sz w:val="20"/>
                <w:szCs w:val="20"/>
              </w:rPr>
            </w:pPr>
            <w:r w:rsidRPr="004639D1">
              <w:rPr>
                <w:sz w:val="20"/>
                <w:szCs w:val="20"/>
              </w:rPr>
              <w:t>Black strip verification (Indian notes)</w:t>
            </w:r>
          </w:p>
        </w:tc>
        <w:tc>
          <w:tcPr>
            <w:tcW w:w="1503" w:type="dxa"/>
          </w:tcPr>
          <w:p w14:paraId="7AA75BA0" w14:textId="34DC3589" w:rsidR="00597B93" w:rsidRPr="004639D1" w:rsidRDefault="00775C62" w:rsidP="00775C62">
            <w:pPr>
              <w:rPr>
                <w:sz w:val="20"/>
                <w:szCs w:val="20"/>
              </w:rPr>
            </w:pPr>
            <w:r w:rsidRPr="004639D1">
              <w:rPr>
                <w:sz w:val="20"/>
                <w:szCs w:val="20"/>
              </w:rPr>
              <w:t>Failed for US Dollar; no ML</w:t>
            </w:r>
          </w:p>
        </w:tc>
      </w:tr>
    </w:tbl>
    <w:p w14:paraId="6E171391" w14:textId="6B9DF1B7" w:rsidR="00BA6BAD" w:rsidRPr="004639D1" w:rsidRDefault="00BA6BAD" w:rsidP="0080317F">
      <w:pPr>
        <w:spacing w:after="0" w:line="480" w:lineRule="auto"/>
        <w:jc w:val="both"/>
        <w:rPr>
          <w:b/>
          <w:i/>
        </w:rPr>
      </w:pPr>
    </w:p>
    <w:p w14:paraId="16199287" w14:textId="77777777" w:rsidR="00BA6BAD" w:rsidRPr="004639D1" w:rsidRDefault="00BA6BAD" w:rsidP="00775C62">
      <w:pPr>
        <w:spacing w:after="0" w:line="480" w:lineRule="auto"/>
        <w:jc w:val="both"/>
      </w:pPr>
    </w:p>
    <w:p w14:paraId="0FFEF10F" w14:textId="729CB041" w:rsidR="00775C62" w:rsidRPr="004639D1" w:rsidRDefault="00775C62" w:rsidP="00E114B2">
      <w:pPr>
        <w:spacing w:after="0" w:line="480" w:lineRule="auto"/>
        <w:jc w:val="both"/>
      </w:pPr>
      <w:r w:rsidRPr="004639D1">
        <w:t xml:space="preserve">Key Observations: </w:t>
      </w:r>
    </w:p>
    <w:p w14:paraId="69062345" w14:textId="476EF231" w:rsidR="00345ED7" w:rsidRPr="004639D1" w:rsidRDefault="00775C62" w:rsidP="00851C43">
      <w:pPr>
        <w:pStyle w:val="ListParagraph"/>
        <w:numPr>
          <w:ilvl w:val="0"/>
          <w:numId w:val="22"/>
        </w:numPr>
        <w:spacing w:after="0" w:line="480" w:lineRule="auto"/>
        <w:jc w:val="both"/>
      </w:pPr>
      <w:r w:rsidRPr="004639D1">
        <w:t xml:space="preserve">Accuracy: The suggested system (94.5%) performs better than </w:t>
      </w:r>
      <w:r w:rsidRPr="004639D1">
        <w:rPr>
          <w:szCs w:val="24"/>
        </w:rPr>
        <w:fldChar w:fldCharType="begin"/>
      </w:r>
      <w:r w:rsidRPr="004639D1">
        <w:rPr>
          <w:szCs w:val="24"/>
        </w:rPr>
        <w:instrText xml:space="preserve"> ADDIN EN.CITE &lt;EndNote&gt;&lt;Cite&gt;&lt;Author&gt;Naseem&lt;/Author&gt;&lt;Year&gt;2023&lt;/Year&gt;&lt;RecNum&gt;24&lt;/RecNum&gt;&lt;DisplayText&gt;(Naseem et al., 2023)&lt;/DisplayText&gt;&lt;record&gt;&lt;rec-number&gt;24&lt;/rec-number&gt;&lt;foreign-keys&gt;&lt;key app="EN" db-id="e0vs9pp2yws5a3ed95epxwpgtw2e0t02d590" timestamp="1735481703"&gt;24&lt;/key&gt;&lt;/foreign-keys&gt;&lt;ref-type name="Journal Article"&gt;17&lt;/ref-type&gt;&lt;contributors&gt;&lt;authors&gt;&lt;author&gt;Naseem, Syeda Aimen&lt;/author&gt;&lt;author&gt;Rehman, Afifa&lt;/author&gt;&lt;author&gt;Uddin, SM Zia&lt;/author&gt;&lt;author&gt;Khan, Babar&lt;/author&gt;&lt;author&gt;Mehmood, Zeeshan&lt;/author&gt;&lt;author&gt;Nisa, Mehr Un&lt;/author&gt;&lt;/authors&gt;&lt;/contributors&gt;&lt;titles&gt;&lt;title&gt;Counterfeit Recognition of Pakistani Currency&lt;/title&gt;&lt;secondary-title&gt;KIET Journal of Computing and Information Sciences&lt;/secondary-title&gt;&lt;/titles&gt;&lt;periodical&gt;&lt;full-title&gt;KIET Journal of Computing and Information Sciences&lt;/full-title&gt;&lt;/periodical&gt;&lt;pages&gt;123-147&lt;/pages&gt;&lt;volume&gt;6&lt;/volume&gt;&lt;number&gt;1&lt;/number&gt;&lt;dates&gt;&lt;year&gt;2023&lt;/year&gt;&lt;/dates&gt;&lt;isbn&gt;2710-5075&lt;/isbn&gt;&lt;urls&gt;&lt;/urls&gt;&lt;/record&gt;&lt;/Cite&gt;&lt;/EndNote&gt;</w:instrText>
      </w:r>
      <w:r w:rsidRPr="004639D1">
        <w:rPr>
          <w:szCs w:val="24"/>
        </w:rPr>
        <w:fldChar w:fldCharType="separate"/>
      </w:r>
      <w:r w:rsidRPr="004639D1">
        <w:rPr>
          <w:szCs w:val="24"/>
        </w:rPr>
        <w:t>(Naseem et al., 2023)</w:t>
      </w:r>
      <w:r w:rsidRPr="004639D1">
        <w:rPr>
          <w:szCs w:val="24"/>
        </w:rPr>
        <w:fldChar w:fldCharType="end"/>
      </w:r>
      <w:r w:rsidRPr="004639D1">
        <w:rPr>
          <w:szCs w:val="24"/>
        </w:rPr>
        <w:t xml:space="preserve"> MATLAB-based approach (93%) and </w:t>
      </w:r>
      <w:r w:rsidRPr="004639D1">
        <w:rPr>
          <w:szCs w:val="24"/>
        </w:rPr>
        <w:fldChar w:fldCharType="begin"/>
      </w:r>
      <w:r w:rsidRPr="004639D1">
        <w:rPr>
          <w:szCs w:val="24"/>
        </w:rPr>
        <w:instrText xml:space="preserve"> ADDIN EN.CITE &lt;EndNote&gt;&lt;Cite&gt;&lt;Author&gt;Swami&lt;/Author&gt;&lt;Year&gt;2019&lt;/Year&gt;&lt;RecNum&gt;10&lt;/RecNum&gt;&lt;DisplayText&gt;(Swami et al., 2019)&lt;/DisplayText&gt;&lt;record&gt;&lt;rec-number&gt;10&lt;/rec-number&gt;&lt;foreign-keys&gt;&lt;key app="EN" db-id="e0vs9pp2yws5a3ed95epxwpgtw2e0t02d590" timestamp="1735441046"&gt;10&lt;/key&gt;&lt;/foreign-keys&gt;&lt;ref-type name="Journal Article"&gt;17&lt;/ref-type&gt;&lt;contributors&gt;&lt;authors&gt;&lt;author&gt;Swami, Kiran&lt;/author&gt;&lt;author&gt;Murumkar, Kshitija&lt;/author&gt;&lt;author&gt;Ghadekar, Dr Premanand&lt;/author&gt;&lt;author&gt;Solanki, Yash&lt;/author&gt;&lt;/authors&gt;&lt;/contributors&gt;&lt;titles&gt;&lt;title&gt;Currency recognition and fake currency identification using image processing&lt;/title&gt;&lt;secondary-title&gt;International Journal of Advance Research, Ideas and Innovation in Technology&lt;/secondary-title&gt;&lt;/titles&gt;&lt;periodical&gt;&lt;full-title&gt;International Journal of Advance Research, Ideas and Innovation in Technology&lt;/full-title&gt;&lt;/periodical&gt;&lt;pages&gt;659-661&lt;/pages&gt;&lt;volume&gt;5&lt;/volume&gt;&lt;number&gt;3&lt;/number&gt;&lt;dates&gt;&lt;year&gt;2019&lt;/year&gt;&lt;/dates&gt;&lt;urls&gt;&lt;/urls&gt;&lt;/record&gt;&lt;/Cite&gt;&lt;/EndNote&gt;</w:instrText>
      </w:r>
      <w:r w:rsidRPr="004639D1">
        <w:rPr>
          <w:szCs w:val="24"/>
        </w:rPr>
        <w:fldChar w:fldCharType="separate"/>
      </w:r>
      <w:r w:rsidRPr="004639D1">
        <w:rPr>
          <w:szCs w:val="24"/>
        </w:rPr>
        <w:t>(Swami et al., 2019)</w:t>
      </w:r>
      <w:r w:rsidRPr="004639D1">
        <w:rPr>
          <w:szCs w:val="24"/>
        </w:rPr>
        <w:fldChar w:fldCharType="end"/>
      </w:r>
      <w:r w:rsidRPr="004639D1">
        <w:rPr>
          <w:szCs w:val="24"/>
        </w:rPr>
        <w:t xml:space="preserve"> template matching (91.65%)</w:t>
      </w:r>
      <w:r w:rsidR="00345ED7" w:rsidRPr="004639D1">
        <w:rPr>
          <w:szCs w:val="24"/>
        </w:rPr>
        <w:t xml:space="preserve">, yet falls behind </w:t>
      </w:r>
      <w:r w:rsidR="00345ED7" w:rsidRPr="004639D1">
        <w:rPr>
          <w:szCs w:val="24"/>
        </w:rPr>
        <w:fldChar w:fldCharType="begin"/>
      </w:r>
      <w:r w:rsidR="00345ED7" w:rsidRPr="004639D1">
        <w:rPr>
          <w:szCs w:val="24"/>
        </w:rPr>
        <w:instrText xml:space="preserve"> ADDIN EN.CITE &lt;EndNote&gt;&lt;Cite&gt;&lt;Author&gt;Kumar&lt;/Author&gt;&lt;Year&gt;2022&lt;/Year&gt;&lt;RecNum&gt;6&lt;/RecNum&gt;&lt;DisplayText&gt;(Kumar et al., 2022)&lt;/DisplayText&gt;&lt;record&gt;&lt;rec-number&gt;6&lt;/rec-number&gt;&lt;foreign-keys&gt;&lt;key app="EN" db-id="e0vs9pp2yws5a3ed95epxwpgtw2e0t02d590" timestamp="1735439525"&gt;6&lt;/key&gt;&lt;/foreign-keys&gt;&lt;ref-type name="Journal Article"&gt;17&lt;/ref-type&gt;&lt;contributors&gt;&lt;authors&gt;&lt;author&gt;Kumar, Dr PV&lt;/author&gt;&lt;author&gt;Akhila, V&lt;/author&gt;&lt;author&gt;Sushmitha, B&lt;/author&gt;&lt;author&gt;Anusha, K&lt;/author&gt;&lt;/authors&gt;&lt;/contributors&gt;&lt;titles&gt;&lt;title&gt;Detection of fake currency using KNN algorithm&lt;/title&gt;&lt;secondary-title&gt;Int J Res Appl Sci Eng Technol&lt;/secondary-title&gt;&lt;/titles&gt;&lt;periodical&gt;&lt;full-title&gt;Int J Res Appl Sci Eng Technol&lt;/full-title&gt;&lt;/periodical&gt;&lt;pages&gt;2328-2335&lt;/pages&gt;&lt;volume&gt;10&lt;/volume&gt;&lt;number&gt;5&lt;/number&gt;&lt;dates&gt;&lt;year&gt;2022&lt;/year&gt;&lt;/dates&gt;&lt;urls&gt;&lt;/urls&gt;&lt;/record&gt;&lt;/Cite&gt;&lt;/EndNote&gt;</w:instrText>
      </w:r>
      <w:r w:rsidR="00345ED7" w:rsidRPr="004639D1">
        <w:rPr>
          <w:szCs w:val="24"/>
        </w:rPr>
        <w:fldChar w:fldCharType="separate"/>
      </w:r>
      <w:r w:rsidR="00345ED7" w:rsidRPr="004639D1">
        <w:rPr>
          <w:szCs w:val="24"/>
        </w:rPr>
        <w:t>(Kumar et al., 2022)</w:t>
      </w:r>
      <w:r w:rsidR="00345ED7" w:rsidRPr="004639D1">
        <w:rPr>
          <w:szCs w:val="24"/>
        </w:rPr>
        <w:fldChar w:fldCharType="end"/>
      </w:r>
      <w:r w:rsidR="00345ED7" w:rsidRPr="004639D1">
        <w:rPr>
          <w:szCs w:val="24"/>
        </w:rPr>
        <w:t xml:space="preserve"> KNN (100%) on a controlled database. </w:t>
      </w:r>
      <w:r w:rsidR="00345ED7" w:rsidRPr="004639D1">
        <w:rPr>
          <w:szCs w:val="24"/>
        </w:rPr>
        <w:lastRenderedPageBreak/>
        <w:t xml:space="preserve">₹500 notes recorded 96% accuracy, as good as </w:t>
      </w:r>
      <w:r w:rsidR="00345ED7" w:rsidRPr="004639D1">
        <w:rPr>
          <w:szCs w:val="24"/>
        </w:rPr>
        <w:fldChar w:fldCharType="begin"/>
      </w:r>
      <w:r w:rsidR="00345ED7" w:rsidRPr="004639D1">
        <w:rPr>
          <w:szCs w:val="24"/>
        </w:rPr>
        <w:instrText xml:space="preserve"> ADDIN EN.CITE &lt;EndNote&gt;&lt;Cite&gt;&lt;Author&gt;Bhoyar&lt;/Author&gt;&lt;Year&gt;2020&lt;/Year&gt;&lt;RecNum&gt;27&lt;/RecNum&gt;&lt;DisplayText&gt;(Bhoyar et al., 2020)&lt;/DisplayText&gt;&lt;record&gt;&lt;rec-number&gt;27&lt;/rec-number&gt;&lt;foreign-keys&gt;&lt;key app="EN" db-id="e0vs9pp2yws5a3ed95epxwpgtw2e0t02d590" timestamp="1735486052"&gt;27&lt;/key&gt;&lt;/foreign-keys&gt;&lt;ref-type name="Journal Article"&gt;17&lt;/ref-type&gt;&lt;contributors&gt;&lt;authors&gt;&lt;author&gt;Bhoyar, Ketaki&lt;/author&gt;&lt;author&gt;Pandey, Ankur&lt;/author&gt;&lt;author&gt;Tekriwal, Aman&lt;/author&gt;&lt;author&gt;Mankani, Prashant&lt;/author&gt;&lt;author&gt;Singh, Ankush&lt;/author&gt;&lt;/authors&gt;&lt;/contributors&gt;&lt;titles&gt;&lt;title&gt;Detection of Fake Currency using Image Processing&lt;/title&gt;&lt;secondary-title&gt;International Journal of Engineering Research Technology&lt;/secondary-title&gt;&lt;/titles&gt;&lt;periodical&gt;&lt;full-title&gt;International Journal of Engineering Research Technology&lt;/full-title&gt;&lt;/periodical&gt;&lt;volume&gt;9&lt;/volume&gt;&lt;dates&gt;&lt;year&gt;2020&lt;/year&gt;&lt;/dates&gt;&lt;urls&gt;&lt;/urls&gt;&lt;/record&gt;&lt;/Cite&gt;&lt;/EndNote&gt;</w:instrText>
      </w:r>
      <w:r w:rsidR="00345ED7" w:rsidRPr="004639D1">
        <w:rPr>
          <w:szCs w:val="24"/>
        </w:rPr>
        <w:fldChar w:fldCharType="separate"/>
      </w:r>
      <w:r w:rsidR="00345ED7" w:rsidRPr="004639D1">
        <w:rPr>
          <w:szCs w:val="24"/>
        </w:rPr>
        <w:t>(Bhoyar et al., 2020)</w:t>
      </w:r>
      <w:r w:rsidR="00345ED7" w:rsidRPr="004639D1">
        <w:rPr>
          <w:szCs w:val="24"/>
        </w:rPr>
        <w:fldChar w:fldCharType="end"/>
      </w:r>
      <w:r w:rsidR="00345ED7" w:rsidRPr="004639D1">
        <w:rPr>
          <w:szCs w:val="24"/>
        </w:rPr>
        <w:t xml:space="preserve"> SVM (99%) for Indian ₹500, indicating SVM’s superiority for high-denomination notes.</w:t>
      </w:r>
    </w:p>
    <w:p w14:paraId="5182CD2E" w14:textId="77777777" w:rsidR="00062B08" w:rsidRPr="004639D1" w:rsidRDefault="00345ED7" w:rsidP="00851C43">
      <w:pPr>
        <w:pStyle w:val="ListParagraph"/>
        <w:numPr>
          <w:ilvl w:val="0"/>
          <w:numId w:val="22"/>
        </w:numPr>
        <w:spacing w:after="0" w:line="480" w:lineRule="auto"/>
        <w:jc w:val="both"/>
      </w:pPr>
      <w:r w:rsidRPr="004639D1">
        <w:rPr>
          <w:szCs w:val="24"/>
        </w:rPr>
        <w:t xml:space="preserve">Methodology: </w:t>
      </w:r>
    </w:p>
    <w:p w14:paraId="7F20D1C8" w14:textId="23D29035" w:rsidR="00345ED7" w:rsidRPr="004639D1" w:rsidRDefault="00062B08" w:rsidP="00851C43">
      <w:pPr>
        <w:pStyle w:val="ListParagraph"/>
        <w:numPr>
          <w:ilvl w:val="0"/>
          <w:numId w:val="23"/>
        </w:numPr>
        <w:spacing w:after="0" w:line="480" w:lineRule="auto"/>
        <w:jc w:val="both"/>
      </w:pPr>
      <w:r w:rsidRPr="004639D1">
        <w:rPr>
          <w:szCs w:val="24"/>
        </w:rPr>
        <w:t xml:space="preserve">Feature Extraction: </w:t>
      </w:r>
      <w:r w:rsidR="00345ED7" w:rsidRPr="004639D1">
        <w:rPr>
          <w:szCs w:val="24"/>
        </w:rPr>
        <w:t xml:space="preserve">Unlike the manual watermark extraction </w:t>
      </w:r>
      <w:r w:rsidRPr="004639D1">
        <w:rPr>
          <w:szCs w:val="24"/>
        </w:rPr>
        <w:t xml:space="preserve">performed by </w:t>
      </w:r>
      <w:r w:rsidRPr="004639D1">
        <w:rPr>
          <w:szCs w:val="24"/>
        </w:rPr>
        <w:fldChar w:fldCharType="begin"/>
      </w:r>
      <w:r w:rsidRPr="004639D1">
        <w:rPr>
          <w:szCs w:val="24"/>
        </w:rPr>
        <w:instrText xml:space="preserve"> ADDIN EN.CITE &lt;EndNote&gt;&lt;Cite&gt;&lt;Author&gt;Naseem&lt;/Author&gt;&lt;Year&gt;2023&lt;/Year&gt;&lt;RecNum&gt;24&lt;/RecNum&gt;&lt;DisplayText&gt;(Naseem et al., 2023)&lt;/DisplayText&gt;&lt;record&gt;&lt;rec-number&gt;24&lt;/rec-number&gt;&lt;foreign-keys&gt;&lt;key app="EN" db-id="e0vs9pp2yws5a3ed95epxwpgtw2e0t02d590" timestamp="1735481703"&gt;24&lt;/key&gt;&lt;/foreign-keys&gt;&lt;ref-type name="Journal Article"&gt;17&lt;/ref-type&gt;&lt;contributors&gt;&lt;authors&gt;&lt;author&gt;Naseem, Syeda Aimen&lt;/author&gt;&lt;author&gt;Rehman, Afifa&lt;/author&gt;&lt;author&gt;Uddin, SM Zia&lt;/author&gt;&lt;author&gt;Khan, Babar&lt;/author&gt;&lt;author&gt;Mehmood, Zeeshan&lt;/author&gt;&lt;author&gt;Nisa, Mehr Un&lt;/author&gt;&lt;/authors&gt;&lt;/contributors&gt;&lt;titles&gt;&lt;title&gt;Counterfeit Recognition of Pakistani Currency&lt;/title&gt;&lt;secondary-title&gt;KIET Journal of Computing and Information Sciences&lt;/secondary-title&gt;&lt;/titles&gt;&lt;periodical&gt;&lt;full-title&gt;KIET Journal of Computing and Information Sciences&lt;/full-title&gt;&lt;/periodical&gt;&lt;pages&gt;123-147&lt;/pages&gt;&lt;volume&gt;6&lt;/volume&gt;&lt;number&gt;1&lt;/number&gt;&lt;dates&gt;&lt;year&gt;2023&lt;/year&gt;&lt;/dates&gt;&lt;isbn&gt;2710-5075&lt;/isbn&gt;&lt;urls&gt;&lt;/urls&gt;&lt;/record&gt;&lt;/Cite&gt;&lt;/EndNote&gt;</w:instrText>
      </w:r>
      <w:r w:rsidRPr="004639D1">
        <w:rPr>
          <w:szCs w:val="24"/>
        </w:rPr>
        <w:fldChar w:fldCharType="separate"/>
      </w:r>
      <w:r w:rsidRPr="004639D1">
        <w:rPr>
          <w:szCs w:val="24"/>
        </w:rPr>
        <w:t>(Naseem et al., 2023)</w:t>
      </w:r>
      <w:r w:rsidRPr="004639D1">
        <w:rPr>
          <w:szCs w:val="24"/>
        </w:rPr>
        <w:fldChar w:fldCharType="end"/>
      </w:r>
      <w:r w:rsidRPr="004639D1">
        <w:rPr>
          <w:szCs w:val="24"/>
        </w:rPr>
        <w:t xml:space="preserve"> this research automates feature extraction in the form of GLCM (entropy, contrast)</w:t>
      </w:r>
      <w:r w:rsidR="007943D4" w:rsidRPr="004639D1">
        <w:rPr>
          <w:szCs w:val="24"/>
        </w:rPr>
        <w:t>, eliminating human error.</w:t>
      </w:r>
    </w:p>
    <w:p w14:paraId="402C5F79" w14:textId="67CC7454" w:rsidR="00E114B2" w:rsidRPr="004639D1" w:rsidRDefault="007943D4" w:rsidP="00851C43">
      <w:pPr>
        <w:pStyle w:val="ListParagraph"/>
        <w:numPr>
          <w:ilvl w:val="0"/>
          <w:numId w:val="23"/>
        </w:numPr>
        <w:spacing w:after="0" w:line="480" w:lineRule="auto"/>
        <w:jc w:val="both"/>
      </w:pPr>
      <w:r w:rsidRPr="004639D1">
        <w:rPr>
          <w:szCs w:val="24"/>
        </w:rPr>
        <w:t xml:space="preserve">Real-World Applicability: </w:t>
      </w:r>
      <w:r w:rsidRPr="004639D1">
        <w:rPr>
          <w:szCs w:val="24"/>
        </w:rPr>
        <w:fldChar w:fldCharType="begin"/>
      </w:r>
      <w:r w:rsidRPr="004639D1">
        <w:rPr>
          <w:szCs w:val="24"/>
        </w:rPr>
        <w:instrText xml:space="preserve"> ADDIN EN.CITE &lt;EndNote&gt;&lt;Cite&gt;&lt;Author&gt;Bhoyar&lt;/Author&gt;&lt;Year&gt;2020&lt;/Year&gt;&lt;RecNum&gt;27&lt;/RecNum&gt;&lt;DisplayText&gt;(Bhoyar et al., 2020)&lt;/DisplayText&gt;&lt;record&gt;&lt;rec-number&gt;27&lt;/rec-number&gt;&lt;foreign-keys&gt;&lt;key app="EN" db-id="e0vs9pp2yws5a3ed95epxwpgtw2e0t02d590" timestamp="1735486052"&gt;27&lt;/key&gt;&lt;/foreign-keys&gt;&lt;ref-type name="Journal Article"&gt;17&lt;/ref-type&gt;&lt;contributors&gt;&lt;authors&gt;&lt;author&gt;Bhoyar, Ketaki&lt;/author&gt;&lt;author&gt;Pandey, Ankur&lt;/author&gt;&lt;author&gt;Tekriwal, Aman&lt;/author&gt;&lt;author&gt;Mankani, Prashant&lt;/author&gt;&lt;author&gt;Singh, Ankush&lt;/author&gt;&lt;/authors&gt;&lt;/contributors&gt;&lt;titles&gt;&lt;title&gt;Detection of Fake Currency using Image Processing&lt;/title&gt;&lt;secondary-title&gt;International Journal of Engineering Research Technology&lt;/secondary-title&gt;&lt;/titles&gt;&lt;periodical&gt;&lt;full-title&gt;International Journal of Engineering Research Technology&lt;/full-title&gt;&lt;/periodical&gt;&lt;volume&gt;9&lt;/volume&gt;&lt;dates&gt;&lt;year&gt;2020&lt;/year&gt;&lt;/dates&gt;&lt;urls&gt;&lt;/urls&gt;&lt;/record&gt;&lt;/Cite&gt;&lt;/EndNote&gt;</w:instrText>
      </w:r>
      <w:r w:rsidRPr="004639D1">
        <w:rPr>
          <w:szCs w:val="24"/>
        </w:rPr>
        <w:fldChar w:fldCharType="separate"/>
      </w:r>
      <w:r w:rsidRPr="004639D1">
        <w:rPr>
          <w:szCs w:val="24"/>
        </w:rPr>
        <w:t>(Bhoyar et al., 2020)</w:t>
      </w:r>
      <w:r w:rsidRPr="004639D1">
        <w:rPr>
          <w:szCs w:val="24"/>
        </w:rPr>
        <w:fldChar w:fldCharType="end"/>
      </w:r>
      <w:r w:rsidRPr="004639D1">
        <w:rPr>
          <w:szCs w:val="24"/>
        </w:rPr>
        <w:t xml:space="preserve"> cloud-based mobile app offers portability but depends on internet connectivity. The proposed MATLAB system is standalone but requires scanner integration for field deployment.</w:t>
      </w:r>
    </w:p>
    <w:p w14:paraId="3A2875F1" w14:textId="77777777" w:rsidR="00E114B2" w:rsidRPr="004639D1" w:rsidRDefault="00E114B2" w:rsidP="00E114B2">
      <w:pPr>
        <w:spacing w:after="0" w:line="480" w:lineRule="auto"/>
        <w:jc w:val="both"/>
      </w:pPr>
    </w:p>
    <w:p w14:paraId="6A444D95" w14:textId="5FC0E63F" w:rsidR="00EE6C76" w:rsidRPr="004639D1" w:rsidRDefault="00EE6C76" w:rsidP="00E114B2">
      <w:pPr>
        <w:pStyle w:val="Heading3"/>
        <w:jc w:val="both"/>
      </w:pPr>
      <w:bookmarkStart w:id="202" w:name="_Toc199513307"/>
      <w:bookmarkStart w:id="203" w:name="_Toc199715467"/>
      <w:r w:rsidRPr="004639D1">
        <w:t>Methodological Strengths</w:t>
      </w:r>
      <w:bookmarkEnd w:id="202"/>
      <w:bookmarkEnd w:id="203"/>
    </w:p>
    <w:p w14:paraId="69D5A376" w14:textId="7876B34B" w:rsidR="00EE6C76" w:rsidRPr="004639D1" w:rsidRDefault="00EE6C76" w:rsidP="00851C43">
      <w:pPr>
        <w:pStyle w:val="ListParagraph"/>
        <w:numPr>
          <w:ilvl w:val="0"/>
          <w:numId w:val="24"/>
        </w:numPr>
        <w:spacing w:after="0" w:line="480" w:lineRule="auto"/>
        <w:jc w:val="both"/>
      </w:pPr>
      <w:r w:rsidRPr="004639D1">
        <w:t xml:space="preserve">Hybrid Approach: Integrates GLCM texture analysis </w:t>
      </w:r>
      <w:r w:rsidRPr="004639D1">
        <w:rPr>
          <w:szCs w:val="24"/>
        </w:rPr>
        <w:fldChar w:fldCharType="begin"/>
      </w:r>
      <w:r w:rsidRPr="004639D1">
        <w:rPr>
          <w:szCs w:val="24"/>
        </w:rPr>
        <w:instrText xml:space="preserve"> ADDIN EN.CITE &lt;EndNote&gt;&lt;Cite&gt;&lt;Author&gt;Swami&lt;/Author&gt;&lt;Year&gt;2019&lt;/Year&gt;&lt;RecNum&gt;10&lt;/RecNum&gt;&lt;DisplayText&gt;(Swami et al., 2019)&lt;/DisplayText&gt;&lt;record&gt;&lt;rec-number&gt;10&lt;/rec-number&gt;&lt;foreign-keys&gt;&lt;key app="EN" db-id="e0vs9pp2yws5a3ed95epxwpgtw2e0t02d590" timestamp="1735441046"&gt;10&lt;/key&gt;&lt;/foreign-keys&gt;&lt;ref-type name="Journal Article"&gt;17&lt;/ref-type&gt;&lt;contributors&gt;&lt;authors&gt;&lt;author&gt;Swami, Kiran&lt;/author&gt;&lt;author&gt;Murumkar, Kshitija&lt;/author&gt;&lt;author&gt;Ghadekar, Dr Premanand&lt;/author&gt;&lt;author&gt;Solanki, Yash&lt;/author&gt;&lt;/authors&gt;&lt;/contributors&gt;&lt;titles&gt;&lt;title&gt;Currency recognition and fake currency identification using image processing&lt;/title&gt;&lt;secondary-title&gt;International Journal of Advance Research, Ideas and Innovation in Technology&lt;/secondary-title&gt;&lt;/titles&gt;&lt;periodical&gt;&lt;full-title&gt;International Journal of Advance Research, Ideas and Innovation in Technology&lt;/full-title&gt;&lt;/periodical&gt;&lt;pages&gt;659-661&lt;/pages&gt;&lt;volume&gt;5&lt;/volume&gt;&lt;number&gt;3&lt;/number&gt;&lt;dates&gt;&lt;year&gt;2019&lt;/year&gt;&lt;/dates&gt;&lt;urls&gt;&lt;/urls&gt;&lt;/record&gt;&lt;/Cite&gt;&lt;/EndNote&gt;</w:instrText>
      </w:r>
      <w:r w:rsidRPr="004639D1">
        <w:rPr>
          <w:szCs w:val="24"/>
        </w:rPr>
        <w:fldChar w:fldCharType="separate"/>
      </w:r>
      <w:r w:rsidRPr="004639D1">
        <w:rPr>
          <w:szCs w:val="24"/>
        </w:rPr>
        <w:t>(Swami et al., 2019)</w:t>
      </w:r>
      <w:r w:rsidRPr="004639D1">
        <w:rPr>
          <w:szCs w:val="24"/>
        </w:rPr>
        <w:fldChar w:fldCharType="end"/>
      </w:r>
      <w:r w:rsidRPr="004639D1">
        <w:rPr>
          <w:szCs w:val="24"/>
        </w:rPr>
        <w:t xml:space="preserve"> </w:t>
      </w:r>
      <w:r w:rsidR="00E114B2" w:rsidRPr="004639D1">
        <w:rPr>
          <w:szCs w:val="24"/>
        </w:rPr>
        <w:t xml:space="preserve">with SVM classification </w:t>
      </w:r>
      <w:r w:rsidR="00E114B2" w:rsidRPr="004639D1">
        <w:rPr>
          <w:szCs w:val="24"/>
        </w:rPr>
        <w:fldChar w:fldCharType="begin"/>
      </w:r>
      <w:r w:rsidR="00E114B2" w:rsidRPr="004639D1">
        <w:rPr>
          <w:szCs w:val="24"/>
        </w:rPr>
        <w:instrText xml:space="preserve"> ADDIN EN.CITE &lt;EndNote&gt;&lt;Cite&gt;&lt;Author&gt;Bhoyar&lt;/Author&gt;&lt;Year&gt;2020&lt;/Year&gt;&lt;RecNum&gt;27&lt;/RecNum&gt;&lt;DisplayText&gt;(Bhoyar et al., 2020)&lt;/DisplayText&gt;&lt;record&gt;&lt;rec-number&gt;27&lt;/rec-number&gt;&lt;foreign-keys&gt;&lt;key app="EN" db-id="e0vs9pp2yws5a3ed95epxwpgtw2e0t02d590" timestamp="1735486052"&gt;27&lt;/key&gt;&lt;/foreign-keys&gt;&lt;ref-type name="Journal Article"&gt;17&lt;/ref-type&gt;&lt;contributors&gt;&lt;authors&gt;&lt;author&gt;Bhoyar, Ketaki&lt;/author&gt;&lt;author&gt;Pandey, Ankur&lt;/author&gt;&lt;author&gt;Tekriwal, Aman&lt;/author&gt;&lt;author&gt;Mankani, Prashant&lt;/author&gt;&lt;author&gt;Singh, Ankush&lt;/author&gt;&lt;/authors&gt;&lt;/contributors&gt;&lt;titles&gt;&lt;title&gt;Detection of Fake Currency using Image Processing&lt;/title&gt;&lt;secondary-title&gt;International Journal of Engineering Research Technology&lt;/secondary-title&gt;&lt;/titles&gt;&lt;periodical&gt;&lt;full-title&gt;International Journal of Engineering Research Technology&lt;/full-title&gt;&lt;/periodical&gt;&lt;volume&gt;9&lt;/volume&gt;&lt;dates&gt;&lt;year&gt;2020&lt;/year&gt;&lt;/dates&gt;&lt;urls&gt;&lt;/urls&gt;&lt;/record&gt;&lt;/Cite&gt;&lt;/EndNote&gt;</w:instrText>
      </w:r>
      <w:r w:rsidR="00E114B2" w:rsidRPr="004639D1">
        <w:rPr>
          <w:szCs w:val="24"/>
        </w:rPr>
        <w:fldChar w:fldCharType="separate"/>
      </w:r>
      <w:r w:rsidR="00E114B2" w:rsidRPr="004639D1">
        <w:rPr>
          <w:szCs w:val="24"/>
        </w:rPr>
        <w:t>(Bhoyar et al., 2020)</w:t>
      </w:r>
      <w:r w:rsidR="00E114B2" w:rsidRPr="004639D1">
        <w:rPr>
          <w:szCs w:val="24"/>
        </w:rPr>
        <w:fldChar w:fldCharType="end"/>
      </w:r>
      <w:r w:rsidR="00E114B2" w:rsidRPr="004639D1">
        <w:rPr>
          <w:szCs w:val="24"/>
        </w:rPr>
        <w:t xml:space="preserve"> with greater accuracy than image processing.</w:t>
      </w:r>
    </w:p>
    <w:p w14:paraId="008C26D6" w14:textId="3B763E3C" w:rsidR="0074503D" w:rsidRPr="004639D1" w:rsidRDefault="00E114B2" w:rsidP="00851C43">
      <w:pPr>
        <w:pStyle w:val="ListParagraph"/>
        <w:numPr>
          <w:ilvl w:val="0"/>
          <w:numId w:val="24"/>
        </w:numPr>
        <w:spacing w:after="0" w:line="480" w:lineRule="auto"/>
        <w:jc w:val="both"/>
      </w:pPr>
      <w:r w:rsidRPr="004639D1">
        <w:rPr>
          <w:szCs w:val="24"/>
        </w:rPr>
        <w:t xml:space="preserve">Denomination Adaptability: In contrast to </w:t>
      </w:r>
      <w:r w:rsidRPr="004639D1">
        <w:rPr>
          <w:szCs w:val="24"/>
        </w:rPr>
        <w:fldChar w:fldCharType="begin"/>
      </w:r>
      <w:r w:rsidRPr="004639D1">
        <w:rPr>
          <w:szCs w:val="24"/>
        </w:rPr>
        <w:instrText xml:space="preserve"> ADDIN EN.CITE &lt;EndNote&gt;&lt;Cite&gt;&lt;Author&gt;Kumar&lt;/Author&gt;&lt;Year&gt;2022&lt;/Year&gt;&lt;RecNum&gt;6&lt;/RecNum&gt;&lt;DisplayText&gt;(Kumar et al., 2022)&lt;/DisplayText&gt;&lt;record&gt;&lt;rec-number&gt;6&lt;/rec-number&gt;&lt;foreign-keys&gt;&lt;key app="EN" db-id="e0vs9pp2yws5a3ed95epxwpgtw2e0t02d590" timestamp="1735439525"&gt;6&lt;/key&gt;&lt;/foreign-keys&gt;&lt;ref-type name="Journal Article"&gt;17&lt;/ref-type&gt;&lt;contributors&gt;&lt;authors&gt;&lt;author&gt;Kumar, Dr PV&lt;/author&gt;&lt;author&gt;Akhila, V&lt;/author&gt;&lt;author&gt;Sushmitha, B&lt;/author&gt;&lt;author&gt;Anusha, K&lt;/author&gt;&lt;/authors&gt;&lt;/contributors&gt;&lt;titles&gt;&lt;title&gt;Detection of fake currency using KNN algorithm&lt;/title&gt;&lt;secondary-title&gt;Int J Res Appl Sci Eng Technol&lt;/secondary-title&gt;&lt;/titles&gt;&lt;periodical&gt;&lt;full-title&gt;Int J Res Appl Sci Eng Technol&lt;/full-title&gt;&lt;/periodical&gt;&lt;pages&gt;2328-2335&lt;/pages&gt;&lt;volume&gt;10&lt;/volume&gt;&lt;number&gt;5&lt;/number&gt;&lt;dates&gt;&lt;year&gt;2022&lt;/year&gt;&lt;/dates&gt;&lt;urls&gt;&lt;/urls&gt;&lt;/record&gt;&lt;/Cite&gt;&lt;/EndNote&gt;</w:instrText>
      </w:r>
      <w:r w:rsidRPr="004639D1">
        <w:rPr>
          <w:szCs w:val="24"/>
        </w:rPr>
        <w:fldChar w:fldCharType="separate"/>
      </w:r>
      <w:r w:rsidRPr="004639D1">
        <w:rPr>
          <w:szCs w:val="24"/>
        </w:rPr>
        <w:t>(Kumar et al., 2022)</w:t>
      </w:r>
      <w:r w:rsidRPr="004639D1">
        <w:rPr>
          <w:szCs w:val="24"/>
        </w:rPr>
        <w:fldChar w:fldCharType="end"/>
      </w:r>
      <w:r w:rsidRPr="004639D1">
        <w:rPr>
          <w:szCs w:val="24"/>
        </w:rPr>
        <w:t xml:space="preserve"> general KNN model, the system proposed here is specific to Nigerian notes, focusing on local counterfeiting trends (e.g., worn ₦200 notes).</w:t>
      </w:r>
    </w:p>
    <w:p w14:paraId="6E199095" w14:textId="77777777" w:rsidR="0074503D" w:rsidRPr="004639D1" w:rsidRDefault="0074503D" w:rsidP="00B07B6A">
      <w:pPr>
        <w:spacing w:after="0" w:line="480" w:lineRule="auto"/>
        <w:jc w:val="both"/>
      </w:pPr>
    </w:p>
    <w:p w14:paraId="39EC1009" w14:textId="57AA266E" w:rsidR="0074503D" w:rsidRPr="004639D1" w:rsidRDefault="0074503D" w:rsidP="00B07B6A">
      <w:pPr>
        <w:pStyle w:val="Heading3"/>
        <w:jc w:val="both"/>
      </w:pPr>
      <w:bookmarkStart w:id="204" w:name="_Toc199513308"/>
      <w:bookmarkStart w:id="205" w:name="_Toc199715468"/>
      <w:r w:rsidRPr="004639D1">
        <w:t>Trade-offs and Limitations</w:t>
      </w:r>
      <w:bookmarkEnd w:id="204"/>
      <w:bookmarkEnd w:id="205"/>
    </w:p>
    <w:p w14:paraId="65A24F6A" w14:textId="6BFE5788" w:rsidR="0094503E" w:rsidRPr="004639D1" w:rsidRDefault="0094503E" w:rsidP="00851C43">
      <w:pPr>
        <w:pStyle w:val="ListParagraph"/>
        <w:numPr>
          <w:ilvl w:val="0"/>
          <w:numId w:val="25"/>
        </w:numPr>
        <w:spacing w:after="0" w:line="480" w:lineRule="auto"/>
        <w:jc w:val="both"/>
      </w:pPr>
      <w:r w:rsidRPr="004639D1">
        <w:rPr>
          <w:szCs w:val="24"/>
        </w:rPr>
        <w:t xml:space="preserve">Computational Load: SVM training in MATLAB took less than 5 minutes (8GB RAM), which was slower than </w:t>
      </w:r>
      <w:r w:rsidRPr="004639D1">
        <w:rPr>
          <w:szCs w:val="24"/>
        </w:rPr>
        <w:fldChar w:fldCharType="begin"/>
      </w:r>
      <w:r w:rsidRPr="004639D1">
        <w:rPr>
          <w:szCs w:val="24"/>
        </w:rPr>
        <w:instrText xml:space="preserve"> ADDIN EN.CITE &lt;EndNote&gt;&lt;Cite&gt;&lt;Author&gt;Bhoyar&lt;/Author&gt;&lt;Year&gt;2020&lt;/Year&gt;&lt;RecNum&gt;27&lt;/RecNum&gt;&lt;DisplayText&gt;(Bhoyar et al., 2020)&lt;/DisplayText&gt;&lt;record&gt;&lt;rec-number&gt;27&lt;/rec-number&gt;&lt;foreign-keys&gt;&lt;key app="EN" db-id="e0vs9pp2yws5a3ed95epxwpgtw2e0t02d590" timestamp="1735486052"&gt;27&lt;/key&gt;&lt;/foreign-keys&gt;&lt;ref-type name="Journal Article"&gt;17&lt;/ref-type&gt;&lt;contributors&gt;&lt;authors&gt;&lt;author&gt;Bhoyar, Ketaki&lt;/author&gt;&lt;author&gt;Pandey, Ankur&lt;/author&gt;&lt;author&gt;Tekriwal, Aman&lt;/author&gt;&lt;author&gt;Mankani, Prashant&lt;/author&gt;&lt;author&gt;Singh, Ankush&lt;/author&gt;&lt;/authors&gt;&lt;/contributors&gt;&lt;titles&gt;&lt;title&gt;Detection of Fake Currency using Image Processing&lt;/title&gt;&lt;secondary-title&gt;International Journal of Engineering Research Technology&lt;/secondary-title&gt;&lt;/titles&gt;&lt;periodical&gt;&lt;full-title&gt;International Journal of Engineering Research Technology&lt;/full-title&gt;&lt;/periodical&gt;&lt;volume&gt;9&lt;/volume&gt;&lt;dates&gt;&lt;year&gt;2020&lt;/year&gt;&lt;/dates&gt;&lt;urls&gt;&lt;/urls&gt;&lt;/record&gt;&lt;/Cite&gt;&lt;/EndNote&gt;</w:instrText>
      </w:r>
      <w:r w:rsidRPr="004639D1">
        <w:rPr>
          <w:szCs w:val="24"/>
        </w:rPr>
        <w:fldChar w:fldCharType="separate"/>
      </w:r>
      <w:r w:rsidRPr="004639D1">
        <w:rPr>
          <w:szCs w:val="24"/>
        </w:rPr>
        <w:t>(Bhoyar et al., 2020)</w:t>
      </w:r>
      <w:r w:rsidRPr="004639D1">
        <w:rPr>
          <w:szCs w:val="24"/>
        </w:rPr>
        <w:fldChar w:fldCharType="end"/>
      </w:r>
      <w:r w:rsidRPr="004639D1">
        <w:rPr>
          <w:szCs w:val="24"/>
        </w:rPr>
        <w:t xml:space="preserve"> cloud SVM but faster than </w:t>
      </w:r>
      <w:r w:rsidRPr="004639D1">
        <w:rPr>
          <w:szCs w:val="24"/>
        </w:rPr>
        <w:fldChar w:fldCharType="begin"/>
      </w:r>
      <w:r w:rsidRPr="004639D1">
        <w:rPr>
          <w:szCs w:val="24"/>
        </w:rPr>
        <w:instrText xml:space="preserve"> ADDIN EN.CITE &lt;EndNote&gt;&lt;Cite&gt;&lt;Author&gt;Naseem&lt;/Author&gt;&lt;Year&gt;2023&lt;/Year&gt;&lt;RecNum&gt;24&lt;/RecNum&gt;&lt;DisplayText&gt;(Naseem et al., 2023)&lt;/DisplayText&gt;&lt;record&gt;&lt;rec-number&gt;24&lt;/rec-number&gt;&lt;foreign-keys&gt;&lt;key app="EN" db-id="e0vs9pp2yws5a3ed95epxwpgtw2e0t02d590" timestamp="1735481703"&gt;24&lt;/key&gt;&lt;/foreign-keys&gt;&lt;ref-type name="Journal Article"&gt;17&lt;/ref-type&gt;&lt;contributors&gt;&lt;authors&gt;&lt;author&gt;Naseem, Syeda Aimen&lt;/author&gt;&lt;author&gt;Rehman, Afifa&lt;/author&gt;&lt;author&gt;Uddin, SM Zia&lt;/author&gt;&lt;author&gt;Khan, Babar&lt;/author&gt;&lt;author&gt;Mehmood, Zeeshan&lt;/author&gt;&lt;author&gt;Nisa, Mehr Un&lt;/author&gt;&lt;/authors&gt;&lt;/contributors&gt;&lt;titles&gt;&lt;title&gt;Counterfeit Recognition of Pakistani Currency&lt;/title&gt;&lt;secondary-title&gt;KIET Journal of Computing and Information Sciences&lt;/secondary-title&gt;&lt;/titles&gt;&lt;periodical&gt;&lt;full-title&gt;KIET Journal of Computing and Information Sciences&lt;/full-title&gt;&lt;/periodical&gt;&lt;pages&gt;123-147&lt;/pages&gt;&lt;volume&gt;6&lt;/volume&gt;&lt;number&gt;1&lt;/number&gt;&lt;dates&gt;&lt;year&gt;2023&lt;/year&gt;&lt;/dates&gt;&lt;isbn&gt;2710-5075&lt;/isbn&gt;&lt;urls&gt;&lt;/urls&gt;&lt;/record&gt;&lt;/Cite&gt;&lt;/EndNote&gt;</w:instrText>
      </w:r>
      <w:r w:rsidRPr="004639D1">
        <w:rPr>
          <w:szCs w:val="24"/>
        </w:rPr>
        <w:fldChar w:fldCharType="separate"/>
      </w:r>
      <w:r w:rsidRPr="004639D1">
        <w:rPr>
          <w:szCs w:val="24"/>
        </w:rPr>
        <w:t>(Naseem et al., 2023)</w:t>
      </w:r>
      <w:r w:rsidRPr="004639D1">
        <w:rPr>
          <w:szCs w:val="24"/>
        </w:rPr>
        <w:fldChar w:fldCharType="end"/>
      </w:r>
      <w:r w:rsidRPr="004639D1">
        <w:rPr>
          <w:szCs w:val="24"/>
        </w:rPr>
        <w:t xml:space="preserve"> manual.</w:t>
      </w:r>
    </w:p>
    <w:p w14:paraId="60678EBB" w14:textId="1E1559CA" w:rsidR="0094503E" w:rsidRPr="004639D1" w:rsidRDefault="0094503E" w:rsidP="00851C43">
      <w:pPr>
        <w:pStyle w:val="ListParagraph"/>
        <w:numPr>
          <w:ilvl w:val="0"/>
          <w:numId w:val="25"/>
        </w:numPr>
        <w:spacing w:after="0" w:line="480" w:lineRule="auto"/>
        <w:jc w:val="both"/>
      </w:pPr>
      <w:r w:rsidRPr="004639D1">
        <w:rPr>
          <w:szCs w:val="24"/>
        </w:rPr>
        <w:t>Feature Generalizability: The system performs poorly with ₦</w:t>
      </w:r>
      <w:r w:rsidR="0039137D" w:rsidRPr="004639D1">
        <w:rPr>
          <w:szCs w:val="24"/>
        </w:rPr>
        <w:t>5</w:t>
      </w:r>
      <w:r w:rsidRPr="004639D1">
        <w:rPr>
          <w:szCs w:val="24"/>
        </w:rPr>
        <w:t>00 notes in low lighting conditions</w:t>
      </w:r>
      <w:r w:rsidR="0039137D" w:rsidRPr="004639D1">
        <w:rPr>
          <w:szCs w:val="24"/>
        </w:rPr>
        <w:t xml:space="preserve">, </w:t>
      </w:r>
      <w:r w:rsidRPr="004639D1">
        <w:rPr>
          <w:szCs w:val="24"/>
        </w:rPr>
        <w:t xml:space="preserve">as </w:t>
      </w:r>
      <w:r w:rsidRPr="004639D1">
        <w:rPr>
          <w:szCs w:val="24"/>
        </w:rPr>
        <w:fldChar w:fldCharType="begin"/>
      </w:r>
      <w:r w:rsidRPr="004639D1">
        <w:rPr>
          <w:szCs w:val="24"/>
        </w:rPr>
        <w:instrText xml:space="preserve"> ADDIN EN.CITE &lt;EndNote&gt;&lt;Cite&gt;&lt;Author&gt;Swami&lt;/Author&gt;&lt;Year&gt;2019&lt;/Year&gt;&lt;RecNum&gt;10&lt;/RecNum&gt;&lt;DisplayText&gt;(Swami et al., 2019)&lt;/DisplayText&gt;&lt;record&gt;&lt;rec-number&gt;10&lt;/rec-number&gt;&lt;foreign-keys&gt;&lt;key app="EN" db-id="e0vs9pp2yws5a3ed95epxwpgtw2e0t02d590" timestamp="1735441046"&gt;10&lt;/key&gt;&lt;/foreign-keys&gt;&lt;ref-type name="Journal Article"&gt;17&lt;/ref-type&gt;&lt;contributors&gt;&lt;authors&gt;&lt;author&gt;Swami, Kiran&lt;/author&gt;&lt;author&gt;Murumkar, Kshitija&lt;/author&gt;&lt;author&gt;Ghadekar, Dr Premanand&lt;/author&gt;&lt;author&gt;Solanki, Yash&lt;/author&gt;&lt;/authors&gt;&lt;/contributors&gt;&lt;titles&gt;&lt;title&gt;Currency recognition and fake currency identification using image processing&lt;/title&gt;&lt;secondary-title&gt;International Journal of Advance Research, Ideas and Innovation in Technology&lt;/secondary-title&gt;&lt;/titles&gt;&lt;periodical&gt;&lt;full-title&gt;International Journal of Advance Research, Ideas and Innovation in Technology&lt;/full-title&gt;&lt;/periodical&gt;&lt;pages&gt;659-661&lt;/pages&gt;&lt;volume&gt;5&lt;/volume&gt;&lt;number&gt;3&lt;/number&gt;&lt;dates&gt;&lt;year&gt;2019&lt;/year&gt;&lt;/dates&gt;&lt;urls&gt;&lt;/urls&gt;&lt;/record&gt;&lt;/Cite&gt;&lt;/EndNote&gt;</w:instrText>
      </w:r>
      <w:r w:rsidRPr="004639D1">
        <w:rPr>
          <w:szCs w:val="24"/>
        </w:rPr>
        <w:fldChar w:fldCharType="separate"/>
      </w:r>
      <w:r w:rsidRPr="004639D1">
        <w:rPr>
          <w:szCs w:val="24"/>
        </w:rPr>
        <w:t>(Swami et al., 2019)</w:t>
      </w:r>
      <w:r w:rsidRPr="004639D1">
        <w:rPr>
          <w:szCs w:val="24"/>
        </w:rPr>
        <w:fldChar w:fldCharType="end"/>
      </w:r>
      <w:r w:rsidRPr="004639D1">
        <w:rPr>
          <w:szCs w:val="24"/>
        </w:rPr>
        <w:t xml:space="preserve"> experienced with low-contrast US Dollar notes.</w:t>
      </w:r>
    </w:p>
    <w:p w14:paraId="1B9D1003" w14:textId="77777777" w:rsidR="0094503E" w:rsidRPr="004639D1" w:rsidRDefault="0094503E" w:rsidP="00B07B6A">
      <w:pPr>
        <w:spacing w:after="0" w:line="480" w:lineRule="auto"/>
        <w:jc w:val="both"/>
      </w:pPr>
    </w:p>
    <w:p w14:paraId="6FDF9460" w14:textId="22354B6C" w:rsidR="000477C8" w:rsidRPr="004639D1" w:rsidRDefault="00905894" w:rsidP="00B07B6A">
      <w:pPr>
        <w:pStyle w:val="Heading3"/>
        <w:jc w:val="both"/>
      </w:pPr>
      <w:bookmarkStart w:id="206" w:name="_Toc199513309"/>
      <w:bookmarkStart w:id="207" w:name="_Toc199715469"/>
      <w:r w:rsidRPr="004639D1">
        <w:lastRenderedPageBreak/>
        <w:t>Recommendations from Literature</w:t>
      </w:r>
      <w:bookmarkEnd w:id="206"/>
      <w:bookmarkEnd w:id="207"/>
    </w:p>
    <w:p w14:paraId="3900BF0A" w14:textId="1E5EB89A" w:rsidR="00905894" w:rsidRPr="004639D1" w:rsidRDefault="00905894" w:rsidP="00851C43">
      <w:pPr>
        <w:pStyle w:val="ListParagraph"/>
        <w:numPr>
          <w:ilvl w:val="0"/>
          <w:numId w:val="26"/>
        </w:numPr>
        <w:spacing w:after="0" w:line="480" w:lineRule="auto"/>
        <w:jc w:val="both"/>
      </w:pPr>
      <w:r w:rsidRPr="004639D1">
        <w:t xml:space="preserve">Integration with Mobile Platforms: Execute </w:t>
      </w:r>
      <w:r w:rsidRPr="004639D1">
        <w:rPr>
          <w:szCs w:val="24"/>
        </w:rPr>
        <w:fldChar w:fldCharType="begin"/>
      </w:r>
      <w:r w:rsidRPr="004639D1">
        <w:rPr>
          <w:szCs w:val="24"/>
        </w:rPr>
        <w:instrText xml:space="preserve"> ADDIN EN.CITE &lt;EndNote&gt;&lt;Cite&gt;&lt;Author&gt;Bhoyar&lt;/Author&gt;&lt;Year&gt;2020&lt;/Year&gt;&lt;RecNum&gt;27&lt;/RecNum&gt;&lt;DisplayText&gt;(Bhoyar et al., 2020)&lt;/DisplayText&gt;&lt;record&gt;&lt;rec-number&gt;27&lt;/rec-number&gt;&lt;foreign-keys&gt;&lt;key app="EN" db-id="e0vs9pp2yws5a3ed95epxwpgtw2e0t02d590" timestamp="1735486052"&gt;27&lt;/key&gt;&lt;/foreign-keys&gt;&lt;ref-type name="Journal Article"&gt;17&lt;/ref-type&gt;&lt;contributors&gt;&lt;authors&gt;&lt;author&gt;Bhoyar, Ketaki&lt;/author&gt;&lt;author&gt;Pandey, Ankur&lt;/author&gt;&lt;author&gt;Tekriwal, Aman&lt;/author&gt;&lt;author&gt;Mankani, Prashant&lt;/author&gt;&lt;author&gt;Singh, Ankush&lt;/author&gt;&lt;/authors&gt;&lt;/contributors&gt;&lt;titles&gt;&lt;title&gt;Detection of Fake Currency using Image Processing&lt;/title&gt;&lt;secondary-title&gt;International Journal of Engineering Research Technology&lt;/secondary-title&gt;&lt;/titles&gt;&lt;periodical&gt;&lt;full-title&gt;International Journal of Engineering Research Technology&lt;/full-title&gt;&lt;/periodical&gt;&lt;volume&gt;9&lt;/volume&gt;&lt;dates&gt;&lt;year&gt;2020&lt;/year&gt;&lt;/dates&gt;&lt;urls&gt;&lt;/urls&gt;&lt;/record&gt;&lt;/Cite&gt;&lt;/EndNote&gt;</w:instrText>
      </w:r>
      <w:r w:rsidRPr="004639D1">
        <w:rPr>
          <w:szCs w:val="24"/>
        </w:rPr>
        <w:fldChar w:fldCharType="separate"/>
      </w:r>
      <w:r w:rsidRPr="004639D1">
        <w:rPr>
          <w:szCs w:val="24"/>
        </w:rPr>
        <w:t>(Bhoyar et al., 2020)</w:t>
      </w:r>
      <w:r w:rsidRPr="004639D1">
        <w:rPr>
          <w:szCs w:val="24"/>
        </w:rPr>
        <w:fldChar w:fldCharType="end"/>
      </w:r>
      <w:r w:rsidRPr="004639D1">
        <w:rPr>
          <w:szCs w:val="24"/>
        </w:rPr>
        <w:t xml:space="preserve"> real-time mobile authentication cloud-SVM architecture on MATLAB Coder for Android/iOS.</w:t>
      </w:r>
    </w:p>
    <w:p w14:paraId="33DBFE5A" w14:textId="77777777" w:rsidR="00905894" w:rsidRPr="004639D1" w:rsidRDefault="00905894" w:rsidP="00851C43">
      <w:pPr>
        <w:pStyle w:val="ListParagraph"/>
        <w:numPr>
          <w:ilvl w:val="0"/>
          <w:numId w:val="26"/>
        </w:numPr>
        <w:spacing w:after="0" w:line="480" w:lineRule="auto"/>
        <w:jc w:val="both"/>
      </w:pPr>
      <w:r w:rsidRPr="004639D1">
        <w:rPr>
          <w:szCs w:val="24"/>
        </w:rPr>
        <w:t xml:space="preserve">Deep Learning Hybridization: As has been shown on Nigerian naira notes by </w:t>
      </w:r>
      <w:r w:rsidRPr="004639D1">
        <w:fldChar w:fldCharType="begin"/>
      </w:r>
      <w:r w:rsidRPr="004639D1">
        <w:instrText xml:space="preserve"> ADDIN EN.CITE &lt;EndNote&gt;&lt;Cite&gt;&lt;Author&gt;Richard-Nnabu&lt;/Author&gt;&lt;Year&gt;2024&lt;/Year&gt;&lt;RecNum&gt;8&lt;/RecNum&gt;&lt;DisplayText&gt;(Richard-Nnabu et al., 2024)&lt;/DisplayText&gt;&lt;record&gt;&lt;rec-number&gt;8&lt;/rec-number&gt;&lt;foreign-keys&gt;&lt;key app="EN" db-id="e0vs9pp2yws5a3ed95epxwpgtw2e0t02d590" timestamp="1735440065"&gt;8&lt;/key&gt;&lt;/foreign-keys&gt;&lt;ref-type name="Journal Article"&gt;17&lt;/ref-type&gt;&lt;contributors&gt;&lt;authors&gt;&lt;author&gt;Richard-Nnabu, Nneka Ernestina&lt;/author&gt;&lt;author&gt;Ituma, Chinagolum&lt;/author&gt;&lt;author&gt;Nweke, Henry Friday&lt;/author&gt;&lt;/authors&gt;&lt;/contributors&gt;&lt;titles&gt;&lt;title&gt;Convolutional neural networks method for folded naira currency denominations recognition and analysis&lt;/title&gt;&lt;secondary-title&gt;Journal of the Nigerian Society of Physical Sciences&lt;/secondary-title&gt;&lt;/titles&gt;&lt;periodical&gt;&lt;full-title&gt;Journal of the Nigerian Society of Physical Sciences&lt;/full-title&gt;&lt;/periodical&gt;&lt;pages&gt;2239-2239&lt;/pages&gt;&lt;dates&gt;&lt;year&gt;2024&lt;/year&gt;&lt;/dates&gt;&lt;isbn&gt;2714-4704&lt;/isbn&gt;&lt;urls&gt;&lt;/urls&gt;&lt;/record&gt;&lt;/Cite&gt;&lt;/EndNote&gt;</w:instrText>
      </w:r>
      <w:r w:rsidRPr="004639D1">
        <w:fldChar w:fldCharType="separate"/>
      </w:r>
      <w:r w:rsidRPr="004639D1">
        <w:t>(Richard-Nnabu et al., 2024)</w:t>
      </w:r>
      <w:r w:rsidRPr="004639D1">
        <w:fldChar w:fldCharType="end"/>
      </w:r>
      <w:r w:rsidRPr="004639D1">
        <w:t>, a hybrid CNN-SVM would enhance accuracy even for torn notes to less than 95%.</w:t>
      </w:r>
    </w:p>
    <w:p w14:paraId="0A73F0BC" w14:textId="77777777" w:rsidR="00905894" w:rsidRPr="004639D1" w:rsidRDefault="00905894" w:rsidP="007849BB">
      <w:pPr>
        <w:spacing w:after="0" w:line="480" w:lineRule="auto"/>
        <w:jc w:val="both"/>
        <w:rPr>
          <w:szCs w:val="24"/>
        </w:rPr>
      </w:pPr>
    </w:p>
    <w:p w14:paraId="599F8D12" w14:textId="5CDF6C3A" w:rsidR="00905894" w:rsidRPr="004639D1" w:rsidRDefault="00905894" w:rsidP="007849BB">
      <w:pPr>
        <w:pStyle w:val="Heading2"/>
        <w:jc w:val="both"/>
      </w:pPr>
      <w:r w:rsidRPr="004639D1">
        <w:t xml:space="preserve"> </w:t>
      </w:r>
      <w:bookmarkStart w:id="208" w:name="_Toc199513310"/>
      <w:bookmarkStart w:id="209" w:name="_Toc199715470"/>
      <w:r w:rsidR="00B07B6A" w:rsidRPr="004639D1">
        <w:t>Summary of Comparative Analysis</w:t>
      </w:r>
      <w:bookmarkEnd w:id="208"/>
      <w:bookmarkEnd w:id="209"/>
      <w:r w:rsidR="00B07B6A" w:rsidRPr="004639D1">
        <w:t xml:space="preserve"> </w:t>
      </w:r>
    </w:p>
    <w:p w14:paraId="5030772D" w14:textId="21178101" w:rsidR="00B07B6A" w:rsidRPr="004639D1" w:rsidRDefault="00B07B6A" w:rsidP="007849BB">
      <w:pPr>
        <w:spacing w:after="0" w:line="480" w:lineRule="auto"/>
        <w:jc w:val="both"/>
        <w:rPr>
          <w:szCs w:val="24"/>
        </w:rPr>
      </w:pPr>
      <w:r w:rsidRPr="004639D1">
        <w:t xml:space="preserve">The system proposed improves Nigerian currency verification by: </w:t>
      </w:r>
      <w:r w:rsidR="0039137D" w:rsidRPr="004639D1">
        <w:rPr>
          <w:szCs w:val="24"/>
        </w:rPr>
        <w:t xml:space="preserve">90.5158% </w:t>
      </w:r>
      <w:r w:rsidRPr="004639D1">
        <w:t xml:space="preserve">accuracy using SVM-GLCM, which is an improvement over the preceding MATLAB-based solutions. Improves handling of local issues (e.g. worn-out </w:t>
      </w:r>
      <w:r w:rsidRPr="004639D1">
        <w:rPr>
          <w:szCs w:val="24"/>
        </w:rPr>
        <w:t>₦</w:t>
      </w:r>
      <w:r w:rsidR="0039137D" w:rsidRPr="004639D1">
        <w:rPr>
          <w:szCs w:val="24"/>
        </w:rPr>
        <w:t>5</w:t>
      </w:r>
      <w:r w:rsidRPr="004639D1">
        <w:rPr>
          <w:szCs w:val="24"/>
        </w:rPr>
        <w:t xml:space="preserve">00 note) over multi-currency systems in general. </w:t>
      </w:r>
    </w:p>
    <w:p w14:paraId="0FB73D5A" w14:textId="77777777" w:rsidR="00B07B6A" w:rsidRPr="004639D1" w:rsidRDefault="00B07B6A" w:rsidP="007849BB">
      <w:pPr>
        <w:spacing w:after="0" w:line="480" w:lineRule="auto"/>
        <w:jc w:val="both"/>
        <w:rPr>
          <w:szCs w:val="24"/>
        </w:rPr>
      </w:pPr>
    </w:p>
    <w:p w14:paraId="7856E1E3" w14:textId="701F9FCE" w:rsidR="00B07B6A" w:rsidRPr="004639D1" w:rsidRDefault="00B07B6A" w:rsidP="007849BB">
      <w:pPr>
        <w:spacing w:after="0" w:line="480" w:lineRule="auto"/>
        <w:jc w:val="both"/>
        <w:rPr>
          <w:szCs w:val="24"/>
        </w:rPr>
      </w:pPr>
      <w:r w:rsidRPr="004639D1">
        <w:rPr>
          <w:szCs w:val="24"/>
        </w:rPr>
        <w:t>Offering an extensible framework for integration with mobile/cloud platforms (future work).</w:t>
      </w:r>
    </w:p>
    <w:p w14:paraId="2140859E" w14:textId="039062E6" w:rsidR="00B07B6A" w:rsidRPr="004639D1" w:rsidRDefault="00B07B6A" w:rsidP="007849BB">
      <w:pPr>
        <w:spacing w:after="0" w:line="480" w:lineRule="auto"/>
        <w:jc w:val="both"/>
        <w:rPr>
          <w:szCs w:val="24"/>
        </w:rPr>
      </w:pPr>
    </w:p>
    <w:p w14:paraId="59FCA7D3" w14:textId="2D029562" w:rsidR="00B07B6A" w:rsidRPr="004639D1" w:rsidRDefault="00B07B6A" w:rsidP="007849BB">
      <w:pPr>
        <w:spacing w:after="0" w:line="480" w:lineRule="auto"/>
        <w:jc w:val="both"/>
        <w:rPr>
          <w:szCs w:val="24"/>
        </w:rPr>
      </w:pPr>
      <w:r w:rsidRPr="004639D1">
        <w:rPr>
          <w:szCs w:val="24"/>
        </w:rPr>
        <w:t xml:space="preserve">Future Directions: </w:t>
      </w:r>
    </w:p>
    <w:p w14:paraId="70777105" w14:textId="6B6EAB65" w:rsidR="00B07B6A" w:rsidRPr="004639D1" w:rsidRDefault="00B07B6A" w:rsidP="00851C43">
      <w:pPr>
        <w:pStyle w:val="ListParagraph"/>
        <w:numPr>
          <w:ilvl w:val="0"/>
          <w:numId w:val="27"/>
        </w:numPr>
        <w:spacing w:after="0" w:line="480" w:lineRule="auto"/>
        <w:jc w:val="both"/>
        <w:rPr>
          <w:szCs w:val="24"/>
        </w:rPr>
      </w:pPr>
      <w:r w:rsidRPr="004639D1">
        <w:rPr>
          <w:szCs w:val="24"/>
        </w:rPr>
        <w:t xml:space="preserve">Comprise dataset of </w:t>
      </w:r>
      <w:r w:rsidR="0039137D" w:rsidRPr="004639D1">
        <w:rPr>
          <w:szCs w:val="24"/>
        </w:rPr>
        <w:t>5</w:t>
      </w:r>
      <w:r w:rsidRPr="004639D1">
        <w:rPr>
          <w:szCs w:val="24"/>
        </w:rPr>
        <w:t>,000+ images in varied lighting conditions.</w:t>
      </w:r>
    </w:p>
    <w:p w14:paraId="4B99BABC" w14:textId="6064270A" w:rsidR="00B07B6A" w:rsidRPr="004639D1" w:rsidRDefault="00B07B6A" w:rsidP="00851C43">
      <w:pPr>
        <w:pStyle w:val="ListParagraph"/>
        <w:numPr>
          <w:ilvl w:val="0"/>
          <w:numId w:val="27"/>
        </w:numPr>
        <w:spacing w:after="0" w:line="480" w:lineRule="auto"/>
        <w:jc w:val="both"/>
        <w:rPr>
          <w:szCs w:val="24"/>
        </w:rPr>
      </w:pPr>
      <w:r w:rsidRPr="004639D1">
        <w:rPr>
          <w:szCs w:val="24"/>
        </w:rPr>
        <w:t xml:space="preserve">Try CNN-SVM hybrids to reach </w:t>
      </w:r>
      <w:r w:rsidRPr="004639D1">
        <w:rPr>
          <w:szCs w:val="24"/>
        </w:rPr>
        <w:fldChar w:fldCharType="begin"/>
      </w:r>
      <w:r w:rsidRPr="004639D1">
        <w:rPr>
          <w:szCs w:val="24"/>
        </w:rPr>
        <w:instrText xml:space="preserve"> ADDIN EN.CITE &lt;EndNote&gt;&lt;Cite&gt;&lt;Author&gt;Bhoyar&lt;/Author&gt;&lt;Year&gt;2020&lt;/Year&gt;&lt;RecNum&gt;27&lt;/RecNum&gt;&lt;DisplayText&gt;(Bhoyar et al., 2020)&lt;/DisplayText&gt;&lt;record&gt;&lt;rec-number&gt;27&lt;/rec-number&gt;&lt;foreign-keys&gt;&lt;key app="EN" db-id="e0vs9pp2yws5a3ed95epxwpgtw2e0t02d590" timestamp="1735486052"&gt;27&lt;/key&gt;&lt;/foreign-keys&gt;&lt;ref-type name="Journal Article"&gt;17&lt;/ref-type&gt;&lt;contributors&gt;&lt;authors&gt;&lt;author&gt;Bhoyar, Ketaki&lt;/author&gt;&lt;author&gt;Pandey, Ankur&lt;/author&gt;&lt;author&gt;Tekriwal, Aman&lt;/author&gt;&lt;author&gt;Mankani, Prashant&lt;/author&gt;&lt;author&gt;Singh, Ankush&lt;/author&gt;&lt;/authors&gt;&lt;/contributors&gt;&lt;titles&gt;&lt;title&gt;Detection of Fake Currency using Image Processing&lt;/title&gt;&lt;secondary-title&gt;International Journal of Engineering Research Technology&lt;/secondary-title&gt;&lt;/titles&gt;&lt;periodical&gt;&lt;full-title&gt;International Journal of Engineering Research Technology&lt;/full-title&gt;&lt;/periodical&gt;&lt;volume&gt;9&lt;/volume&gt;&lt;dates&gt;&lt;year&gt;2020&lt;/year&gt;&lt;/dates&gt;&lt;urls&gt;&lt;/urls&gt;&lt;/record&gt;&lt;/Cite&gt;&lt;/EndNote&gt;</w:instrText>
      </w:r>
      <w:r w:rsidRPr="004639D1">
        <w:rPr>
          <w:szCs w:val="24"/>
        </w:rPr>
        <w:fldChar w:fldCharType="separate"/>
      </w:r>
      <w:r w:rsidRPr="004639D1">
        <w:rPr>
          <w:szCs w:val="24"/>
        </w:rPr>
        <w:t>(Bhoyar et al., 2020)</w:t>
      </w:r>
      <w:r w:rsidRPr="004639D1">
        <w:rPr>
          <w:szCs w:val="24"/>
        </w:rPr>
        <w:fldChar w:fldCharType="end"/>
      </w:r>
      <w:r w:rsidRPr="004639D1">
        <w:rPr>
          <w:szCs w:val="24"/>
        </w:rPr>
        <w:t xml:space="preserve"> 99% accuracy.</w:t>
      </w:r>
    </w:p>
    <w:p w14:paraId="3A12AEFE" w14:textId="77777777" w:rsidR="002F2A32" w:rsidRPr="004639D1" w:rsidRDefault="002F2A32" w:rsidP="007849BB">
      <w:pPr>
        <w:spacing w:after="0" w:line="480" w:lineRule="auto"/>
        <w:jc w:val="both"/>
        <w:rPr>
          <w:szCs w:val="24"/>
        </w:rPr>
      </w:pPr>
    </w:p>
    <w:p w14:paraId="3EC6868B" w14:textId="22DD7F16" w:rsidR="002F2A32" w:rsidRPr="004639D1" w:rsidRDefault="007849BB" w:rsidP="007849BB">
      <w:pPr>
        <w:pStyle w:val="Heading2"/>
        <w:jc w:val="both"/>
      </w:pPr>
      <w:bookmarkStart w:id="210" w:name="_Toc199513311"/>
      <w:bookmarkStart w:id="211" w:name="_Toc199715471"/>
      <w:r w:rsidRPr="004639D1">
        <w:t>Implementation, Programming Specifications, and Validation Protocols</w:t>
      </w:r>
      <w:bookmarkEnd w:id="210"/>
      <w:bookmarkEnd w:id="211"/>
    </w:p>
    <w:p w14:paraId="776618D7" w14:textId="10B9EA9C" w:rsidR="00B07B6A" w:rsidRPr="004639D1" w:rsidRDefault="007849BB" w:rsidP="007849BB">
      <w:pPr>
        <w:spacing w:after="0" w:line="480" w:lineRule="auto"/>
        <w:jc w:val="both"/>
      </w:pPr>
      <w:r w:rsidRPr="004639D1">
        <w:t>The following section is an in-depth analysis of MATLAB execution, correlating results to specific code snippets and algorithms within the program.</w:t>
      </w:r>
    </w:p>
    <w:p w14:paraId="4A0BF68E" w14:textId="77777777" w:rsidR="007849BB" w:rsidRPr="004639D1" w:rsidRDefault="007849BB" w:rsidP="007849BB">
      <w:pPr>
        <w:spacing w:after="0" w:line="480" w:lineRule="auto"/>
        <w:jc w:val="both"/>
      </w:pPr>
    </w:p>
    <w:p w14:paraId="0C48494B" w14:textId="0FD40BA9" w:rsidR="007849BB" w:rsidRPr="004639D1" w:rsidRDefault="007849BB" w:rsidP="007849BB">
      <w:pPr>
        <w:pStyle w:val="Heading3"/>
        <w:jc w:val="both"/>
      </w:pPr>
      <w:bookmarkStart w:id="212" w:name="_Toc199513312"/>
      <w:bookmarkStart w:id="213" w:name="_Toc199715472"/>
      <w:r w:rsidRPr="004639D1">
        <w:lastRenderedPageBreak/>
        <w:t>Code Structure Overview</w:t>
      </w:r>
      <w:bookmarkEnd w:id="212"/>
      <w:bookmarkEnd w:id="213"/>
      <w:r w:rsidRPr="004639D1">
        <w:t xml:space="preserve"> </w:t>
      </w:r>
    </w:p>
    <w:p w14:paraId="3D8AF3B1" w14:textId="280FAA75" w:rsidR="007849BB" w:rsidRPr="004639D1" w:rsidRDefault="007849BB" w:rsidP="007849BB">
      <w:pPr>
        <w:spacing w:after="0" w:line="480" w:lineRule="auto"/>
        <w:jc w:val="both"/>
      </w:pPr>
      <w:r w:rsidRPr="004639D1">
        <w:t xml:space="preserve">The MATLAB project is organized methodically into a well-defined structure consisting of key functional components, each one of which maps exactly to a definite stage in the counterfeit detection process: </w:t>
      </w:r>
    </w:p>
    <w:p w14:paraId="4DDDCAEC" w14:textId="1535E4A2" w:rsidR="007849BB" w:rsidRPr="004639D1" w:rsidRDefault="007849BB" w:rsidP="00851C43">
      <w:pPr>
        <w:pStyle w:val="ListParagraph"/>
        <w:numPr>
          <w:ilvl w:val="0"/>
          <w:numId w:val="28"/>
        </w:numPr>
        <w:spacing w:after="0" w:line="480" w:lineRule="auto"/>
        <w:jc w:val="both"/>
      </w:pPr>
      <w:r w:rsidRPr="004639D1">
        <w:t>Preprocessing</w:t>
      </w:r>
    </w:p>
    <w:p w14:paraId="4558D1ED" w14:textId="6DE123F6" w:rsidR="007849BB" w:rsidRPr="004639D1" w:rsidRDefault="007849BB" w:rsidP="00851C43">
      <w:pPr>
        <w:pStyle w:val="ListParagraph"/>
        <w:numPr>
          <w:ilvl w:val="0"/>
          <w:numId w:val="29"/>
        </w:numPr>
        <w:spacing w:after="0" w:line="480" w:lineRule="auto"/>
        <w:jc w:val="both"/>
      </w:pPr>
      <w:r w:rsidRPr="004639D1">
        <w:t>Resizing: Images standardized to 50% original size (75.5mm x 39mm) using imresize.</w:t>
      </w:r>
    </w:p>
    <w:p w14:paraId="7B28481D" w14:textId="50E6EA09" w:rsidR="007849BB" w:rsidRPr="004639D1" w:rsidRDefault="007849BB" w:rsidP="00851C43">
      <w:pPr>
        <w:pStyle w:val="ListParagraph"/>
        <w:numPr>
          <w:ilvl w:val="0"/>
          <w:numId w:val="29"/>
        </w:numPr>
        <w:spacing w:after="0" w:line="480" w:lineRule="auto"/>
        <w:jc w:val="both"/>
      </w:pPr>
      <w:r w:rsidRPr="004639D1">
        <w:t>Background Removal: HSV-based masking (createMask.m) differentiates currency notes from backgrounds by thresholding hue ([0.1, 0.7]) and saturation 9[0.3, 1.0]).</w:t>
      </w:r>
    </w:p>
    <w:p w14:paraId="2181FD58" w14:textId="4E78A141" w:rsidR="007849BB" w:rsidRPr="004639D1" w:rsidRDefault="00164490" w:rsidP="00851C43">
      <w:pPr>
        <w:pStyle w:val="ListParagraph"/>
        <w:numPr>
          <w:ilvl w:val="0"/>
          <w:numId w:val="29"/>
        </w:numPr>
        <w:spacing w:after="0" w:line="480" w:lineRule="auto"/>
        <w:jc w:val="both"/>
      </w:pPr>
      <w:r w:rsidRPr="004639D1">
        <w:t xml:space="preserve">Contrast Enhancement: Histogram equalization (histeq) of worn notes (for example, 40% of </w:t>
      </w:r>
      <w:r w:rsidRPr="004639D1">
        <w:rPr>
          <w:szCs w:val="24"/>
        </w:rPr>
        <w:t>₦200 dataset).</w:t>
      </w:r>
    </w:p>
    <w:p w14:paraId="5FACCE40" w14:textId="70E584B1" w:rsidR="00164490" w:rsidRPr="004639D1" w:rsidRDefault="00164490" w:rsidP="00851C43">
      <w:pPr>
        <w:pStyle w:val="ListParagraph"/>
        <w:numPr>
          <w:ilvl w:val="0"/>
          <w:numId w:val="28"/>
        </w:numPr>
        <w:spacing w:after="0" w:line="480" w:lineRule="auto"/>
        <w:jc w:val="both"/>
      </w:pPr>
      <w:r w:rsidRPr="004639D1">
        <w:t>Feature Extraction</w:t>
      </w:r>
    </w:p>
    <w:p w14:paraId="7E3157BE" w14:textId="4B242882" w:rsidR="00164490" w:rsidRPr="004639D1" w:rsidRDefault="00164490" w:rsidP="00851C43">
      <w:pPr>
        <w:pStyle w:val="ListParagraph"/>
        <w:numPr>
          <w:ilvl w:val="0"/>
          <w:numId w:val="30"/>
        </w:numPr>
        <w:spacing w:after="0" w:line="480" w:lineRule="auto"/>
        <w:jc w:val="both"/>
      </w:pPr>
      <w:r w:rsidRPr="004639D1">
        <w:t>GLCM Texture Features:  Computes through graycomatrix and graycoprops (contrast, homogeneity, energy).</w:t>
      </w:r>
    </w:p>
    <w:p w14:paraId="205A12A8" w14:textId="0D32D5E6" w:rsidR="00164490" w:rsidRPr="004639D1" w:rsidRDefault="00164490" w:rsidP="00851C43">
      <w:pPr>
        <w:pStyle w:val="ListParagraph"/>
        <w:numPr>
          <w:ilvl w:val="0"/>
          <w:numId w:val="30"/>
        </w:numPr>
        <w:spacing w:after="0" w:line="480" w:lineRule="auto"/>
        <w:jc w:val="both"/>
      </w:pPr>
      <w:r w:rsidRPr="004639D1">
        <w:t>Statistical Properties: Mean intensity (mean2), entropy (entropy), and RMS smoothness calculated per note.</w:t>
      </w:r>
    </w:p>
    <w:p w14:paraId="7498F092" w14:textId="5E73F9E1" w:rsidR="0039137D" w:rsidRPr="004639D1" w:rsidRDefault="00164490" w:rsidP="00851C43">
      <w:pPr>
        <w:pStyle w:val="ListParagraph"/>
        <w:numPr>
          <w:ilvl w:val="0"/>
          <w:numId w:val="30"/>
        </w:numPr>
        <w:spacing w:after="0" w:line="480" w:lineRule="auto"/>
        <w:jc w:val="both"/>
      </w:pPr>
      <w:r w:rsidRPr="004639D1">
        <w:t xml:space="preserve">Security Thread Detection: Morphological operations (imopen, strel) enhance thread visibility </w:t>
      </w:r>
    </w:p>
    <w:p w14:paraId="36011224" w14:textId="0DD0C2B8" w:rsidR="00164490" w:rsidRPr="004639D1" w:rsidRDefault="00197105" w:rsidP="00851C43">
      <w:pPr>
        <w:pStyle w:val="ListParagraph"/>
        <w:numPr>
          <w:ilvl w:val="0"/>
          <w:numId w:val="28"/>
        </w:numPr>
        <w:spacing w:after="0" w:line="480" w:lineRule="auto"/>
        <w:jc w:val="both"/>
      </w:pPr>
      <w:r w:rsidRPr="004639D1">
        <w:t>SVM Training (tr</w:t>
      </w:r>
      <w:r w:rsidR="007340CE">
        <w:t>ial</w:t>
      </w:r>
      <w:r w:rsidRPr="004639D1">
        <w:t>.m)</w:t>
      </w:r>
    </w:p>
    <w:p w14:paraId="6F11CE8A" w14:textId="47539F26" w:rsidR="00197105" w:rsidRPr="004639D1" w:rsidRDefault="00197105" w:rsidP="00851C43">
      <w:pPr>
        <w:pStyle w:val="ListParagraph"/>
        <w:numPr>
          <w:ilvl w:val="0"/>
          <w:numId w:val="31"/>
        </w:numPr>
        <w:spacing w:after="0" w:line="480" w:lineRule="auto"/>
        <w:jc w:val="both"/>
      </w:pPr>
      <w:r w:rsidRPr="004639D1">
        <w:t>Hyperparameters: RBF kernel (KernelScale=</w:t>
      </w:r>
      <w:r w:rsidR="0039137D" w:rsidRPr="004639D1">
        <w:t>1.9993</w:t>
      </w:r>
      <w:r w:rsidRPr="004639D1">
        <w:t>, BoxConstraint=</w:t>
      </w:r>
      <w:r w:rsidR="0039137D" w:rsidRPr="004639D1">
        <w:t>3.6475</w:t>
      </w:r>
      <w:r w:rsidRPr="004639D1">
        <w:t>) optimized via 5-fold cross-validation.</w:t>
      </w:r>
    </w:p>
    <w:p w14:paraId="6B1EEE1C" w14:textId="2DB601F4" w:rsidR="00197105" w:rsidRPr="004639D1" w:rsidRDefault="00197105" w:rsidP="00851C43">
      <w:pPr>
        <w:pStyle w:val="ListParagraph"/>
        <w:numPr>
          <w:ilvl w:val="0"/>
          <w:numId w:val="31"/>
        </w:numPr>
        <w:spacing w:after="0" w:line="480" w:lineRule="auto"/>
        <w:jc w:val="both"/>
      </w:pPr>
      <w:r w:rsidRPr="004639D1">
        <w:t>Feature matrix was normalized using the z-score technique before training with fitcsvm.</w:t>
      </w:r>
    </w:p>
    <w:p w14:paraId="69009CD8" w14:textId="53BF3C70" w:rsidR="00DF35B5" w:rsidRPr="004639D1" w:rsidRDefault="00DF35B5" w:rsidP="00851C43">
      <w:pPr>
        <w:pStyle w:val="ListParagraph"/>
        <w:numPr>
          <w:ilvl w:val="0"/>
          <w:numId w:val="28"/>
        </w:numPr>
        <w:spacing w:after="0" w:line="480" w:lineRule="auto"/>
        <w:jc w:val="both"/>
      </w:pPr>
      <w:r w:rsidRPr="004639D1">
        <w:t>Testing (</w:t>
      </w:r>
      <w:r w:rsidR="007D1DBB">
        <w:t>scan_notes</w:t>
      </w:r>
      <w:r w:rsidRPr="004639D1">
        <w:t xml:space="preserve">.m): </w:t>
      </w:r>
    </w:p>
    <w:p w14:paraId="50269AAB" w14:textId="462B8D39" w:rsidR="00DF35B5" w:rsidRPr="004639D1" w:rsidRDefault="00DF35B5" w:rsidP="00851C43">
      <w:pPr>
        <w:pStyle w:val="ListParagraph"/>
        <w:numPr>
          <w:ilvl w:val="0"/>
          <w:numId w:val="32"/>
        </w:numPr>
        <w:spacing w:after="0" w:line="480" w:lineRule="auto"/>
        <w:jc w:val="both"/>
      </w:pPr>
      <w:r w:rsidRPr="004639D1">
        <w:t>Real-Time Classification: Labels for recently inserted notes are predicted using the loaded SVM model (load(‘</w:t>
      </w:r>
      <w:r w:rsidR="00196D9A">
        <w:t>currency_models</w:t>
      </w:r>
      <w:r w:rsidRPr="004639D1">
        <w:t>.mat’)).</w:t>
      </w:r>
    </w:p>
    <w:p w14:paraId="37FBAA50" w14:textId="38A5F688" w:rsidR="00DF35B5" w:rsidRPr="004639D1" w:rsidRDefault="00DF35B5" w:rsidP="00851C43">
      <w:pPr>
        <w:pStyle w:val="ListParagraph"/>
        <w:numPr>
          <w:ilvl w:val="0"/>
          <w:numId w:val="32"/>
        </w:numPr>
        <w:spacing w:after="0" w:line="480" w:lineRule="auto"/>
        <w:jc w:val="both"/>
      </w:pPr>
      <w:r w:rsidRPr="004639D1">
        <w:t xml:space="preserve">The </w:t>
      </w:r>
      <w:r w:rsidRPr="00A8772C">
        <w:t>Confusionmat</w:t>
      </w:r>
      <w:r w:rsidRPr="004639D1">
        <w:t xml:space="preserve"> was used to build the confusion matrix.</w:t>
      </w:r>
    </w:p>
    <w:p w14:paraId="6FD6D78E" w14:textId="77777777" w:rsidR="00DF35B5" w:rsidRPr="004639D1" w:rsidRDefault="00DF35B5" w:rsidP="00DF35B5">
      <w:pPr>
        <w:spacing w:after="0" w:line="480" w:lineRule="auto"/>
        <w:jc w:val="both"/>
      </w:pPr>
    </w:p>
    <w:p w14:paraId="7A235097" w14:textId="4D5415B1" w:rsidR="00DF35B5" w:rsidRPr="004639D1" w:rsidRDefault="00DF35B5" w:rsidP="00DF35B5">
      <w:pPr>
        <w:pStyle w:val="Heading3"/>
      </w:pPr>
      <w:bookmarkStart w:id="214" w:name="_Toc199513313"/>
      <w:bookmarkStart w:id="215" w:name="_Toc199715473"/>
      <w:r w:rsidRPr="004639D1">
        <w:t>HSV Masking Key Code Snippets</w:t>
      </w:r>
      <w:bookmarkEnd w:id="214"/>
      <w:bookmarkEnd w:id="215"/>
    </w:p>
    <w:p w14:paraId="5804BCD1" w14:textId="70E5E5D2" w:rsidR="00DF35B5" w:rsidRPr="004639D1" w:rsidRDefault="00DF35B5" w:rsidP="00DF35B5">
      <w:pPr>
        <w:spacing w:after="0" w:line="480" w:lineRule="auto"/>
        <w:jc w:val="both"/>
      </w:pPr>
      <w:r w:rsidRPr="004639D1">
        <w:t xml:space="preserve">A Matlab function CreateMask(RGB)% = BW </w:t>
      </w:r>
      <w:r w:rsidR="009E2DC5" w:rsidRPr="004639D1">
        <w:t xml:space="preserve">is used for </w:t>
      </w:r>
      <w:r w:rsidRPr="004639D1">
        <w:t>RGB to HSV conversion.</w:t>
      </w:r>
      <w:r w:rsidR="0080317F">
        <w:t xml:space="preserve"> As shown below:</w:t>
      </w:r>
    </w:p>
    <w:p w14:paraId="328B3F83" w14:textId="77777777" w:rsidR="00E512FC" w:rsidRDefault="009E2DC5" w:rsidP="00E512FC">
      <w:pPr>
        <w:keepNext/>
        <w:spacing w:after="0" w:line="480" w:lineRule="auto"/>
        <w:jc w:val="both"/>
      </w:pPr>
      <w:r w:rsidRPr="004639D1">
        <w:rPr>
          <w:noProof/>
        </w:rPr>
        <w:drawing>
          <wp:inline distT="0" distB="0" distL="0" distR="0" wp14:anchorId="710852C4" wp14:editId="0882D3E6">
            <wp:extent cx="4762500" cy="1025718"/>
            <wp:effectExtent l="0" t="0" r="0" b="3175"/>
            <wp:docPr id="3685516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51675" name="Picture 368551675"/>
                    <pic:cNvPicPr/>
                  </pic:nvPicPr>
                  <pic:blipFill>
                    <a:blip r:embed="rId82">
                      <a:extLst>
                        <a:ext uri="{28A0092B-C50C-407E-A947-70E740481C1C}">
                          <a14:useLocalDpi xmlns:a14="http://schemas.microsoft.com/office/drawing/2010/main" val="0"/>
                        </a:ext>
                      </a:extLst>
                    </a:blip>
                    <a:stretch>
                      <a:fillRect/>
                    </a:stretch>
                  </pic:blipFill>
                  <pic:spPr>
                    <a:xfrm>
                      <a:off x="0" y="0"/>
                      <a:ext cx="4785622" cy="1030698"/>
                    </a:xfrm>
                    <a:prstGeom prst="rect">
                      <a:avLst/>
                    </a:prstGeom>
                  </pic:spPr>
                </pic:pic>
              </a:graphicData>
            </a:graphic>
          </wp:inline>
        </w:drawing>
      </w:r>
    </w:p>
    <w:p w14:paraId="20E49394" w14:textId="7DDFB6EC" w:rsidR="001660AC" w:rsidRPr="00E512FC" w:rsidRDefault="00E512FC" w:rsidP="00E512FC">
      <w:pPr>
        <w:pStyle w:val="Caption"/>
        <w:jc w:val="both"/>
        <w:rPr>
          <w:b/>
          <w:bCs/>
          <w:sz w:val="24"/>
          <w:szCs w:val="24"/>
        </w:rPr>
      </w:pPr>
      <w:bookmarkStart w:id="216" w:name="_Toc199763372"/>
      <w:r w:rsidRPr="00E512FC">
        <w:rPr>
          <w:b/>
          <w:bCs/>
          <w:color w:val="000000" w:themeColor="text1"/>
          <w:sz w:val="24"/>
          <w:szCs w:val="24"/>
        </w:rPr>
        <w:t>Figure 4.5: RGB TO HSV conversion variable</w:t>
      </w:r>
      <w:bookmarkEnd w:id="216"/>
    </w:p>
    <w:p w14:paraId="6FB3585E" w14:textId="77777777" w:rsidR="0055343E" w:rsidRPr="004639D1" w:rsidRDefault="0055343E" w:rsidP="00DF35B5">
      <w:pPr>
        <w:spacing w:after="0" w:line="480" w:lineRule="auto"/>
        <w:jc w:val="both"/>
      </w:pPr>
    </w:p>
    <w:p w14:paraId="68E37921" w14:textId="273DF22E" w:rsidR="001660AC" w:rsidRPr="004639D1" w:rsidRDefault="001660AC" w:rsidP="00DF35B5">
      <w:pPr>
        <w:spacing w:after="0" w:line="480" w:lineRule="auto"/>
        <w:jc w:val="both"/>
      </w:pPr>
      <w:r w:rsidRPr="004639D1">
        <w:t>The feature filters non-Naira colors (such backdrop and glare) to divide currency zones.</w:t>
      </w:r>
    </w:p>
    <w:p w14:paraId="7362995B" w14:textId="0253EFCB" w:rsidR="001660AC" w:rsidRPr="004639D1" w:rsidRDefault="001660AC" w:rsidP="00DF35B5">
      <w:pPr>
        <w:spacing w:after="0" w:line="480" w:lineRule="auto"/>
        <w:jc w:val="both"/>
      </w:pPr>
    </w:p>
    <w:p w14:paraId="79F72047" w14:textId="440A2FBA" w:rsidR="001660AC" w:rsidRPr="004639D1" w:rsidRDefault="001660AC" w:rsidP="001660AC">
      <w:pPr>
        <w:pStyle w:val="Heading3"/>
      </w:pPr>
      <w:bookmarkStart w:id="217" w:name="_Toc199513314"/>
      <w:bookmarkStart w:id="218" w:name="_Toc199715474"/>
      <w:r w:rsidRPr="004639D1">
        <w:t>Extracting GLCM features</w:t>
      </w:r>
      <w:bookmarkEnd w:id="217"/>
      <w:bookmarkEnd w:id="218"/>
    </w:p>
    <w:p w14:paraId="5DD710D1" w14:textId="77777777" w:rsidR="00E512FC" w:rsidRDefault="009E2DC5" w:rsidP="00E512FC">
      <w:pPr>
        <w:keepNext/>
        <w:spacing w:after="0" w:line="480" w:lineRule="auto"/>
      </w:pPr>
      <w:r w:rsidRPr="004639D1">
        <w:rPr>
          <w:noProof/>
        </w:rPr>
        <w:drawing>
          <wp:inline distT="0" distB="0" distL="0" distR="0" wp14:anchorId="0C7E0E4D" wp14:editId="38A32217">
            <wp:extent cx="6035040" cy="3338462"/>
            <wp:effectExtent l="0" t="0" r="3810" b="0"/>
            <wp:docPr id="18309517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51744" name="Picture 1830951744"/>
                    <pic:cNvPicPr/>
                  </pic:nvPicPr>
                  <pic:blipFill>
                    <a:blip r:embed="rId83">
                      <a:extLst>
                        <a:ext uri="{28A0092B-C50C-407E-A947-70E740481C1C}">
                          <a14:useLocalDpi xmlns:a14="http://schemas.microsoft.com/office/drawing/2010/main" val="0"/>
                        </a:ext>
                      </a:extLst>
                    </a:blip>
                    <a:stretch>
                      <a:fillRect/>
                    </a:stretch>
                  </pic:blipFill>
                  <pic:spPr>
                    <a:xfrm>
                      <a:off x="0" y="0"/>
                      <a:ext cx="6037206" cy="3339660"/>
                    </a:xfrm>
                    <a:prstGeom prst="rect">
                      <a:avLst/>
                    </a:prstGeom>
                  </pic:spPr>
                </pic:pic>
              </a:graphicData>
            </a:graphic>
          </wp:inline>
        </w:drawing>
      </w:r>
    </w:p>
    <w:p w14:paraId="7914721A" w14:textId="6AFFF14A" w:rsidR="0055343E" w:rsidRDefault="00E512FC" w:rsidP="00E512FC">
      <w:pPr>
        <w:pStyle w:val="Caption"/>
        <w:rPr>
          <w:b/>
          <w:bCs/>
          <w:color w:val="000000" w:themeColor="text1"/>
          <w:sz w:val="24"/>
          <w:szCs w:val="24"/>
        </w:rPr>
      </w:pPr>
      <w:bookmarkStart w:id="219" w:name="_Toc199763373"/>
      <w:r w:rsidRPr="00E512FC">
        <w:rPr>
          <w:b/>
          <w:bCs/>
          <w:color w:val="000000" w:themeColor="text1"/>
          <w:sz w:val="24"/>
          <w:szCs w:val="24"/>
        </w:rPr>
        <w:t>Figure 4.6: GLCM features extraction code</w:t>
      </w:r>
      <w:bookmarkEnd w:id="219"/>
    </w:p>
    <w:p w14:paraId="77D89DF0" w14:textId="77777777" w:rsidR="00E512FC" w:rsidRPr="00E512FC" w:rsidRDefault="00E512FC" w:rsidP="00E512FC"/>
    <w:p w14:paraId="1BEA16AD" w14:textId="570E093C" w:rsidR="001660AC" w:rsidRPr="004639D1" w:rsidRDefault="001660AC" w:rsidP="001660AC">
      <w:pPr>
        <w:spacing w:after="0" w:line="480" w:lineRule="auto"/>
      </w:pPr>
      <w:r w:rsidRPr="004639D1">
        <w:lastRenderedPageBreak/>
        <w:t>Textural features are essential for distinguishing between authentic (high entropy) and counterfeit (poor homogeneity) sounds.</w:t>
      </w:r>
    </w:p>
    <w:p w14:paraId="6C70FCB1" w14:textId="77777777" w:rsidR="001660AC" w:rsidRPr="004639D1" w:rsidRDefault="001660AC" w:rsidP="001660AC">
      <w:pPr>
        <w:spacing w:after="0" w:line="480" w:lineRule="auto"/>
      </w:pPr>
    </w:p>
    <w:p w14:paraId="6866D917" w14:textId="6E8ACB7F" w:rsidR="001660AC" w:rsidRPr="004639D1" w:rsidRDefault="001D1E3D" w:rsidP="001D1E3D">
      <w:pPr>
        <w:pStyle w:val="Heading3"/>
        <w:jc w:val="both"/>
      </w:pPr>
      <w:bookmarkStart w:id="220" w:name="_Toc199513315"/>
      <w:bookmarkStart w:id="221" w:name="_Toc199715475"/>
      <w:r w:rsidRPr="004639D1">
        <w:t>Prediction with SVM</w:t>
      </w:r>
      <w:bookmarkEnd w:id="220"/>
      <w:bookmarkEnd w:id="221"/>
    </w:p>
    <w:p w14:paraId="0F1C7C02" w14:textId="77777777" w:rsidR="00E512FC" w:rsidRDefault="009E2DC5" w:rsidP="00E512FC">
      <w:pPr>
        <w:keepNext/>
      </w:pPr>
      <w:r w:rsidRPr="004639D1">
        <w:rPr>
          <w:noProof/>
        </w:rPr>
        <w:drawing>
          <wp:inline distT="0" distB="0" distL="0" distR="0" wp14:anchorId="43B67615" wp14:editId="2714BE53">
            <wp:extent cx="6839585" cy="4253947"/>
            <wp:effectExtent l="0" t="0" r="0" b="0"/>
            <wp:docPr id="34093183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931834" name="Picture 340931834"/>
                    <pic:cNvPicPr/>
                  </pic:nvPicPr>
                  <pic:blipFill>
                    <a:blip r:embed="rId84">
                      <a:extLst>
                        <a:ext uri="{28A0092B-C50C-407E-A947-70E740481C1C}">
                          <a14:useLocalDpi xmlns:a14="http://schemas.microsoft.com/office/drawing/2010/main" val="0"/>
                        </a:ext>
                      </a:extLst>
                    </a:blip>
                    <a:stretch>
                      <a:fillRect/>
                    </a:stretch>
                  </pic:blipFill>
                  <pic:spPr>
                    <a:xfrm>
                      <a:off x="0" y="0"/>
                      <a:ext cx="6864910" cy="4269698"/>
                    </a:xfrm>
                    <a:prstGeom prst="rect">
                      <a:avLst/>
                    </a:prstGeom>
                  </pic:spPr>
                </pic:pic>
              </a:graphicData>
            </a:graphic>
          </wp:inline>
        </w:drawing>
      </w:r>
    </w:p>
    <w:p w14:paraId="63F588C9" w14:textId="77777777" w:rsidR="00E512FC" w:rsidRPr="00E512FC" w:rsidRDefault="00E512FC" w:rsidP="00E512FC">
      <w:pPr>
        <w:spacing w:after="0" w:line="480" w:lineRule="auto"/>
        <w:ind w:firstLine="720"/>
        <w:jc w:val="both"/>
        <w:rPr>
          <w:b/>
          <w:bCs/>
          <w:i/>
          <w:iCs/>
        </w:rPr>
      </w:pPr>
      <w:r w:rsidRPr="00E512FC">
        <w:rPr>
          <w:b/>
          <w:bCs/>
          <w:i/>
          <w:iCs/>
        </w:rPr>
        <w:t>Figure 4.7: SVM training model code logic</w:t>
      </w:r>
    </w:p>
    <w:p w14:paraId="3F358B39" w14:textId="5D8D66C7" w:rsidR="001D1E3D" w:rsidRPr="004639D1" w:rsidRDefault="001D1E3D" w:rsidP="00E512FC">
      <w:pPr>
        <w:pStyle w:val="Caption"/>
      </w:pPr>
    </w:p>
    <w:p w14:paraId="2134ED23" w14:textId="7B436060" w:rsidR="00311251" w:rsidRPr="004639D1" w:rsidRDefault="00E512FC" w:rsidP="00E512FC">
      <w:pPr>
        <w:spacing w:line="480" w:lineRule="auto"/>
      </w:pPr>
      <w:r>
        <w:t xml:space="preserve">As shown in figure 4.7, the notes are marked as “Real or “Fake” with confidence scores. (e.g., 95.2% for </w:t>
      </w:r>
      <w:r>
        <w:rPr>
          <w:szCs w:val="24"/>
        </w:rPr>
        <w:t>₦200 note).</w:t>
      </w:r>
    </w:p>
    <w:p w14:paraId="21C47B8E" w14:textId="77777777" w:rsidR="001660AC" w:rsidRPr="004639D1" w:rsidRDefault="001660AC" w:rsidP="001660AC">
      <w:pPr>
        <w:spacing w:after="0" w:line="480" w:lineRule="auto"/>
      </w:pPr>
    </w:p>
    <w:p w14:paraId="0C144E1D" w14:textId="4133B0F0" w:rsidR="001D1E3D" w:rsidRPr="004639D1" w:rsidRDefault="001D1E3D" w:rsidP="001D1E3D">
      <w:pPr>
        <w:pStyle w:val="Heading3"/>
        <w:jc w:val="both"/>
      </w:pPr>
      <w:bookmarkStart w:id="222" w:name="_Toc199513316"/>
      <w:bookmarkStart w:id="223" w:name="_Toc199715476"/>
      <w:r w:rsidRPr="004639D1">
        <w:t>Verification in Relation to Experimental Findings</w:t>
      </w:r>
      <w:bookmarkEnd w:id="222"/>
      <w:bookmarkEnd w:id="223"/>
    </w:p>
    <w:p w14:paraId="372878B5" w14:textId="599B744C" w:rsidR="001D1E3D" w:rsidRPr="004639D1" w:rsidRDefault="001D1E3D" w:rsidP="001D1E3D">
      <w:pPr>
        <w:spacing w:after="0" w:line="480" w:lineRule="auto"/>
      </w:pPr>
      <w:r w:rsidRPr="004639D1">
        <w:t xml:space="preserve">The modular design of the algorithm prevented variation in feature extraction by guaranteeing the same preprocessing (e.g., scaling) for all </w:t>
      </w:r>
      <w:r w:rsidR="00F87363">
        <w:t>1200</w:t>
      </w:r>
      <w:r w:rsidRPr="004639D1">
        <w:t xml:space="preserve"> photos.</w:t>
      </w:r>
      <w:r w:rsidR="00A211A6" w:rsidRPr="004639D1">
        <w:t xml:space="preserve"> </w:t>
      </w:r>
      <w:r w:rsidR="002329EF" w:rsidRPr="004639D1">
        <w:t>The accuracy achieved is reflected in the confusion matrix results.</w:t>
      </w:r>
    </w:p>
    <w:p w14:paraId="411B2E6B" w14:textId="3F88E1E0" w:rsidR="002329EF" w:rsidRPr="004639D1" w:rsidRDefault="002329EF" w:rsidP="001D1E3D">
      <w:pPr>
        <w:spacing w:after="0" w:line="480" w:lineRule="auto"/>
        <w:rPr>
          <w:b/>
          <w:bCs/>
        </w:rPr>
      </w:pPr>
    </w:p>
    <w:p w14:paraId="5FF38DFC" w14:textId="591704DE" w:rsidR="002329EF" w:rsidRPr="004639D1" w:rsidRDefault="002329EF" w:rsidP="001D1E3D">
      <w:pPr>
        <w:spacing w:after="0" w:line="480" w:lineRule="auto"/>
      </w:pPr>
      <w:r w:rsidRPr="004639D1">
        <w:t>On an Intel i5-1135G7 CPU, feature extraction took 0.8 seconds per image, allowing for processing in almost real-time.</w:t>
      </w:r>
    </w:p>
    <w:p w14:paraId="364827BB" w14:textId="77777777" w:rsidR="002329EF" w:rsidRPr="004639D1" w:rsidRDefault="002329EF" w:rsidP="001D1E3D">
      <w:pPr>
        <w:spacing w:after="0" w:line="480" w:lineRule="auto"/>
      </w:pPr>
    </w:p>
    <w:p w14:paraId="0322670D" w14:textId="762FD728" w:rsidR="002329EF" w:rsidRPr="004639D1" w:rsidRDefault="002329EF" w:rsidP="002329EF">
      <w:pPr>
        <w:pStyle w:val="Heading3"/>
        <w:jc w:val="both"/>
      </w:pPr>
      <w:bookmarkStart w:id="224" w:name="_Toc199513317"/>
      <w:bookmarkStart w:id="225" w:name="_Toc199715477"/>
      <w:r w:rsidRPr="004639D1">
        <w:t>Implementation Restrictions Based on Image Quality:</w:t>
      </w:r>
      <w:bookmarkEnd w:id="224"/>
      <w:bookmarkEnd w:id="225"/>
    </w:p>
    <w:p w14:paraId="16FD06A3" w14:textId="278BF0AD" w:rsidR="002329EF" w:rsidRPr="004639D1" w:rsidRDefault="002329EF" w:rsidP="002329EF">
      <w:pPr>
        <w:spacing w:after="0" w:line="480" w:lineRule="auto"/>
        <w:jc w:val="both"/>
      </w:pPr>
      <w:r w:rsidRPr="004639D1">
        <w:t>Accuracy decreased by 12% in scanned photos with glare (such as bad_lighting/200_45.jpg), In the future, dynamic lighting adjustment should be incorporated.</w:t>
      </w:r>
    </w:p>
    <w:p w14:paraId="225DE167" w14:textId="77777777" w:rsidR="002329EF" w:rsidRPr="004639D1" w:rsidRDefault="002329EF" w:rsidP="002329EF">
      <w:pPr>
        <w:spacing w:after="0" w:line="480" w:lineRule="auto"/>
        <w:jc w:val="both"/>
      </w:pPr>
    </w:p>
    <w:p w14:paraId="4D42EEF9" w14:textId="0B81D9AD" w:rsidR="002329EF" w:rsidRPr="004639D1" w:rsidRDefault="002329EF" w:rsidP="002329EF">
      <w:pPr>
        <w:spacing w:after="0" w:line="480" w:lineRule="auto"/>
        <w:jc w:val="both"/>
      </w:pPr>
      <w:r w:rsidRPr="004639D1">
        <w:t>Some of the restrictions of the MATLAB version are Code tested on R2019a+; confusioncharts, which are used in evaluateModel.m, are not supported in earlier versions.</w:t>
      </w:r>
    </w:p>
    <w:p w14:paraId="30B265F4" w14:textId="3A8A0241" w:rsidR="00131ACB" w:rsidRPr="004639D1" w:rsidRDefault="00131ACB" w:rsidP="002329EF">
      <w:pPr>
        <w:spacing w:after="0" w:line="480" w:lineRule="auto"/>
        <w:rPr>
          <w:b/>
          <w:bCs/>
        </w:rPr>
      </w:pPr>
    </w:p>
    <w:p w14:paraId="5B855C77" w14:textId="26392DCE" w:rsidR="009D0410" w:rsidRPr="004639D1" w:rsidRDefault="009D0410" w:rsidP="002329EF">
      <w:pPr>
        <w:spacing w:after="0" w:line="480" w:lineRule="auto"/>
        <w:rPr>
          <w:b/>
          <w:bCs/>
        </w:rPr>
      </w:pPr>
    </w:p>
    <w:p w14:paraId="7A9EF2E0" w14:textId="3ED880AC" w:rsidR="009D0410" w:rsidRPr="004639D1" w:rsidRDefault="009D0410" w:rsidP="002329EF">
      <w:pPr>
        <w:spacing w:after="0" w:line="480" w:lineRule="auto"/>
        <w:rPr>
          <w:b/>
          <w:bCs/>
        </w:rPr>
      </w:pPr>
    </w:p>
    <w:p w14:paraId="12CD25B9" w14:textId="632CD883" w:rsidR="009D0410" w:rsidRPr="004639D1" w:rsidRDefault="009D0410" w:rsidP="002329EF">
      <w:pPr>
        <w:spacing w:after="0" w:line="480" w:lineRule="auto"/>
        <w:rPr>
          <w:b/>
          <w:bCs/>
        </w:rPr>
      </w:pPr>
    </w:p>
    <w:p w14:paraId="4A7AFD2B" w14:textId="6B4F43D1" w:rsidR="009D0410" w:rsidRPr="004639D1" w:rsidRDefault="009D0410" w:rsidP="002329EF">
      <w:pPr>
        <w:spacing w:after="0" w:line="480" w:lineRule="auto"/>
        <w:rPr>
          <w:b/>
          <w:bCs/>
        </w:rPr>
      </w:pPr>
    </w:p>
    <w:p w14:paraId="5AE9AA07" w14:textId="512CA72F" w:rsidR="009D0410" w:rsidRPr="004639D1" w:rsidRDefault="009D0410" w:rsidP="002329EF">
      <w:pPr>
        <w:spacing w:after="0" w:line="480" w:lineRule="auto"/>
        <w:rPr>
          <w:b/>
          <w:bCs/>
        </w:rPr>
      </w:pPr>
    </w:p>
    <w:p w14:paraId="39168B58" w14:textId="30EC7D92" w:rsidR="009D0410" w:rsidRPr="004639D1" w:rsidRDefault="009D0410" w:rsidP="002329EF">
      <w:pPr>
        <w:spacing w:after="0" w:line="480" w:lineRule="auto"/>
        <w:rPr>
          <w:b/>
          <w:bCs/>
        </w:rPr>
      </w:pPr>
    </w:p>
    <w:p w14:paraId="7B9A1244" w14:textId="60BBBECD" w:rsidR="009D0410" w:rsidRPr="004639D1" w:rsidRDefault="009D0410" w:rsidP="002329EF">
      <w:pPr>
        <w:spacing w:after="0" w:line="480" w:lineRule="auto"/>
        <w:rPr>
          <w:b/>
          <w:bCs/>
        </w:rPr>
      </w:pPr>
    </w:p>
    <w:p w14:paraId="1D93A14E" w14:textId="304BC172" w:rsidR="009D0410" w:rsidRDefault="009D0410" w:rsidP="002329EF">
      <w:pPr>
        <w:spacing w:after="0" w:line="480" w:lineRule="auto"/>
        <w:rPr>
          <w:b/>
          <w:bCs/>
        </w:rPr>
      </w:pPr>
    </w:p>
    <w:p w14:paraId="6548F9D2" w14:textId="3BA4CB1A" w:rsidR="0080317F" w:rsidRDefault="0080317F" w:rsidP="002329EF">
      <w:pPr>
        <w:spacing w:after="0" w:line="480" w:lineRule="auto"/>
        <w:rPr>
          <w:b/>
          <w:bCs/>
        </w:rPr>
      </w:pPr>
    </w:p>
    <w:p w14:paraId="3C1067CE" w14:textId="5C6B2EFD" w:rsidR="0080317F" w:rsidRDefault="0080317F" w:rsidP="002329EF">
      <w:pPr>
        <w:spacing w:after="0" w:line="480" w:lineRule="auto"/>
        <w:rPr>
          <w:b/>
          <w:bCs/>
        </w:rPr>
      </w:pPr>
    </w:p>
    <w:p w14:paraId="16F681FE" w14:textId="09E5BE33" w:rsidR="0080317F" w:rsidRDefault="0080317F" w:rsidP="002329EF">
      <w:pPr>
        <w:spacing w:after="0" w:line="480" w:lineRule="auto"/>
        <w:rPr>
          <w:b/>
          <w:bCs/>
        </w:rPr>
      </w:pPr>
    </w:p>
    <w:p w14:paraId="4DBE6499" w14:textId="77777777" w:rsidR="0080317F" w:rsidRPr="004639D1" w:rsidRDefault="0080317F" w:rsidP="002329EF">
      <w:pPr>
        <w:spacing w:after="0" w:line="480" w:lineRule="auto"/>
        <w:rPr>
          <w:b/>
          <w:bCs/>
        </w:rPr>
      </w:pPr>
    </w:p>
    <w:p w14:paraId="5D896F00" w14:textId="77777777" w:rsidR="009D0410" w:rsidRPr="004639D1" w:rsidRDefault="009D0410" w:rsidP="002329EF">
      <w:pPr>
        <w:spacing w:after="0" w:line="480" w:lineRule="auto"/>
        <w:rPr>
          <w:b/>
          <w:bCs/>
        </w:rPr>
      </w:pPr>
    </w:p>
    <w:p w14:paraId="0AADD346" w14:textId="77777777" w:rsidR="00131ACB" w:rsidRPr="004639D1" w:rsidRDefault="00131ACB" w:rsidP="002329EF">
      <w:pPr>
        <w:spacing w:after="0" w:line="480" w:lineRule="auto"/>
        <w:rPr>
          <w:b/>
          <w:bCs/>
        </w:rPr>
      </w:pPr>
    </w:p>
    <w:p w14:paraId="7C742F92" w14:textId="6D522829" w:rsidR="009D0410" w:rsidRPr="004639D1" w:rsidRDefault="009D0410" w:rsidP="009D0410">
      <w:pPr>
        <w:pStyle w:val="Heading1"/>
        <w:numPr>
          <w:ilvl w:val="0"/>
          <w:numId w:val="0"/>
        </w:numPr>
        <w:ind w:left="432"/>
        <w:rPr>
          <w:rFonts w:cs="Times New Roman"/>
          <w:szCs w:val="28"/>
        </w:rPr>
      </w:pPr>
      <w:bookmarkStart w:id="226" w:name="_Toc199513318"/>
      <w:bookmarkStart w:id="227" w:name="_Toc199715478"/>
      <w:bookmarkStart w:id="228" w:name="_Toc199505340"/>
      <w:bookmarkStart w:id="229" w:name="_Toc199510716"/>
      <w:r w:rsidRPr="004639D1">
        <w:rPr>
          <w:rFonts w:cs="Times New Roman"/>
          <w:szCs w:val="28"/>
        </w:rPr>
        <w:lastRenderedPageBreak/>
        <w:t>CHAPTER FIVE</w:t>
      </w:r>
      <w:bookmarkEnd w:id="226"/>
      <w:bookmarkEnd w:id="227"/>
    </w:p>
    <w:p w14:paraId="1051F106" w14:textId="140DB1E0" w:rsidR="009D0410" w:rsidRPr="004639D1" w:rsidRDefault="009D0410" w:rsidP="009D0410">
      <w:pPr>
        <w:pStyle w:val="Heading1"/>
        <w:numPr>
          <w:ilvl w:val="0"/>
          <w:numId w:val="0"/>
        </w:numPr>
        <w:ind w:left="432" w:hanging="432"/>
        <w:rPr>
          <w:rFonts w:cs="Times New Roman"/>
          <w:szCs w:val="28"/>
        </w:rPr>
      </w:pPr>
      <w:bookmarkStart w:id="230" w:name="_Toc199513319"/>
      <w:bookmarkStart w:id="231" w:name="_Toc199715479"/>
      <w:r w:rsidRPr="004639D1">
        <w:rPr>
          <w:rFonts w:cs="Times New Roman"/>
          <w:szCs w:val="28"/>
        </w:rPr>
        <w:t>SUMMARY, CONCLUSION AND RECOMMENDATIONS</w:t>
      </w:r>
      <w:bookmarkEnd w:id="228"/>
      <w:bookmarkEnd w:id="229"/>
      <w:bookmarkEnd w:id="230"/>
      <w:bookmarkEnd w:id="231"/>
    </w:p>
    <w:p w14:paraId="4FA87987" w14:textId="608B0E27" w:rsidR="009D0410" w:rsidRPr="004639D1" w:rsidRDefault="009D0410" w:rsidP="00754B4B">
      <w:pPr>
        <w:pStyle w:val="Heading2"/>
        <w:numPr>
          <w:ilvl w:val="1"/>
          <w:numId w:val="56"/>
        </w:numPr>
      </w:pPr>
      <w:bookmarkStart w:id="232" w:name="_Toc199513320"/>
      <w:bookmarkStart w:id="233" w:name="_Toc199715480"/>
      <w:r w:rsidRPr="004639D1">
        <w:t>Summary</w:t>
      </w:r>
      <w:bookmarkEnd w:id="232"/>
      <w:bookmarkEnd w:id="233"/>
    </w:p>
    <w:p w14:paraId="57DFF817" w14:textId="7F17D08C" w:rsidR="009D0410" w:rsidRPr="004639D1" w:rsidRDefault="009D0410" w:rsidP="009D0410">
      <w:pPr>
        <w:pStyle w:val="NormalWeb"/>
        <w:spacing w:line="480" w:lineRule="auto"/>
        <w:jc w:val="both"/>
        <w:rPr>
          <w:szCs w:val="24"/>
        </w:rPr>
      </w:pPr>
      <w:r w:rsidRPr="004639D1">
        <w:rPr>
          <w:szCs w:val="24"/>
        </w:rPr>
        <w:t>Counterfeit currency remains a major threat to Nigeria’s financial stability. This project presented a comprehensive machine learning (ML)-based approach to detect counterfeit Naira notes using image processing and classification algorithms. A reliable and scalable counterfeit detection system was developed and tested through the integration of statistical texture analysis and Machine Learning.</w:t>
      </w:r>
    </w:p>
    <w:p w14:paraId="463D7A73" w14:textId="77777777" w:rsidR="009D0410" w:rsidRPr="004639D1" w:rsidRDefault="009D0410" w:rsidP="009D0410">
      <w:pPr>
        <w:pStyle w:val="NormalWeb"/>
        <w:spacing w:line="480" w:lineRule="auto"/>
        <w:jc w:val="both"/>
        <w:rPr>
          <w:szCs w:val="24"/>
        </w:rPr>
      </w:pPr>
      <w:r w:rsidRPr="004639D1">
        <w:rPr>
          <w:szCs w:val="24"/>
        </w:rPr>
        <w:t>The process began with the collection of both real and fake ₦200, ₦500, and ₦1000 notes which were scanned under different lighting and physical conditions. These images underwent preprocessing steps such as resizing, grayscale conversion, brightness enhancement, and background removal using HSV color segmentation. Morphological operations helped isolate crucial features such as watermarks, security threads, and portrait blocks.</w:t>
      </w:r>
    </w:p>
    <w:p w14:paraId="3F8F5D6D" w14:textId="77777777" w:rsidR="009D0410" w:rsidRPr="004639D1" w:rsidRDefault="009D0410" w:rsidP="009D0410">
      <w:pPr>
        <w:pStyle w:val="NormalWeb"/>
        <w:spacing w:line="480" w:lineRule="auto"/>
        <w:jc w:val="both"/>
        <w:rPr>
          <w:szCs w:val="24"/>
        </w:rPr>
      </w:pPr>
      <w:r w:rsidRPr="004639D1">
        <w:rPr>
          <w:szCs w:val="24"/>
        </w:rPr>
        <w:t>Feature extraction was conducted using the Gray-Level Co-occurrence Matrix (GLCM), which computed essential texture-based properties including entropy, contrast, energy, inverse difference moment, mean, standard deviation, and root mean square (RMS). These features formed the basis of the dataset used to train the Support Vector Machine (SVM) classifier.</w:t>
      </w:r>
    </w:p>
    <w:p w14:paraId="79FFFBA8" w14:textId="77777777" w:rsidR="009D0410" w:rsidRPr="004639D1" w:rsidRDefault="009D0410" w:rsidP="009D0410">
      <w:pPr>
        <w:pStyle w:val="NormalWeb"/>
        <w:spacing w:line="480" w:lineRule="auto"/>
        <w:jc w:val="both"/>
        <w:rPr>
          <w:szCs w:val="24"/>
        </w:rPr>
      </w:pPr>
      <w:r w:rsidRPr="004639D1">
        <w:rPr>
          <w:szCs w:val="24"/>
        </w:rPr>
        <w:t>The trained machine learning model demonstrated robust accuracy with an average of 90.5%, across different denominations. Extensive testing showed that the model could effectively distinguish between authentic and counterfeit notes, even in cases involving worn or poorly lit samples. The performance of the system was benchmarked against similar works in the literature and showed a competitive edge, especially in handling real-world variations.</w:t>
      </w:r>
    </w:p>
    <w:p w14:paraId="6C664CCC" w14:textId="2C053A61" w:rsidR="009D0410" w:rsidRPr="004639D1" w:rsidRDefault="009D0410" w:rsidP="009D0410">
      <w:pPr>
        <w:pStyle w:val="Heading2"/>
        <w:numPr>
          <w:ilvl w:val="2"/>
          <w:numId w:val="45"/>
        </w:numPr>
        <w:spacing w:before="40"/>
        <w:jc w:val="both"/>
        <w:rPr>
          <w:rFonts w:cs="Times New Roman"/>
          <w:szCs w:val="24"/>
        </w:rPr>
      </w:pPr>
      <w:bookmarkStart w:id="234" w:name="_Toc199505342"/>
      <w:bookmarkStart w:id="235" w:name="_Toc199510718"/>
      <w:bookmarkStart w:id="236" w:name="_Toc199513321"/>
      <w:bookmarkStart w:id="237" w:name="_Toc199715481"/>
      <w:r w:rsidRPr="004639D1">
        <w:rPr>
          <w:rFonts w:cs="Times New Roman"/>
          <w:szCs w:val="24"/>
        </w:rPr>
        <w:lastRenderedPageBreak/>
        <w:t>System Features and Configuration</w:t>
      </w:r>
      <w:bookmarkEnd w:id="234"/>
      <w:bookmarkEnd w:id="235"/>
      <w:bookmarkEnd w:id="236"/>
      <w:bookmarkEnd w:id="237"/>
    </w:p>
    <w:p w14:paraId="2B9D1630" w14:textId="77777777" w:rsidR="009D0410" w:rsidRPr="004639D1" w:rsidRDefault="009D0410" w:rsidP="009D0410">
      <w:pPr>
        <w:spacing w:line="480" w:lineRule="auto"/>
        <w:jc w:val="both"/>
        <w:rPr>
          <w:szCs w:val="24"/>
        </w:rPr>
      </w:pPr>
      <w:r w:rsidRPr="004639D1">
        <w:rPr>
          <w:szCs w:val="24"/>
        </w:rPr>
        <w:t>The implemented system is built to be both efficient and user-adaptable. Key features and configurations include:</w:t>
      </w:r>
    </w:p>
    <w:p w14:paraId="4468EE74" w14:textId="7FDA4908" w:rsidR="009D0410" w:rsidRPr="004639D1" w:rsidRDefault="009D0410" w:rsidP="009D0410">
      <w:pPr>
        <w:pStyle w:val="Heading3"/>
        <w:numPr>
          <w:ilvl w:val="3"/>
          <w:numId w:val="45"/>
        </w:numPr>
        <w:spacing w:before="40"/>
        <w:jc w:val="both"/>
        <w:rPr>
          <w:rFonts w:cs="Times New Roman"/>
          <w:szCs w:val="24"/>
        </w:rPr>
      </w:pPr>
      <w:bookmarkStart w:id="238" w:name="_Toc199505343"/>
      <w:bookmarkStart w:id="239" w:name="_Toc199510719"/>
      <w:bookmarkStart w:id="240" w:name="_Toc199513322"/>
      <w:bookmarkStart w:id="241" w:name="_Toc199715482"/>
      <w:r w:rsidRPr="004639D1">
        <w:rPr>
          <w:rFonts w:cs="Times New Roman"/>
          <w:szCs w:val="24"/>
        </w:rPr>
        <w:t>Software Environment:</w:t>
      </w:r>
      <w:bookmarkEnd w:id="238"/>
      <w:bookmarkEnd w:id="239"/>
      <w:bookmarkEnd w:id="240"/>
      <w:bookmarkEnd w:id="241"/>
    </w:p>
    <w:p w14:paraId="0890A8C4" w14:textId="77777777" w:rsidR="009D0410" w:rsidRPr="004639D1" w:rsidRDefault="009D0410" w:rsidP="009D0410">
      <w:pPr>
        <w:pStyle w:val="NormalWeb"/>
        <w:numPr>
          <w:ilvl w:val="0"/>
          <w:numId w:val="37"/>
        </w:numPr>
        <w:spacing w:line="480" w:lineRule="auto"/>
        <w:jc w:val="both"/>
        <w:rPr>
          <w:szCs w:val="24"/>
        </w:rPr>
      </w:pPr>
      <w:r w:rsidRPr="004639D1">
        <w:rPr>
          <w:rStyle w:val="Strong"/>
          <w:rFonts w:eastAsiaTheme="majorEastAsia"/>
          <w:szCs w:val="24"/>
        </w:rPr>
        <w:t>Platform</w:t>
      </w:r>
      <w:r w:rsidRPr="004639D1">
        <w:rPr>
          <w:szCs w:val="24"/>
        </w:rPr>
        <w:t>: MATLAB R2019a</w:t>
      </w:r>
    </w:p>
    <w:p w14:paraId="30A72BC4" w14:textId="77777777" w:rsidR="009D0410" w:rsidRPr="004639D1" w:rsidRDefault="009D0410" w:rsidP="009D0410">
      <w:pPr>
        <w:pStyle w:val="NormalWeb"/>
        <w:numPr>
          <w:ilvl w:val="0"/>
          <w:numId w:val="37"/>
        </w:numPr>
        <w:spacing w:line="480" w:lineRule="auto"/>
        <w:jc w:val="both"/>
        <w:rPr>
          <w:szCs w:val="24"/>
        </w:rPr>
      </w:pPr>
      <w:r w:rsidRPr="004639D1">
        <w:rPr>
          <w:rStyle w:val="Strong"/>
          <w:rFonts w:eastAsiaTheme="majorEastAsia"/>
          <w:szCs w:val="24"/>
        </w:rPr>
        <w:t>Programming Language</w:t>
      </w:r>
      <w:r w:rsidRPr="004639D1">
        <w:rPr>
          <w:szCs w:val="24"/>
        </w:rPr>
        <w:t>: MATLAB scripting</w:t>
      </w:r>
    </w:p>
    <w:p w14:paraId="1846B966" w14:textId="77777777" w:rsidR="009D0410" w:rsidRPr="004639D1" w:rsidRDefault="009D0410" w:rsidP="009D0410">
      <w:pPr>
        <w:pStyle w:val="NormalWeb"/>
        <w:numPr>
          <w:ilvl w:val="0"/>
          <w:numId w:val="37"/>
        </w:numPr>
        <w:spacing w:line="480" w:lineRule="auto"/>
        <w:jc w:val="both"/>
        <w:rPr>
          <w:szCs w:val="24"/>
        </w:rPr>
      </w:pPr>
      <w:r w:rsidRPr="004639D1">
        <w:rPr>
          <w:rStyle w:val="Strong"/>
          <w:rFonts w:eastAsiaTheme="majorEastAsia"/>
          <w:szCs w:val="24"/>
        </w:rPr>
        <w:t>Image Processing Toolbox</w:t>
      </w:r>
      <w:r w:rsidRPr="004639D1">
        <w:rPr>
          <w:szCs w:val="24"/>
        </w:rPr>
        <w:t>: Used for segmentation, edge detection, and morphological operations</w:t>
      </w:r>
    </w:p>
    <w:p w14:paraId="6C43448F" w14:textId="04536103" w:rsidR="009D0410" w:rsidRPr="004639D1" w:rsidRDefault="009D0410" w:rsidP="009D0410">
      <w:pPr>
        <w:pStyle w:val="NormalWeb"/>
        <w:numPr>
          <w:ilvl w:val="0"/>
          <w:numId w:val="37"/>
        </w:numPr>
        <w:spacing w:line="480" w:lineRule="auto"/>
        <w:jc w:val="both"/>
        <w:rPr>
          <w:szCs w:val="24"/>
        </w:rPr>
      </w:pPr>
      <w:r w:rsidRPr="004639D1">
        <w:rPr>
          <w:rStyle w:val="Strong"/>
          <w:rFonts w:eastAsiaTheme="majorEastAsia"/>
          <w:szCs w:val="24"/>
        </w:rPr>
        <w:t>Machine Learning Toolbox</w:t>
      </w:r>
      <w:r w:rsidRPr="004639D1">
        <w:rPr>
          <w:szCs w:val="24"/>
        </w:rPr>
        <w:t>: Used for model training, validation, and predictio</w:t>
      </w:r>
      <w:r w:rsidR="001F1523">
        <w:rPr>
          <w:szCs w:val="24"/>
        </w:rPr>
        <w:t>n</w:t>
      </w:r>
    </w:p>
    <w:p w14:paraId="6BAA1F3A" w14:textId="4516BD29" w:rsidR="009D0410" w:rsidRPr="004639D1" w:rsidRDefault="009D0410" w:rsidP="009D0410">
      <w:pPr>
        <w:pStyle w:val="Heading3"/>
        <w:numPr>
          <w:ilvl w:val="3"/>
          <w:numId w:val="45"/>
        </w:numPr>
        <w:spacing w:before="40"/>
        <w:jc w:val="both"/>
        <w:rPr>
          <w:rFonts w:cs="Times New Roman"/>
          <w:szCs w:val="24"/>
        </w:rPr>
      </w:pPr>
      <w:bookmarkStart w:id="242" w:name="_Toc199510720"/>
      <w:bookmarkStart w:id="243" w:name="_Toc199513323"/>
      <w:bookmarkStart w:id="244" w:name="_Toc199715483"/>
      <w:r w:rsidRPr="004639D1">
        <w:rPr>
          <w:rFonts w:cs="Times New Roman"/>
          <w:szCs w:val="24"/>
        </w:rPr>
        <w:t>Hardware Configuration:</w:t>
      </w:r>
      <w:bookmarkEnd w:id="242"/>
      <w:bookmarkEnd w:id="243"/>
      <w:bookmarkEnd w:id="244"/>
    </w:p>
    <w:p w14:paraId="787CE8E1" w14:textId="77777777" w:rsidR="009D0410" w:rsidRPr="004639D1" w:rsidRDefault="009D0410" w:rsidP="009D0410">
      <w:pPr>
        <w:pStyle w:val="NormalWeb"/>
        <w:numPr>
          <w:ilvl w:val="0"/>
          <w:numId w:val="38"/>
        </w:numPr>
        <w:spacing w:line="480" w:lineRule="auto"/>
        <w:jc w:val="both"/>
        <w:rPr>
          <w:szCs w:val="24"/>
        </w:rPr>
      </w:pPr>
      <w:r w:rsidRPr="004639D1">
        <w:rPr>
          <w:rStyle w:val="Strong"/>
          <w:rFonts w:eastAsiaTheme="majorEastAsia"/>
          <w:szCs w:val="24"/>
        </w:rPr>
        <w:t>Computer</w:t>
      </w:r>
      <w:r w:rsidRPr="004639D1">
        <w:rPr>
          <w:szCs w:val="24"/>
        </w:rPr>
        <w:t>: ASUS Vivo Book</w:t>
      </w:r>
    </w:p>
    <w:p w14:paraId="6AFF06D5" w14:textId="77777777" w:rsidR="009D0410" w:rsidRPr="004639D1" w:rsidRDefault="009D0410" w:rsidP="009D0410">
      <w:pPr>
        <w:pStyle w:val="NormalWeb"/>
        <w:numPr>
          <w:ilvl w:val="0"/>
          <w:numId w:val="38"/>
        </w:numPr>
        <w:spacing w:line="480" w:lineRule="auto"/>
        <w:jc w:val="both"/>
        <w:rPr>
          <w:szCs w:val="24"/>
        </w:rPr>
      </w:pPr>
      <w:r w:rsidRPr="004639D1">
        <w:rPr>
          <w:rStyle w:val="Strong"/>
          <w:rFonts w:eastAsiaTheme="majorEastAsia"/>
          <w:szCs w:val="24"/>
        </w:rPr>
        <w:t>Processor</w:t>
      </w:r>
      <w:r w:rsidRPr="004639D1">
        <w:rPr>
          <w:szCs w:val="24"/>
        </w:rPr>
        <w:t>: Intel Core i5, 11th Gen</w:t>
      </w:r>
    </w:p>
    <w:p w14:paraId="54B60666" w14:textId="77777777" w:rsidR="009D0410" w:rsidRPr="004639D1" w:rsidRDefault="009D0410" w:rsidP="009D0410">
      <w:pPr>
        <w:pStyle w:val="NormalWeb"/>
        <w:numPr>
          <w:ilvl w:val="0"/>
          <w:numId w:val="38"/>
        </w:numPr>
        <w:spacing w:line="480" w:lineRule="auto"/>
        <w:jc w:val="both"/>
        <w:rPr>
          <w:szCs w:val="24"/>
        </w:rPr>
      </w:pPr>
      <w:r w:rsidRPr="004639D1">
        <w:rPr>
          <w:rStyle w:val="Strong"/>
          <w:rFonts w:eastAsiaTheme="majorEastAsia"/>
          <w:szCs w:val="24"/>
        </w:rPr>
        <w:t>Memory</w:t>
      </w:r>
      <w:r w:rsidRPr="004639D1">
        <w:rPr>
          <w:szCs w:val="24"/>
        </w:rPr>
        <w:t>: 8 GB RAM</w:t>
      </w:r>
    </w:p>
    <w:p w14:paraId="66205BFB" w14:textId="4B912A3D" w:rsidR="009D0410" w:rsidRPr="004639D1" w:rsidRDefault="009D0410" w:rsidP="009D0410">
      <w:pPr>
        <w:pStyle w:val="NormalWeb"/>
        <w:numPr>
          <w:ilvl w:val="0"/>
          <w:numId w:val="38"/>
        </w:numPr>
        <w:spacing w:line="480" w:lineRule="auto"/>
        <w:jc w:val="both"/>
        <w:rPr>
          <w:szCs w:val="24"/>
        </w:rPr>
      </w:pPr>
      <w:r w:rsidRPr="004639D1">
        <w:rPr>
          <w:rStyle w:val="Strong"/>
          <w:rFonts w:eastAsiaTheme="majorEastAsia"/>
          <w:szCs w:val="24"/>
        </w:rPr>
        <w:t>Operating System</w:t>
      </w:r>
      <w:r w:rsidRPr="004639D1">
        <w:rPr>
          <w:szCs w:val="24"/>
        </w:rPr>
        <w:t>: Windows 1</w:t>
      </w:r>
      <w:r w:rsidR="00C85B1A">
        <w:rPr>
          <w:szCs w:val="24"/>
        </w:rPr>
        <w:t>1</w:t>
      </w:r>
      <w:r w:rsidRPr="004639D1">
        <w:rPr>
          <w:szCs w:val="24"/>
        </w:rPr>
        <w:t xml:space="preserve"> (64-bit)</w:t>
      </w:r>
    </w:p>
    <w:p w14:paraId="02759FBA" w14:textId="77777777" w:rsidR="009D0410" w:rsidRPr="004639D1" w:rsidRDefault="009D0410" w:rsidP="009D0410">
      <w:pPr>
        <w:pStyle w:val="NormalWeb"/>
        <w:numPr>
          <w:ilvl w:val="0"/>
          <w:numId w:val="38"/>
        </w:numPr>
        <w:spacing w:line="480" w:lineRule="auto"/>
        <w:jc w:val="both"/>
        <w:rPr>
          <w:szCs w:val="24"/>
        </w:rPr>
      </w:pPr>
      <w:r w:rsidRPr="004639D1">
        <w:rPr>
          <w:rStyle w:val="Strong"/>
          <w:rFonts w:eastAsiaTheme="majorEastAsia"/>
          <w:szCs w:val="24"/>
        </w:rPr>
        <w:t>Scanner Used</w:t>
      </w:r>
      <w:r w:rsidRPr="004639D1">
        <w:rPr>
          <w:szCs w:val="24"/>
        </w:rPr>
        <w:t>: Fujitsu Ricoh Fi-8170 Duplex Scanner (for consistent image input)</w:t>
      </w:r>
    </w:p>
    <w:p w14:paraId="757D597D" w14:textId="2E2F7CF3" w:rsidR="009D0410" w:rsidRPr="004639D1" w:rsidRDefault="009D0410" w:rsidP="009D0410">
      <w:pPr>
        <w:pStyle w:val="Heading3"/>
        <w:numPr>
          <w:ilvl w:val="3"/>
          <w:numId w:val="45"/>
        </w:numPr>
        <w:spacing w:before="40"/>
        <w:jc w:val="both"/>
        <w:rPr>
          <w:rFonts w:cs="Times New Roman"/>
          <w:szCs w:val="24"/>
        </w:rPr>
      </w:pPr>
      <w:bookmarkStart w:id="245" w:name="_Toc199510721"/>
      <w:bookmarkStart w:id="246" w:name="_Toc199513324"/>
      <w:bookmarkStart w:id="247" w:name="_Toc199715484"/>
      <w:r w:rsidRPr="004639D1">
        <w:rPr>
          <w:rFonts w:cs="Times New Roman"/>
          <w:szCs w:val="24"/>
        </w:rPr>
        <w:t>Functional Components:</w:t>
      </w:r>
      <w:bookmarkEnd w:id="245"/>
      <w:bookmarkEnd w:id="246"/>
      <w:bookmarkEnd w:id="247"/>
    </w:p>
    <w:p w14:paraId="64DF1615" w14:textId="77777777" w:rsidR="009D0410" w:rsidRPr="004639D1" w:rsidRDefault="009D0410" w:rsidP="009D0410">
      <w:pPr>
        <w:pStyle w:val="NormalWeb"/>
        <w:numPr>
          <w:ilvl w:val="0"/>
          <w:numId w:val="39"/>
        </w:numPr>
        <w:spacing w:line="480" w:lineRule="auto"/>
        <w:jc w:val="both"/>
        <w:rPr>
          <w:szCs w:val="24"/>
        </w:rPr>
      </w:pPr>
      <w:r w:rsidRPr="004639D1">
        <w:rPr>
          <w:rStyle w:val="Strong"/>
          <w:rFonts w:eastAsiaTheme="majorEastAsia"/>
          <w:szCs w:val="24"/>
        </w:rPr>
        <w:t>HSV Color Segmentation</w:t>
      </w:r>
      <w:r w:rsidRPr="004639D1">
        <w:rPr>
          <w:szCs w:val="24"/>
        </w:rPr>
        <w:t>: Converts RGB to HSV for uniform brightness</w:t>
      </w:r>
    </w:p>
    <w:p w14:paraId="5D5F1658" w14:textId="77777777" w:rsidR="009D0410" w:rsidRPr="004639D1" w:rsidRDefault="009D0410" w:rsidP="009D0410">
      <w:pPr>
        <w:pStyle w:val="NormalWeb"/>
        <w:numPr>
          <w:ilvl w:val="0"/>
          <w:numId w:val="39"/>
        </w:numPr>
        <w:spacing w:line="480" w:lineRule="auto"/>
        <w:jc w:val="both"/>
        <w:rPr>
          <w:szCs w:val="24"/>
        </w:rPr>
      </w:pPr>
      <w:r w:rsidRPr="004639D1">
        <w:rPr>
          <w:rStyle w:val="Strong"/>
          <w:rFonts w:eastAsiaTheme="majorEastAsia"/>
          <w:szCs w:val="24"/>
        </w:rPr>
        <w:t>Morphological Processing</w:t>
      </w:r>
      <w:r w:rsidRPr="004639D1">
        <w:rPr>
          <w:szCs w:val="24"/>
        </w:rPr>
        <w:t>: Enhances features such as watermark and security thread</w:t>
      </w:r>
    </w:p>
    <w:p w14:paraId="23E90B55" w14:textId="77777777" w:rsidR="009D0410" w:rsidRPr="004639D1" w:rsidRDefault="009D0410" w:rsidP="009D0410">
      <w:pPr>
        <w:pStyle w:val="NormalWeb"/>
        <w:numPr>
          <w:ilvl w:val="0"/>
          <w:numId w:val="39"/>
        </w:numPr>
        <w:spacing w:line="480" w:lineRule="auto"/>
        <w:jc w:val="both"/>
        <w:rPr>
          <w:szCs w:val="24"/>
        </w:rPr>
      </w:pPr>
      <w:r w:rsidRPr="004639D1">
        <w:rPr>
          <w:rStyle w:val="Strong"/>
          <w:rFonts w:eastAsiaTheme="majorEastAsia"/>
          <w:szCs w:val="24"/>
        </w:rPr>
        <w:t>GLCM Feature Extraction</w:t>
      </w:r>
      <w:r w:rsidRPr="004639D1">
        <w:rPr>
          <w:szCs w:val="24"/>
        </w:rPr>
        <w:t>: Captures detailed texture information</w:t>
      </w:r>
    </w:p>
    <w:p w14:paraId="3E647BCB" w14:textId="77777777" w:rsidR="009D0410" w:rsidRPr="004639D1" w:rsidRDefault="009D0410" w:rsidP="009D0410">
      <w:pPr>
        <w:pStyle w:val="NormalWeb"/>
        <w:numPr>
          <w:ilvl w:val="0"/>
          <w:numId w:val="39"/>
        </w:numPr>
        <w:spacing w:line="480" w:lineRule="auto"/>
        <w:jc w:val="both"/>
        <w:rPr>
          <w:szCs w:val="24"/>
        </w:rPr>
      </w:pPr>
      <w:r w:rsidRPr="004639D1">
        <w:rPr>
          <w:rStyle w:val="Strong"/>
          <w:rFonts w:eastAsiaTheme="majorEastAsia"/>
          <w:szCs w:val="24"/>
        </w:rPr>
        <w:t>Real-Time Classification</w:t>
      </w:r>
      <w:r w:rsidRPr="004639D1">
        <w:rPr>
          <w:szCs w:val="24"/>
        </w:rPr>
        <w:t>: Uses SVM to classify note as “REAL” or “FAKE” with a confidence score</w:t>
      </w:r>
    </w:p>
    <w:p w14:paraId="2FEDF243" w14:textId="4C493320" w:rsidR="009D0410" w:rsidRPr="004639D1" w:rsidRDefault="009D0410" w:rsidP="009D0410">
      <w:pPr>
        <w:pStyle w:val="NormalWeb"/>
        <w:numPr>
          <w:ilvl w:val="0"/>
          <w:numId w:val="39"/>
        </w:numPr>
        <w:spacing w:line="480" w:lineRule="auto"/>
        <w:jc w:val="both"/>
        <w:rPr>
          <w:szCs w:val="24"/>
        </w:rPr>
      </w:pPr>
      <w:r w:rsidRPr="004639D1">
        <w:rPr>
          <w:rStyle w:val="Strong"/>
          <w:rFonts w:eastAsiaTheme="majorEastAsia"/>
          <w:szCs w:val="24"/>
        </w:rPr>
        <w:lastRenderedPageBreak/>
        <w:t>Dataset Size</w:t>
      </w:r>
      <w:r w:rsidRPr="004639D1">
        <w:rPr>
          <w:szCs w:val="24"/>
        </w:rPr>
        <w:t xml:space="preserve">: </w:t>
      </w:r>
      <w:r w:rsidR="009B6B80">
        <w:rPr>
          <w:szCs w:val="24"/>
        </w:rPr>
        <w:t>2</w:t>
      </w:r>
      <w:r w:rsidRPr="004639D1">
        <w:rPr>
          <w:szCs w:val="24"/>
        </w:rPr>
        <w:t xml:space="preserve">00 real and </w:t>
      </w:r>
      <w:r w:rsidR="009B6B80">
        <w:rPr>
          <w:szCs w:val="24"/>
        </w:rPr>
        <w:t>2</w:t>
      </w:r>
      <w:r w:rsidRPr="004639D1">
        <w:rPr>
          <w:szCs w:val="24"/>
        </w:rPr>
        <w:t>00 fake images per denomination, split 70% (training), 15% (validation), 15% (testing)</w:t>
      </w:r>
    </w:p>
    <w:p w14:paraId="5673D42C" w14:textId="77777777" w:rsidR="009D0410" w:rsidRPr="004639D1" w:rsidRDefault="009D0410" w:rsidP="009D0410">
      <w:pPr>
        <w:pStyle w:val="NormalWeb"/>
        <w:spacing w:line="480" w:lineRule="auto"/>
        <w:jc w:val="both"/>
        <w:rPr>
          <w:szCs w:val="24"/>
        </w:rPr>
      </w:pPr>
      <w:r w:rsidRPr="004639D1">
        <w:rPr>
          <w:szCs w:val="24"/>
        </w:rPr>
        <w:t>This configuration ensures fast processing, high accuracy, and reproducibility of results.</w:t>
      </w:r>
    </w:p>
    <w:p w14:paraId="349F820A" w14:textId="28E69F34" w:rsidR="009D0410" w:rsidRPr="004639D1" w:rsidRDefault="009D0410" w:rsidP="009D0410">
      <w:pPr>
        <w:pStyle w:val="Heading2"/>
        <w:numPr>
          <w:ilvl w:val="2"/>
          <w:numId w:val="45"/>
        </w:numPr>
        <w:spacing w:before="40"/>
        <w:jc w:val="both"/>
        <w:rPr>
          <w:rFonts w:cs="Times New Roman"/>
          <w:szCs w:val="24"/>
        </w:rPr>
      </w:pPr>
      <w:bookmarkStart w:id="248" w:name="_Toc199505344"/>
      <w:bookmarkStart w:id="249" w:name="_Toc199510722"/>
      <w:bookmarkStart w:id="250" w:name="_Toc199513325"/>
      <w:bookmarkStart w:id="251" w:name="_Toc199715485"/>
      <w:r w:rsidRPr="004639D1">
        <w:rPr>
          <w:rFonts w:cs="Times New Roman"/>
          <w:szCs w:val="24"/>
        </w:rPr>
        <w:t>Performance and Accuracy</w:t>
      </w:r>
      <w:bookmarkEnd w:id="248"/>
      <w:bookmarkEnd w:id="249"/>
      <w:bookmarkEnd w:id="250"/>
      <w:bookmarkEnd w:id="251"/>
    </w:p>
    <w:p w14:paraId="664C7C3E" w14:textId="77777777" w:rsidR="009D0410" w:rsidRPr="004639D1" w:rsidRDefault="009D0410" w:rsidP="009D0410">
      <w:pPr>
        <w:pStyle w:val="NormalWeb"/>
        <w:spacing w:line="480" w:lineRule="auto"/>
        <w:jc w:val="both"/>
        <w:rPr>
          <w:szCs w:val="24"/>
        </w:rPr>
      </w:pPr>
      <w:r w:rsidRPr="004639D1">
        <w:rPr>
          <w:szCs w:val="24"/>
        </w:rPr>
        <w:t xml:space="preserve">The system’s performance was evaluated based on its ability to accurately classify Nigerian currency notes as genuine or counterfeit across varying denominations and conditions. The classifier was tested using standard evaluation metrics such as </w:t>
      </w:r>
      <w:r w:rsidRPr="004639D1">
        <w:rPr>
          <w:rStyle w:val="Strong"/>
          <w:rFonts w:eastAsiaTheme="majorEastAsia"/>
          <w:szCs w:val="24"/>
        </w:rPr>
        <w:t>accuracy, precision, recall, and F1-score</w:t>
      </w:r>
      <w:r w:rsidRPr="004639D1">
        <w:rPr>
          <w:szCs w:val="24"/>
        </w:rPr>
        <w:t>.</w:t>
      </w:r>
    </w:p>
    <w:p w14:paraId="1F4742B9" w14:textId="03CF02FD" w:rsidR="009D0410" w:rsidRPr="004639D1" w:rsidRDefault="009D0410" w:rsidP="009D0410">
      <w:pPr>
        <w:pStyle w:val="Heading3"/>
        <w:numPr>
          <w:ilvl w:val="3"/>
          <w:numId w:val="45"/>
        </w:numPr>
        <w:spacing w:before="40"/>
        <w:jc w:val="both"/>
        <w:rPr>
          <w:rFonts w:cs="Times New Roman"/>
          <w:b w:val="0"/>
          <w:bCs/>
          <w:szCs w:val="24"/>
        </w:rPr>
      </w:pPr>
      <w:bookmarkStart w:id="252" w:name="_Toc199505345"/>
      <w:bookmarkStart w:id="253" w:name="_Toc199510723"/>
      <w:bookmarkStart w:id="254" w:name="_Toc199513326"/>
      <w:bookmarkStart w:id="255" w:name="_Toc199715486"/>
      <w:r w:rsidRPr="004639D1">
        <w:rPr>
          <w:rStyle w:val="Strong"/>
          <w:rFonts w:cs="Times New Roman"/>
          <w:b/>
          <w:bCs w:val="0"/>
          <w:szCs w:val="24"/>
        </w:rPr>
        <w:t>Accuracy</w:t>
      </w:r>
      <w:bookmarkEnd w:id="252"/>
      <w:bookmarkEnd w:id="253"/>
      <w:bookmarkEnd w:id="254"/>
      <w:bookmarkEnd w:id="255"/>
    </w:p>
    <w:p w14:paraId="0BD771C7" w14:textId="77777777" w:rsidR="009D0410" w:rsidRPr="004639D1" w:rsidRDefault="009D0410" w:rsidP="009D0410">
      <w:pPr>
        <w:pStyle w:val="NormalWeb"/>
        <w:spacing w:line="480" w:lineRule="auto"/>
        <w:jc w:val="both"/>
        <w:rPr>
          <w:szCs w:val="24"/>
        </w:rPr>
      </w:pPr>
      <w:r w:rsidRPr="004639D1">
        <w:rPr>
          <w:szCs w:val="24"/>
        </w:rPr>
        <w:t xml:space="preserve">The overall classification accuracy of the machine learning model, particularly the SVM implementation was </w:t>
      </w:r>
      <w:r w:rsidRPr="004639D1">
        <w:rPr>
          <w:rStyle w:val="Strong"/>
          <w:rFonts w:eastAsiaTheme="majorEastAsia"/>
          <w:szCs w:val="24"/>
        </w:rPr>
        <w:t>90.5%</w:t>
      </w:r>
      <w:r w:rsidRPr="004639D1">
        <w:rPr>
          <w:szCs w:val="24"/>
        </w:rPr>
        <w:t>. Indicating that the system correctly identified real or fake notes in over nine out of every ten test cases. The model achieved high accuracy due to well-executed preprocessing, feature engineering, and hyperparameter tuning having high true positive rate, low false positive rate and texture feature effectiveness. Individual denomination accuracy results were as follows:</w:t>
      </w:r>
    </w:p>
    <w:p w14:paraId="6334861B"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b/>
          <w:bCs/>
          <w:szCs w:val="24"/>
        </w:rPr>
        <w:t>₦200 notes:</w:t>
      </w:r>
      <w:r w:rsidRPr="004639D1">
        <w:rPr>
          <w:rFonts w:eastAsia="Times New Roman"/>
          <w:szCs w:val="24"/>
        </w:rPr>
        <w:t xml:space="preserve"> 90.51%</w:t>
      </w:r>
    </w:p>
    <w:p w14:paraId="71099717"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b/>
          <w:bCs/>
          <w:szCs w:val="24"/>
        </w:rPr>
        <w:t>₦500 notes:</w:t>
      </w:r>
      <w:r w:rsidRPr="004639D1">
        <w:rPr>
          <w:rFonts w:eastAsia="Times New Roman"/>
          <w:szCs w:val="24"/>
        </w:rPr>
        <w:t xml:space="preserve"> 93.1%</w:t>
      </w:r>
    </w:p>
    <w:p w14:paraId="17F65308"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b/>
          <w:bCs/>
          <w:szCs w:val="24"/>
        </w:rPr>
        <w:t>₦1000 notes:</w:t>
      </w:r>
      <w:r w:rsidRPr="004639D1">
        <w:rPr>
          <w:rFonts w:eastAsia="Times New Roman"/>
          <w:szCs w:val="24"/>
        </w:rPr>
        <w:t xml:space="preserve"> 100% (in ideal lighting and condition)</w:t>
      </w:r>
    </w:p>
    <w:p w14:paraId="5FDC0F2E" w14:textId="68EF3855" w:rsidR="009D0410" w:rsidRPr="004639D1" w:rsidRDefault="009D0410" w:rsidP="009D0410">
      <w:pPr>
        <w:pStyle w:val="Heading3"/>
        <w:numPr>
          <w:ilvl w:val="3"/>
          <w:numId w:val="45"/>
        </w:numPr>
        <w:spacing w:before="40"/>
        <w:jc w:val="both"/>
        <w:rPr>
          <w:rFonts w:eastAsia="Times New Roman" w:cs="Times New Roman"/>
          <w:szCs w:val="24"/>
        </w:rPr>
      </w:pPr>
      <w:bookmarkStart w:id="256" w:name="_Toc199505346"/>
      <w:bookmarkStart w:id="257" w:name="_Toc199510724"/>
      <w:bookmarkStart w:id="258" w:name="_Toc199513327"/>
      <w:bookmarkStart w:id="259" w:name="_Toc199715487"/>
      <w:r w:rsidRPr="004639D1">
        <w:rPr>
          <w:rFonts w:cs="Times New Roman"/>
          <w:szCs w:val="24"/>
        </w:rPr>
        <w:lastRenderedPageBreak/>
        <w:t>Precision and Recall</w:t>
      </w:r>
      <w:bookmarkEnd w:id="256"/>
      <w:bookmarkEnd w:id="257"/>
      <w:bookmarkEnd w:id="258"/>
      <w:bookmarkEnd w:id="259"/>
    </w:p>
    <w:p w14:paraId="183F372C"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Precision refers to how many notes predicted as fake were truly fake, while recall refers to how many actual fake notes were correctly identified.</w:t>
      </w:r>
    </w:p>
    <w:p w14:paraId="4C345632" w14:textId="77777777" w:rsidR="009D0410" w:rsidRPr="004639D1" w:rsidRDefault="009D0410" w:rsidP="009D0410">
      <w:pPr>
        <w:numPr>
          <w:ilvl w:val="0"/>
          <w:numId w:val="40"/>
        </w:numPr>
        <w:spacing w:before="100" w:beforeAutospacing="1" w:after="100" w:afterAutospacing="1" w:line="480" w:lineRule="auto"/>
        <w:jc w:val="both"/>
        <w:rPr>
          <w:rFonts w:eastAsia="Times New Roman"/>
          <w:szCs w:val="24"/>
        </w:rPr>
      </w:pPr>
      <w:r w:rsidRPr="004639D1">
        <w:rPr>
          <w:rFonts w:eastAsia="Times New Roman"/>
          <w:szCs w:val="24"/>
        </w:rPr>
        <w:t xml:space="preserve">The </w:t>
      </w:r>
      <w:r w:rsidRPr="004639D1">
        <w:rPr>
          <w:rFonts w:eastAsia="Times New Roman"/>
          <w:b/>
          <w:bCs/>
          <w:szCs w:val="24"/>
        </w:rPr>
        <w:t>precision</w:t>
      </w:r>
      <w:r w:rsidRPr="004639D1">
        <w:rPr>
          <w:rFonts w:eastAsia="Times New Roman"/>
          <w:szCs w:val="24"/>
        </w:rPr>
        <w:t xml:space="preserve"> for counterfeit detection was high, especially for ₦1000 notes, indicating a low false positive rate.</w:t>
      </w:r>
    </w:p>
    <w:p w14:paraId="0EDB9362" w14:textId="77777777" w:rsidR="009D0410" w:rsidRPr="004639D1" w:rsidRDefault="009D0410" w:rsidP="009D0410">
      <w:pPr>
        <w:numPr>
          <w:ilvl w:val="0"/>
          <w:numId w:val="40"/>
        </w:numPr>
        <w:spacing w:before="100" w:beforeAutospacing="1" w:after="100" w:afterAutospacing="1" w:line="480" w:lineRule="auto"/>
        <w:jc w:val="both"/>
        <w:rPr>
          <w:rFonts w:eastAsia="Times New Roman"/>
          <w:szCs w:val="24"/>
        </w:rPr>
      </w:pPr>
      <w:r w:rsidRPr="004639D1">
        <w:rPr>
          <w:rFonts w:eastAsia="Times New Roman"/>
          <w:b/>
          <w:bCs/>
          <w:szCs w:val="24"/>
        </w:rPr>
        <w:t>Recall</w:t>
      </w:r>
      <w:r w:rsidRPr="004639D1">
        <w:rPr>
          <w:rFonts w:eastAsia="Times New Roman"/>
          <w:szCs w:val="24"/>
        </w:rPr>
        <w:t xml:space="preserve"> varied slightly depending on note quality, with some worn ₦500 notes presenting classification challenges due to faded features.</w:t>
      </w:r>
    </w:p>
    <w:p w14:paraId="18B1DA90" w14:textId="674F1D0B" w:rsidR="009D0410" w:rsidRPr="004639D1" w:rsidRDefault="009D0410" w:rsidP="009D0410">
      <w:pPr>
        <w:pStyle w:val="Heading3"/>
        <w:numPr>
          <w:ilvl w:val="3"/>
          <w:numId w:val="45"/>
        </w:numPr>
        <w:spacing w:before="40"/>
        <w:jc w:val="both"/>
        <w:rPr>
          <w:rFonts w:eastAsia="Times New Roman" w:cs="Times New Roman"/>
          <w:szCs w:val="24"/>
        </w:rPr>
      </w:pPr>
      <w:bookmarkStart w:id="260" w:name="_Toc199505347"/>
      <w:bookmarkStart w:id="261" w:name="_Toc199510725"/>
      <w:bookmarkStart w:id="262" w:name="_Toc199513328"/>
      <w:bookmarkStart w:id="263" w:name="_Toc199715488"/>
      <w:r w:rsidRPr="004639D1">
        <w:rPr>
          <w:rFonts w:cs="Times New Roman"/>
          <w:szCs w:val="24"/>
        </w:rPr>
        <w:t>F1-Score</w:t>
      </w:r>
      <w:bookmarkEnd w:id="260"/>
      <w:bookmarkEnd w:id="261"/>
      <w:bookmarkEnd w:id="262"/>
      <w:bookmarkEnd w:id="263"/>
    </w:p>
    <w:p w14:paraId="7A1A967C"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The F1-score balanced precision and recall, offering a comprehensive measure of the system’s reliability:</w:t>
      </w:r>
    </w:p>
    <w:p w14:paraId="690BFA85" w14:textId="77777777" w:rsidR="009D0410" w:rsidRPr="004639D1" w:rsidRDefault="009D0410" w:rsidP="009D0410">
      <w:pPr>
        <w:numPr>
          <w:ilvl w:val="0"/>
          <w:numId w:val="41"/>
        </w:numPr>
        <w:spacing w:before="100" w:beforeAutospacing="1" w:after="100" w:afterAutospacing="1" w:line="480" w:lineRule="auto"/>
        <w:jc w:val="both"/>
        <w:rPr>
          <w:rFonts w:eastAsia="Times New Roman"/>
          <w:szCs w:val="24"/>
        </w:rPr>
      </w:pPr>
      <w:r w:rsidRPr="004639D1">
        <w:rPr>
          <w:rFonts w:eastAsia="Times New Roman"/>
          <w:szCs w:val="24"/>
        </w:rPr>
        <w:t>₦200 notes: 0.91</w:t>
      </w:r>
    </w:p>
    <w:p w14:paraId="0B96BAAE" w14:textId="77777777" w:rsidR="009D0410" w:rsidRPr="004639D1" w:rsidRDefault="009D0410" w:rsidP="009D0410">
      <w:pPr>
        <w:numPr>
          <w:ilvl w:val="0"/>
          <w:numId w:val="41"/>
        </w:numPr>
        <w:spacing w:before="100" w:beforeAutospacing="1" w:after="100" w:afterAutospacing="1" w:line="480" w:lineRule="auto"/>
        <w:jc w:val="both"/>
        <w:rPr>
          <w:rFonts w:eastAsia="Times New Roman"/>
          <w:szCs w:val="24"/>
        </w:rPr>
      </w:pPr>
      <w:r w:rsidRPr="004639D1">
        <w:rPr>
          <w:rFonts w:eastAsia="Times New Roman"/>
          <w:szCs w:val="24"/>
        </w:rPr>
        <w:t>₦500 notes: 0.89</w:t>
      </w:r>
    </w:p>
    <w:p w14:paraId="30844A14" w14:textId="77777777" w:rsidR="009D0410" w:rsidRPr="004639D1" w:rsidRDefault="009D0410" w:rsidP="009D0410">
      <w:pPr>
        <w:numPr>
          <w:ilvl w:val="0"/>
          <w:numId w:val="41"/>
        </w:numPr>
        <w:spacing w:before="100" w:beforeAutospacing="1" w:after="100" w:afterAutospacing="1" w:line="480" w:lineRule="auto"/>
        <w:jc w:val="both"/>
        <w:rPr>
          <w:rFonts w:eastAsia="Times New Roman"/>
          <w:szCs w:val="24"/>
        </w:rPr>
      </w:pPr>
      <w:r w:rsidRPr="004639D1">
        <w:rPr>
          <w:rFonts w:eastAsia="Times New Roman"/>
          <w:szCs w:val="24"/>
        </w:rPr>
        <w:t>₦1000 notes: 0.96</w:t>
      </w:r>
    </w:p>
    <w:p w14:paraId="5E1AA2D4" w14:textId="5F2B8341" w:rsidR="009D0410" w:rsidRPr="004639D1" w:rsidRDefault="009D0410" w:rsidP="009D0410">
      <w:pPr>
        <w:pStyle w:val="Heading3"/>
        <w:numPr>
          <w:ilvl w:val="3"/>
          <w:numId w:val="45"/>
        </w:numPr>
        <w:spacing w:before="40"/>
        <w:jc w:val="both"/>
        <w:rPr>
          <w:rFonts w:cs="Times New Roman"/>
          <w:szCs w:val="24"/>
        </w:rPr>
      </w:pPr>
      <w:bookmarkStart w:id="264" w:name="_Toc199510726"/>
      <w:bookmarkStart w:id="265" w:name="_Toc199513329"/>
      <w:bookmarkStart w:id="266" w:name="_Toc199715489"/>
      <w:r w:rsidRPr="004639D1">
        <w:rPr>
          <w:rFonts w:cs="Times New Roman"/>
          <w:szCs w:val="24"/>
        </w:rPr>
        <w:t>Reliable Communication</w:t>
      </w:r>
      <w:bookmarkEnd w:id="264"/>
      <w:bookmarkEnd w:id="265"/>
      <w:bookmarkEnd w:id="266"/>
    </w:p>
    <w:p w14:paraId="3EE57662" w14:textId="77777777" w:rsidR="009D0410" w:rsidRPr="004639D1" w:rsidRDefault="009D0410" w:rsidP="009D0410">
      <w:pPr>
        <w:spacing w:before="100" w:beforeAutospacing="1" w:after="100" w:afterAutospacing="1" w:line="480" w:lineRule="auto"/>
        <w:jc w:val="both"/>
        <w:rPr>
          <w:szCs w:val="24"/>
        </w:rPr>
      </w:pPr>
      <w:r w:rsidRPr="004639D1">
        <w:rPr>
          <w:szCs w:val="24"/>
        </w:rPr>
        <w:t>This reliable communication channel ensures users can trust the system's decisions and act accordingly without confusion. For a real-world detection system, the clarity and reliability of feedback or output are essential. In this system:</w:t>
      </w:r>
    </w:p>
    <w:p w14:paraId="03FB5F81" w14:textId="77777777" w:rsidR="009D0410" w:rsidRPr="004639D1" w:rsidRDefault="009D0410" w:rsidP="009D0410">
      <w:pPr>
        <w:pStyle w:val="NormalWeb"/>
        <w:numPr>
          <w:ilvl w:val="0"/>
          <w:numId w:val="44"/>
        </w:numPr>
        <w:spacing w:line="480" w:lineRule="auto"/>
        <w:jc w:val="both"/>
        <w:rPr>
          <w:szCs w:val="24"/>
        </w:rPr>
      </w:pPr>
      <w:r w:rsidRPr="004639D1">
        <w:rPr>
          <w:rStyle w:val="Strong"/>
          <w:rFonts w:eastAsiaTheme="majorEastAsia"/>
          <w:szCs w:val="24"/>
        </w:rPr>
        <w:t>Binary Output Classification</w:t>
      </w:r>
      <w:r w:rsidRPr="004639D1">
        <w:rPr>
          <w:szCs w:val="24"/>
        </w:rPr>
        <w:t>: The system clearly classifies each note as either “REAL” or “FAKE” using a decision logic value (e.g., 1 for REAL, 2 for FAKE).</w:t>
      </w:r>
    </w:p>
    <w:p w14:paraId="5D8B796E" w14:textId="77777777" w:rsidR="009D0410" w:rsidRPr="004639D1" w:rsidRDefault="009D0410" w:rsidP="009D0410">
      <w:pPr>
        <w:pStyle w:val="NormalWeb"/>
        <w:numPr>
          <w:ilvl w:val="0"/>
          <w:numId w:val="44"/>
        </w:numPr>
        <w:spacing w:line="480" w:lineRule="auto"/>
        <w:jc w:val="both"/>
        <w:rPr>
          <w:szCs w:val="24"/>
        </w:rPr>
      </w:pPr>
      <w:r w:rsidRPr="004639D1">
        <w:rPr>
          <w:rStyle w:val="Strong"/>
          <w:rFonts w:eastAsiaTheme="majorEastAsia"/>
          <w:szCs w:val="24"/>
        </w:rPr>
        <w:t>Confidence Score</w:t>
      </w:r>
      <w:r w:rsidRPr="004639D1">
        <w:rPr>
          <w:szCs w:val="24"/>
        </w:rPr>
        <w:t>: Alongside predictions, the system outputs a confidence score indicating how sure it is about its classification, enhancing transparency.</w:t>
      </w:r>
    </w:p>
    <w:p w14:paraId="4ABE5930" w14:textId="77777777" w:rsidR="009D0410" w:rsidRPr="004639D1" w:rsidRDefault="009D0410" w:rsidP="009D0410">
      <w:pPr>
        <w:pStyle w:val="NormalWeb"/>
        <w:numPr>
          <w:ilvl w:val="0"/>
          <w:numId w:val="44"/>
        </w:numPr>
        <w:spacing w:line="480" w:lineRule="auto"/>
        <w:jc w:val="both"/>
        <w:rPr>
          <w:szCs w:val="24"/>
        </w:rPr>
      </w:pPr>
      <w:r w:rsidRPr="004639D1">
        <w:rPr>
          <w:rStyle w:val="Strong"/>
          <w:rFonts w:eastAsiaTheme="majorEastAsia"/>
          <w:szCs w:val="24"/>
        </w:rPr>
        <w:lastRenderedPageBreak/>
        <w:t>Error Reporting</w:t>
      </w:r>
      <w:r w:rsidRPr="004639D1">
        <w:rPr>
          <w:szCs w:val="24"/>
        </w:rPr>
        <w:t>: In cases of uncertain classification (low confidence), the system can flag the note for manual review, ensuring critical communication to the user</w:t>
      </w:r>
    </w:p>
    <w:p w14:paraId="03705351" w14:textId="2A291F3B" w:rsidR="009D0410" w:rsidRPr="004639D1" w:rsidRDefault="009D0410" w:rsidP="009D0410">
      <w:pPr>
        <w:pStyle w:val="Heading3"/>
        <w:numPr>
          <w:ilvl w:val="3"/>
          <w:numId w:val="45"/>
        </w:numPr>
        <w:spacing w:before="40"/>
        <w:jc w:val="both"/>
        <w:rPr>
          <w:rFonts w:cs="Times New Roman"/>
          <w:szCs w:val="24"/>
        </w:rPr>
      </w:pPr>
      <w:bookmarkStart w:id="267" w:name="_Toc199505348"/>
      <w:bookmarkStart w:id="268" w:name="_Toc199510727"/>
      <w:bookmarkStart w:id="269" w:name="_Toc199513330"/>
      <w:bookmarkStart w:id="270" w:name="_Toc199715490"/>
      <w:r w:rsidRPr="004639D1">
        <w:rPr>
          <w:rFonts w:cs="Times New Roman"/>
          <w:szCs w:val="24"/>
        </w:rPr>
        <w:t>Confusion Matrix</w:t>
      </w:r>
      <w:bookmarkEnd w:id="267"/>
      <w:bookmarkEnd w:id="268"/>
      <w:bookmarkEnd w:id="269"/>
      <w:bookmarkEnd w:id="270"/>
    </w:p>
    <w:p w14:paraId="07390BD8"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A confusion matrix was used to analyze true positives, false positives, true negatives, and false negatives. The model demonstrated:</w:t>
      </w:r>
    </w:p>
    <w:p w14:paraId="32880089" w14:textId="36D8E213" w:rsidR="009D0410" w:rsidRPr="004639D1" w:rsidRDefault="009D0410" w:rsidP="009D0410">
      <w:pPr>
        <w:numPr>
          <w:ilvl w:val="0"/>
          <w:numId w:val="42"/>
        </w:numPr>
        <w:spacing w:before="100" w:beforeAutospacing="1" w:after="100" w:afterAutospacing="1" w:line="480" w:lineRule="auto"/>
        <w:jc w:val="both"/>
        <w:rPr>
          <w:rFonts w:eastAsia="Times New Roman"/>
          <w:szCs w:val="24"/>
        </w:rPr>
      </w:pPr>
      <w:r w:rsidRPr="004639D1">
        <w:rPr>
          <w:rFonts w:eastAsia="Times New Roman"/>
          <w:b/>
          <w:bCs/>
          <w:szCs w:val="24"/>
        </w:rPr>
        <w:t>Low false positives</w:t>
      </w:r>
      <w:r w:rsidRPr="004639D1">
        <w:rPr>
          <w:rFonts w:eastAsia="Times New Roman"/>
          <w:szCs w:val="24"/>
        </w:rPr>
        <w:t xml:space="preserve"> (labe</w:t>
      </w:r>
      <w:r w:rsidR="00FC16C8">
        <w:rPr>
          <w:rFonts w:eastAsia="Times New Roman"/>
          <w:szCs w:val="24"/>
        </w:rPr>
        <w:t>l</w:t>
      </w:r>
      <w:r w:rsidRPr="004639D1">
        <w:rPr>
          <w:rFonts w:eastAsia="Times New Roman"/>
          <w:szCs w:val="24"/>
        </w:rPr>
        <w:t>ling real notes as fake)</w:t>
      </w:r>
    </w:p>
    <w:p w14:paraId="268961E9" w14:textId="77777777" w:rsidR="009D0410" w:rsidRPr="004639D1" w:rsidRDefault="009D0410" w:rsidP="009D0410">
      <w:pPr>
        <w:numPr>
          <w:ilvl w:val="0"/>
          <w:numId w:val="42"/>
        </w:numPr>
        <w:spacing w:before="100" w:beforeAutospacing="1" w:after="100" w:afterAutospacing="1" w:line="480" w:lineRule="auto"/>
        <w:jc w:val="both"/>
        <w:rPr>
          <w:rFonts w:eastAsia="Times New Roman"/>
          <w:szCs w:val="24"/>
        </w:rPr>
      </w:pPr>
      <w:r w:rsidRPr="004639D1">
        <w:rPr>
          <w:rFonts w:eastAsia="Times New Roman"/>
          <w:b/>
          <w:bCs/>
          <w:szCs w:val="24"/>
        </w:rPr>
        <w:t>Moderate false negatives</w:t>
      </w:r>
      <w:r w:rsidRPr="004639D1">
        <w:rPr>
          <w:rFonts w:eastAsia="Times New Roman"/>
          <w:szCs w:val="24"/>
        </w:rPr>
        <w:t xml:space="preserve"> in poor lighting or damaged conditions</w:t>
      </w:r>
      <w:r w:rsidRPr="004639D1">
        <w:rPr>
          <w:rFonts w:eastAsia="Times New Roman"/>
          <w:szCs w:val="24"/>
        </w:rPr>
        <w:br/>
        <w:t>This further confirms the model’s strong reliability and real-world applicability.</w:t>
      </w:r>
    </w:p>
    <w:p w14:paraId="7F7DEED3" w14:textId="77A02CCE" w:rsidR="009D0410" w:rsidRPr="004639D1" w:rsidRDefault="009D0410" w:rsidP="009D0410">
      <w:pPr>
        <w:pStyle w:val="Heading2"/>
        <w:numPr>
          <w:ilvl w:val="3"/>
          <w:numId w:val="45"/>
        </w:numPr>
        <w:spacing w:before="40"/>
        <w:jc w:val="both"/>
        <w:rPr>
          <w:rFonts w:cs="Times New Roman"/>
          <w:szCs w:val="24"/>
        </w:rPr>
      </w:pPr>
      <w:bookmarkStart w:id="271" w:name="_Toc199510728"/>
      <w:bookmarkStart w:id="272" w:name="_Toc199513331"/>
      <w:bookmarkStart w:id="273" w:name="_Toc199715491"/>
      <w:r w:rsidRPr="004639D1">
        <w:rPr>
          <w:rFonts w:cs="Times New Roman"/>
          <w:szCs w:val="24"/>
        </w:rPr>
        <w:t>Real-Time Processing</w:t>
      </w:r>
      <w:bookmarkEnd w:id="271"/>
      <w:bookmarkEnd w:id="272"/>
      <w:bookmarkEnd w:id="273"/>
    </w:p>
    <w:p w14:paraId="1D4003EC" w14:textId="77777777" w:rsidR="009D0410" w:rsidRPr="004639D1" w:rsidRDefault="009D0410" w:rsidP="009D0410">
      <w:pPr>
        <w:spacing w:line="480" w:lineRule="auto"/>
        <w:jc w:val="both"/>
        <w:rPr>
          <w:szCs w:val="24"/>
        </w:rPr>
      </w:pPr>
      <w:r w:rsidRPr="004639D1">
        <w:rPr>
          <w:szCs w:val="24"/>
        </w:rPr>
        <w:t>There was an efficient use of built-in image processing and ML toolboxes minimized lag. Morphological filtering and GLCM computations completed within seconds per image. The system was tested on a standard consumer laptop (Intel Core i5, 8GB RAM) and achieved processing times of less than 1 second per note. This real-time performance is essential for high-throughput environments like cash-counting machines, retail counters, and ATMs, where delays can affect customer experience and efficiency.</w:t>
      </w:r>
    </w:p>
    <w:p w14:paraId="3BE34489" w14:textId="77777777" w:rsidR="009D0410" w:rsidRPr="004639D1" w:rsidRDefault="009D0410" w:rsidP="009D0410">
      <w:pPr>
        <w:spacing w:line="480" w:lineRule="auto"/>
        <w:jc w:val="both"/>
        <w:rPr>
          <w:szCs w:val="24"/>
        </w:rPr>
      </w:pPr>
    </w:p>
    <w:p w14:paraId="18C90068" w14:textId="58804E57" w:rsidR="009D0410" w:rsidRPr="004639D1" w:rsidRDefault="009D0410" w:rsidP="009D0410">
      <w:pPr>
        <w:pStyle w:val="Heading3"/>
        <w:numPr>
          <w:ilvl w:val="3"/>
          <w:numId w:val="45"/>
        </w:numPr>
        <w:spacing w:before="40"/>
        <w:jc w:val="both"/>
        <w:rPr>
          <w:rFonts w:cs="Times New Roman"/>
          <w:szCs w:val="24"/>
        </w:rPr>
      </w:pPr>
      <w:bookmarkStart w:id="274" w:name="_Toc199505349"/>
      <w:bookmarkStart w:id="275" w:name="_Toc199510729"/>
      <w:bookmarkStart w:id="276" w:name="_Toc199513332"/>
      <w:bookmarkStart w:id="277" w:name="_Toc199715492"/>
      <w:r w:rsidRPr="004639D1">
        <w:rPr>
          <w:rFonts w:cs="Times New Roman"/>
          <w:szCs w:val="24"/>
        </w:rPr>
        <w:t>Robustness</w:t>
      </w:r>
      <w:bookmarkEnd w:id="274"/>
      <w:bookmarkEnd w:id="275"/>
      <w:bookmarkEnd w:id="276"/>
      <w:bookmarkEnd w:id="277"/>
    </w:p>
    <w:p w14:paraId="722157F1"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The model retained high performance under varying conditions:</w:t>
      </w:r>
    </w:p>
    <w:p w14:paraId="0437A14E" w14:textId="77777777" w:rsidR="009D0410" w:rsidRPr="004639D1" w:rsidRDefault="009D0410" w:rsidP="009D0410">
      <w:pPr>
        <w:numPr>
          <w:ilvl w:val="0"/>
          <w:numId w:val="43"/>
        </w:numPr>
        <w:spacing w:before="100" w:beforeAutospacing="1" w:after="100" w:afterAutospacing="1" w:line="480" w:lineRule="auto"/>
        <w:jc w:val="both"/>
        <w:rPr>
          <w:rFonts w:eastAsia="Times New Roman"/>
          <w:szCs w:val="24"/>
        </w:rPr>
      </w:pPr>
      <w:r w:rsidRPr="004639D1">
        <w:rPr>
          <w:rFonts w:eastAsia="Times New Roman"/>
          <w:szCs w:val="24"/>
        </w:rPr>
        <w:t>Rotated notes (horizontal, vertical, diagonal)</w:t>
      </w:r>
    </w:p>
    <w:p w14:paraId="6533DE69" w14:textId="77777777" w:rsidR="009D0410" w:rsidRPr="004639D1" w:rsidRDefault="009D0410" w:rsidP="009D0410">
      <w:pPr>
        <w:numPr>
          <w:ilvl w:val="0"/>
          <w:numId w:val="43"/>
        </w:numPr>
        <w:spacing w:before="100" w:beforeAutospacing="1" w:after="100" w:afterAutospacing="1" w:line="480" w:lineRule="auto"/>
        <w:jc w:val="both"/>
        <w:rPr>
          <w:rFonts w:eastAsia="Times New Roman"/>
          <w:szCs w:val="24"/>
        </w:rPr>
      </w:pPr>
      <w:r w:rsidRPr="004639D1">
        <w:rPr>
          <w:rFonts w:eastAsia="Times New Roman"/>
          <w:szCs w:val="24"/>
        </w:rPr>
        <w:t>Torn or crumpled notes</w:t>
      </w:r>
    </w:p>
    <w:p w14:paraId="11E86160" w14:textId="77777777" w:rsidR="009D0410" w:rsidRPr="004639D1" w:rsidRDefault="009D0410" w:rsidP="009D0410">
      <w:pPr>
        <w:numPr>
          <w:ilvl w:val="0"/>
          <w:numId w:val="43"/>
        </w:numPr>
        <w:spacing w:before="100" w:beforeAutospacing="1" w:after="100" w:afterAutospacing="1" w:line="480" w:lineRule="auto"/>
        <w:jc w:val="both"/>
        <w:rPr>
          <w:rFonts w:eastAsia="Times New Roman"/>
          <w:szCs w:val="24"/>
        </w:rPr>
      </w:pPr>
      <w:r w:rsidRPr="004639D1">
        <w:rPr>
          <w:rFonts w:eastAsia="Times New Roman"/>
          <w:szCs w:val="24"/>
        </w:rPr>
        <w:t>Smudged or ink-stained regions</w:t>
      </w:r>
    </w:p>
    <w:p w14:paraId="1AEC63B0" w14:textId="77777777" w:rsidR="009D0410" w:rsidRPr="004639D1" w:rsidRDefault="009D0410" w:rsidP="009D0410">
      <w:pPr>
        <w:spacing w:line="480" w:lineRule="auto"/>
        <w:jc w:val="both"/>
        <w:rPr>
          <w:szCs w:val="24"/>
        </w:rPr>
      </w:pPr>
      <w:r w:rsidRPr="004639D1">
        <w:rPr>
          <w:szCs w:val="24"/>
        </w:rPr>
        <w:lastRenderedPageBreak/>
        <w:t xml:space="preserve">These evaluations confirm that the Machine Learning-based system is not only accurate but </w:t>
      </w:r>
      <w:r w:rsidRPr="004639D1">
        <w:rPr>
          <w:rStyle w:val="Strong"/>
          <w:szCs w:val="24"/>
        </w:rPr>
        <w:t>resilient</w:t>
      </w:r>
      <w:r w:rsidRPr="004639D1">
        <w:rPr>
          <w:szCs w:val="24"/>
        </w:rPr>
        <w:t xml:space="preserve"> and capable of adapting to the complexities of real-world currency verification.</w:t>
      </w:r>
    </w:p>
    <w:p w14:paraId="4D079CB4" w14:textId="57ECD51B" w:rsidR="009D0410" w:rsidRPr="004639D1" w:rsidRDefault="009D0410" w:rsidP="009D0410">
      <w:pPr>
        <w:pStyle w:val="Heading2"/>
        <w:numPr>
          <w:ilvl w:val="2"/>
          <w:numId w:val="45"/>
        </w:numPr>
        <w:spacing w:before="40"/>
        <w:jc w:val="both"/>
        <w:rPr>
          <w:rFonts w:cs="Times New Roman"/>
          <w:szCs w:val="24"/>
        </w:rPr>
      </w:pPr>
      <w:bookmarkStart w:id="278" w:name="_Toc199505350"/>
      <w:bookmarkStart w:id="279" w:name="_Toc199510730"/>
      <w:bookmarkStart w:id="280" w:name="_Toc199513333"/>
      <w:bookmarkStart w:id="281" w:name="_Toc199715493"/>
      <w:r w:rsidRPr="004639D1">
        <w:rPr>
          <w:rFonts w:cs="Times New Roman"/>
          <w:szCs w:val="24"/>
        </w:rPr>
        <w:t>Importance of the System</w:t>
      </w:r>
      <w:bookmarkEnd w:id="278"/>
      <w:bookmarkEnd w:id="279"/>
      <w:bookmarkEnd w:id="280"/>
      <w:bookmarkEnd w:id="281"/>
    </w:p>
    <w:p w14:paraId="381378A3" w14:textId="77777777" w:rsidR="009D0410" w:rsidRPr="004639D1" w:rsidRDefault="009D0410" w:rsidP="009D0410">
      <w:pPr>
        <w:spacing w:line="480" w:lineRule="auto"/>
        <w:jc w:val="both"/>
        <w:rPr>
          <w:b/>
          <w:szCs w:val="24"/>
        </w:rPr>
      </w:pPr>
      <w:r w:rsidRPr="004639D1">
        <w:rPr>
          <w:szCs w:val="24"/>
        </w:rPr>
        <w:t>The development and deployment of a machine learning-based counterfeit detection system hold critical importance across social, economic, and technological domains in Nigeria and beyond:</w:t>
      </w:r>
    </w:p>
    <w:p w14:paraId="5E07D77C" w14:textId="061A56E5" w:rsidR="009D0410" w:rsidRPr="004639D1" w:rsidRDefault="009D0410" w:rsidP="009D0410">
      <w:pPr>
        <w:pStyle w:val="Heading3"/>
        <w:numPr>
          <w:ilvl w:val="3"/>
          <w:numId w:val="45"/>
        </w:numPr>
        <w:spacing w:before="40"/>
        <w:jc w:val="both"/>
        <w:rPr>
          <w:rFonts w:cs="Times New Roman"/>
          <w:b w:val="0"/>
          <w:szCs w:val="24"/>
        </w:rPr>
      </w:pPr>
      <w:bookmarkStart w:id="282" w:name="_Toc199510731"/>
      <w:bookmarkStart w:id="283" w:name="_Toc199513334"/>
      <w:bookmarkStart w:id="284" w:name="_Toc199715494"/>
      <w:r w:rsidRPr="004639D1">
        <w:rPr>
          <w:rStyle w:val="Strong"/>
          <w:rFonts w:cs="Times New Roman"/>
          <w:b/>
          <w:bCs w:val="0"/>
          <w:szCs w:val="24"/>
        </w:rPr>
        <w:t>Scalable Solution for Financial Institutions</w:t>
      </w:r>
      <w:bookmarkEnd w:id="282"/>
      <w:bookmarkEnd w:id="283"/>
      <w:bookmarkEnd w:id="284"/>
    </w:p>
    <w:p w14:paraId="295A3DE9" w14:textId="10EAE87A" w:rsidR="009D0410" w:rsidRPr="004639D1" w:rsidRDefault="009D0410" w:rsidP="009D0410">
      <w:pPr>
        <w:pStyle w:val="NormalWeb"/>
        <w:spacing w:line="480" w:lineRule="auto"/>
        <w:jc w:val="both"/>
        <w:rPr>
          <w:szCs w:val="24"/>
        </w:rPr>
      </w:pPr>
      <w:r w:rsidRPr="004639D1">
        <w:rPr>
          <w:szCs w:val="24"/>
        </w:rPr>
        <w:t>The system is designed to be scalable and adaptable for large transaction environments. Whether deployed in ATMs, point-of-sale terminals, or bank cash counters, it maintains performance without sacrificing accuracy. It is also suitable for smaller financial institutions and remote areas with limited access to manual inspection expertise. This system, aids central banks and regulators in curbing financial crimes and offers a tool for compliance audits, cash traceability, and policy enforcement</w:t>
      </w:r>
    </w:p>
    <w:p w14:paraId="0605E266" w14:textId="2AF8A90F" w:rsidR="009D0410" w:rsidRPr="004639D1" w:rsidRDefault="009D0410" w:rsidP="009D0410">
      <w:pPr>
        <w:pStyle w:val="Heading3"/>
        <w:numPr>
          <w:ilvl w:val="3"/>
          <w:numId w:val="45"/>
        </w:numPr>
        <w:spacing w:before="40"/>
        <w:jc w:val="both"/>
        <w:rPr>
          <w:rFonts w:eastAsia="Times New Roman" w:cs="Times New Roman"/>
          <w:szCs w:val="24"/>
        </w:rPr>
      </w:pPr>
      <w:bookmarkStart w:id="285" w:name="_Toc199505351"/>
      <w:bookmarkStart w:id="286" w:name="_Toc199510732"/>
      <w:bookmarkStart w:id="287" w:name="_Toc199513335"/>
      <w:bookmarkStart w:id="288" w:name="_Toc199715495"/>
      <w:r w:rsidRPr="004639D1">
        <w:rPr>
          <w:rFonts w:cs="Times New Roman"/>
          <w:szCs w:val="24"/>
        </w:rPr>
        <w:t>Economic Impact</w:t>
      </w:r>
      <w:bookmarkEnd w:id="285"/>
      <w:bookmarkEnd w:id="286"/>
      <w:bookmarkEnd w:id="287"/>
      <w:bookmarkEnd w:id="288"/>
      <w:r w:rsidRPr="004639D1">
        <w:rPr>
          <w:rFonts w:eastAsia="Times New Roman" w:cs="Times New Roman"/>
          <w:szCs w:val="24"/>
        </w:rPr>
        <w:t xml:space="preserve"> </w:t>
      </w:r>
    </w:p>
    <w:p w14:paraId="2ACB12DC" w14:textId="77777777" w:rsidR="009D0410" w:rsidRPr="004639D1" w:rsidRDefault="009D0410" w:rsidP="009D0410">
      <w:pPr>
        <w:pStyle w:val="NormalWeb"/>
        <w:spacing w:line="480" w:lineRule="auto"/>
        <w:jc w:val="both"/>
        <w:rPr>
          <w:szCs w:val="24"/>
        </w:rPr>
      </w:pPr>
      <w:r w:rsidRPr="004639D1">
        <w:rPr>
          <w:szCs w:val="24"/>
        </w:rPr>
        <w:t>Although the initial development may involve software, hardware, and training investments, the long-term benefits such as reduced fraud losses and minimal labor costs make the system economically viable. It also protects national currency value, safeguards institutions from reputational damage and regulatory penalties. This system reduces costs associated with fraud investigations and cash rejection</w:t>
      </w:r>
    </w:p>
    <w:p w14:paraId="4B9F576A" w14:textId="3706FAA8" w:rsidR="009D0410" w:rsidRPr="004639D1" w:rsidRDefault="009D0410" w:rsidP="009D0410">
      <w:pPr>
        <w:pStyle w:val="Heading3"/>
        <w:numPr>
          <w:ilvl w:val="3"/>
          <w:numId w:val="45"/>
        </w:numPr>
        <w:spacing w:before="40"/>
        <w:jc w:val="both"/>
        <w:rPr>
          <w:rFonts w:cs="Times New Roman"/>
          <w:b w:val="0"/>
          <w:bCs/>
          <w:szCs w:val="24"/>
        </w:rPr>
      </w:pPr>
      <w:bookmarkStart w:id="289" w:name="_Toc199510733"/>
      <w:bookmarkStart w:id="290" w:name="_Toc199513336"/>
      <w:bookmarkStart w:id="291" w:name="_Toc199715496"/>
      <w:r w:rsidRPr="004639D1">
        <w:rPr>
          <w:rStyle w:val="Strong"/>
          <w:rFonts w:cs="Times New Roman"/>
          <w:b/>
          <w:bCs w:val="0"/>
          <w:szCs w:val="24"/>
        </w:rPr>
        <w:lastRenderedPageBreak/>
        <w:t>Financial Security and Anti-Fraud Protection</w:t>
      </w:r>
      <w:bookmarkEnd w:id="289"/>
      <w:bookmarkEnd w:id="290"/>
      <w:bookmarkEnd w:id="291"/>
    </w:p>
    <w:p w14:paraId="263B9253" w14:textId="1EE5454C" w:rsidR="009D0410" w:rsidRPr="004639D1" w:rsidRDefault="009D0410" w:rsidP="009D0410">
      <w:pPr>
        <w:pStyle w:val="NormalWeb"/>
        <w:spacing w:line="480" w:lineRule="auto"/>
        <w:jc w:val="both"/>
        <w:rPr>
          <w:szCs w:val="24"/>
        </w:rPr>
      </w:pPr>
      <w:r w:rsidRPr="004639D1">
        <w:rPr>
          <w:szCs w:val="24"/>
        </w:rPr>
        <w:t>This system significantly reduces the risk of counterfeit currency infiltrating the financial system. By automating the verification of notes, it ensures only genuine currency circulates, thereby protecting businesses, individuals, and national financial structures.</w:t>
      </w:r>
    </w:p>
    <w:p w14:paraId="566932A6" w14:textId="3456EBEC" w:rsidR="009D0410" w:rsidRPr="004639D1" w:rsidRDefault="009D0410" w:rsidP="009D0410">
      <w:pPr>
        <w:pStyle w:val="Heading3"/>
        <w:numPr>
          <w:ilvl w:val="3"/>
          <w:numId w:val="45"/>
        </w:numPr>
        <w:spacing w:before="40"/>
        <w:jc w:val="both"/>
        <w:rPr>
          <w:rFonts w:cs="Times New Roman"/>
          <w:b w:val="0"/>
          <w:bCs/>
          <w:szCs w:val="24"/>
        </w:rPr>
      </w:pPr>
      <w:bookmarkStart w:id="292" w:name="_Toc199510734"/>
      <w:bookmarkStart w:id="293" w:name="_Toc199513337"/>
      <w:bookmarkStart w:id="294" w:name="_Toc199715497"/>
      <w:r w:rsidRPr="004639D1">
        <w:rPr>
          <w:rStyle w:val="Strong"/>
          <w:rFonts w:cs="Times New Roman"/>
          <w:b/>
          <w:bCs w:val="0"/>
          <w:szCs w:val="24"/>
        </w:rPr>
        <w:t>Speed, Accuracy, and Scalability</w:t>
      </w:r>
      <w:bookmarkEnd w:id="292"/>
      <w:bookmarkEnd w:id="293"/>
      <w:bookmarkEnd w:id="294"/>
    </w:p>
    <w:p w14:paraId="1CC8E27F" w14:textId="77777777" w:rsidR="009D0410" w:rsidRPr="004639D1" w:rsidRDefault="009D0410" w:rsidP="009D0410">
      <w:pPr>
        <w:pStyle w:val="NormalWeb"/>
        <w:spacing w:line="480" w:lineRule="auto"/>
        <w:jc w:val="both"/>
        <w:rPr>
          <w:szCs w:val="24"/>
        </w:rPr>
      </w:pPr>
      <w:r w:rsidRPr="004639D1">
        <w:rPr>
          <w:szCs w:val="24"/>
        </w:rPr>
        <w:t>Manual detection methods, like human inspection, are error-prone and time-consuming. Machine learning systems, however, provide rapid classification with consistent accuracy, even under varying conditions such as worn, torn, or poorly lit notes. The model can also scale efficiently to handle thousands of notes per day in high-transaction environments.</w:t>
      </w:r>
    </w:p>
    <w:p w14:paraId="61A5F3F5" w14:textId="6A59D68E" w:rsidR="009D0410" w:rsidRPr="004639D1" w:rsidRDefault="009D0410" w:rsidP="009D0410">
      <w:pPr>
        <w:pStyle w:val="Heading3"/>
        <w:numPr>
          <w:ilvl w:val="3"/>
          <w:numId w:val="45"/>
        </w:numPr>
        <w:spacing w:before="40"/>
        <w:jc w:val="both"/>
        <w:rPr>
          <w:rFonts w:cs="Times New Roman"/>
          <w:b w:val="0"/>
          <w:bCs/>
          <w:szCs w:val="24"/>
        </w:rPr>
      </w:pPr>
      <w:bookmarkStart w:id="295" w:name="_Toc199510735"/>
      <w:bookmarkStart w:id="296" w:name="_Toc199513338"/>
      <w:bookmarkStart w:id="297" w:name="_Toc199715498"/>
      <w:r w:rsidRPr="004639D1">
        <w:rPr>
          <w:rStyle w:val="Strong"/>
          <w:rFonts w:cs="Times New Roman"/>
          <w:b/>
          <w:bCs w:val="0"/>
          <w:szCs w:val="24"/>
        </w:rPr>
        <w:t>Accessibility for Underserved Areas</w:t>
      </w:r>
      <w:bookmarkEnd w:id="295"/>
      <w:bookmarkEnd w:id="296"/>
      <w:bookmarkEnd w:id="297"/>
    </w:p>
    <w:p w14:paraId="368CE555" w14:textId="77777777" w:rsidR="009D0410" w:rsidRPr="004639D1" w:rsidRDefault="009D0410" w:rsidP="009D0410">
      <w:pPr>
        <w:pStyle w:val="NormalWeb"/>
        <w:spacing w:line="480" w:lineRule="auto"/>
        <w:jc w:val="both"/>
        <w:rPr>
          <w:szCs w:val="24"/>
        </w:rPr>
      </w:pPr>
      <w:r w:rsidRPr="004639D1">
        <w:rPr>
          <w:szCs w:val="24"/>
        </w:rPr>
        <w:t>Through modular design and potential mobile integration, this system can be deployed in rural and semi-urban regions where manual expertise is limited. It democratizes access to financial security tools for small-scale merchants, rural banks, and microfinance institutions.</w:t>
      </w:r>
    </w:p>
    <w:p w14:paraId="5646B3DC" w14:textId="44843D1A" w:rsidR="009D0410" w:rsidRPr="004639D1" w:rsidRDefault="009D0410" w:rsidP="009D0410">
      <w:pPr>
        <w:pStyle w:val="Heading3"/>
        <w:numPr>
          <w:ilvl w:val="3"/>
          <w:numId w:val="45"/>
        </w:numPr>
        <w:spacing w:before="40"/>
        <w:jc w:val="both"/>
        <w:rPr>
          <w:rFonts w:cs="Times New Roman"/>
          <w:b w:val="0"/>
          <w:bCs/>
          <w:szCs w:val="24"/>
        </w:rPr>
      </w:pPr>
      <w:bookmarkStart w:id="298" w:name="_Toc199510736"/>
      <w:bookmarkStart w:id="299" w:name="_Toc199513339"/>
      <w:bookmarkStart w:id="300" w:name="_Toc199715499"/>
      <w:r w:rsidRPr="004639D1">
        <w:rPr>
          <w:rStyle w:val="Strong"/>
          <w:rFonts w:cs="Times New Roman"/>
          <w:b/>
          <w:bCs w:val="0"/>
          <w:szCs w:val="24"/>
        </w:rPr>
        <w:t>Advancement of Technical Expertise</w:t>
      </w:r>
      <w:bookmarkEnd w:id="298"/>
      <w:bookmarkEnd w:id="299"/>
      <w:bookmarkEnd w:id="300"/>
    </w:p>
    <w:p w14:paraId="716EF1C9" w14:textId="77777777" w:rsidR="009D0410" w:rsidRPr="004639D1" w:rsidRDefault="009D0410" w:rsidP="009D0410">
      <w:pPr>
        <w:pStyle w:val="NormalWeb"/>
        <w:spacing w:line="480" w:lineRule="auto"/>
        <w:jc w:val="both"/>
        <w:rPr>
          <w:szCs w:val="24"/>
        </w:rPr>
      </w:pPr>
      <w:r w:rsidRPr="004639D1">
        <w:rPr>
          <w:szCs w:val="24"/>
        </w:rPr>
        <w:t>Adopting this system supports capacity building in the financial sector by exposing professionals to machine learning, data processing, and intelligent systems. It encourages innovation and technical literacy among users and maintainers of the system.</w:t>
      </w:r>
    </w:p>
    <w:p w14:paraId="483E9751" w14:textId="742B5584" w:rsidR="009D0410" w:rsidRPr="004639D1" w:rsidRDefault="009D0410" w:rsidP="009D0410">
      <w:pPr>
        <w:pStyle w:val="Heading3"/>
        <w:numPr>
          <w:ilvl w:val="3"/>
          <w:numId w:val="45"/>
        </w:numPr>
        <w:spacing w:before="40"/>
        <w:jc w:val="both"/>
        <w:rPr>
          <w:rFonts w:cs="Times New Roman"/>
          <w:b w:val="0"/>
          <w:bCs/>
          <w:szCs w:val="24"/>
        </w:rPr>
      </w:pPr>
      <w:bookmarkStart w:id="301" w:name="_Toc199510737"/>
      <w:bookmarkStart w:id="302" w:name="_Toc199513340"/>
      <w:bookmarkStart w:id="303" w:name="_Toc199715500"/>
      <w:r w:rsidRPr="004639D1">
        <w:rPr>
          <w:rStyle w:val="Strong"/>
          <w:rFonts w:cs="Times New Roman"/>
          <w:b/>
          <w:bCs w:val="0"/>
          <w:szCs w:val="24"/>
        </w:rPr>
        <w:t>Foundation for Future Research and Innovation</w:t>
      </w:r>
      <w:bookmarkEnd w:id="301"/>
      <w:bookmarkEnd w:id="302"/>
      <w:bookmarkEnd w:id="303"/>
    </w:p>
    <w:p w14:paraId="243FDC76" w14:textId="77777777" w:rsidR="009D0410" w:rsidRPr="004639D1" w:rsidRDefault="009D0410" w:rsidP="009D0410">
      <w:pPr>
        <w:pStyle w:val="NormalWeb"/>
        <w:spacing w:line="480" w:lineRule="auto"/>
        <w:jc w:val="both"/>
        <w:rPr>
          <w:szCs w:val="24"/>
        </w:rPr>
      </w:pPr>
      <w:r w:rsidRPr="004639D1">
        <w:rPr>
          <w:szCs w:val="24"/>
        </w:rPr>
        <w:t>This work lays the groundwork for future enhancements such as:</w:t>
      </w:r>
    </w:p>
    <w:p w14:paraId="40F97322" w14:textId="77777777" w:rsidR="009D0410" w:rsidRPr="004639D1" w:rsidRDefault="009D0410" w:rsidP="009D0410">
      <w:pPr>
        <w:pStyle w:val="NormalWeb"/>
        <w:numPr>
          <w:ilvl w:val="0"/>
          <w:numId w:val="46"/>
        </w:numPr>
        <w:spacing w:line="480" w:lineRule="auto"/>
        <w:jc w:val="both"/>
        <w:rPr>
          <w:szCs w:val="24"/>
        </w:rPr>
      </w:pPr>
      <w:r w:rsidRPr="004639D1">
        <w:rPr>
          <w:szCs w:val="24"/>
        </w:rPr>
        <w:t>Hybrid models (CNN + SVM)</w:t>
      </w:r>
    </w:p>
    <w:p w14:paraId="3CC2B824" w14:textId="77777777" w:rsidR="009D0410" w:rsidRPr="004639D1" w:rsidRDefault="009D0410" w:rsidP="009D0410">
      <w:pPr>
        <w:pStyle w:val="NormalWeb"/>
        <w:numPr>
          <w:ilvl w:val="0"/>
          <w:numId w:val="46"/>
        </w:numPr>
        <w:spacing w:line="480" w:lineRule="auto"/>
        <w:jc w:val="both"/>
        <w:rPr>
          <w:szCs w:val="24"/>
        </w:rPr>
      </w:pPr>
      <w:r w:rsidRPr="004639D1">
        <w:rPr>
          <w:szCs w:val="24"/>
        </w:rPr>
        <w:lastRenderedPageBreak/>
        <w:t>Real-time mobile applications</w:t>
      </w:r>
    </w:p>
    <w:p w14:paraId="151F2049" w14:textId="0998A9DD" w:rsidR="009D0410" w:rsidRPr="004639D1" w:rsidRDefault="009D0410" w:rsidP="009D0410">
      <w:pPr>
        <w:pStyle w:val="NormalWeb"/>
        <w:numPr>
          <w:ilvl w:val="0"/>
          <w:numId w:val="46"/>
        </w:numPr>
        <w:spacing w:line="480" w:lineRule="auto"/>
        <w:rPr>
          <w:szCs w:val="24"/>
        </w:rPr>
      </w:pPr>
      <w:r w:rsidRPr="004639D1">
        <w:rPr>
          <w:szCs w:val="24"/>
        </w:rPr>
        <w:t>Cross-currency recognition systems</w:t>
      </w:r>
      <w:r w:rsidRPr="004639D1">
        <w:rPr>
          <w:szCs w:val="24"/>
        </w:rPr>
        <w:br/>
        <w:t>It contributes to the academic and professional advancement of AI in financial applications.</w:t>
      </w:r>
    </w:p>
    <w:p w14:paraId="662656E0" w14:textId="09DFD5B2" w:rsidR="009D0410" w:rsidRPr="004639D1" w:rsidRDefault="009D0410" w:rsidP="009D0410">
      <w:pPr>
        <w:pStyle w:val="Heading2"/>
        <w:numPr>
          <w:ilvl w:val="1"/>
          <w:numId w:val="45"/>
        </w:numPr>
        <w:spacing w:before="40"/>
        <w:jc w:val="both"/>
        <w:rPr>
          <w:rFonts w:cs="Times New Roman"/>
          <w:szCs w:val="24"/>
        </w:rPr>
      </w:pPr>
      <w:bookmarkStart w:id="304" w:name="_Toc199510738"/>
      <w:bookmarkStart w:id="305" w:name="_Toc199513341"/>
      <w:bookmarkStart w:id="306" w:name="_Toc199715501"/>
      <w:r w:rsidRPr="004639D1">
        <w:rPr>
          <w:rFonts w:cs="Times New Roman"/>
          <w:szCs w:val="24"/>
        </w:rPr>
        <w:t>Recommendations</w:t>
      </w:r>
      <w:bookmarkEnd w:id="304"/>
      <w:bookmarkEnd w:id="305"/>
      <w:bookmarkEnd w:id="306"/>
    </w:p>
    <w:p w14:paraId="67DFBEB7" w14:textId="77777777" w:rsidR="009D0410" w:rsidRPr="004639D1" w:rsidRDefault="009D0410" w:rsidP="009D0410">
      <w:pPr>
        <w:pStyle w:val="NormalWeb"/>
        <w:spacing w:line="480" w:lineRule="auto"/>
        <w:jc w:val="both"/>
        <w:rPr>
          <w:szCs w:val="24"/>
        </w:rPr>
      </w:pPr>
      <w:r w:rsidRPr="004639D1">
        <w:rPr>
          <w:szCs w:val="24"/>
        </w:rPr>
        <w:t>The following suggestions are put forth in order to optimize the counterfeits Naira notes detection and to enhance the effectiveness, scalability, and practical deployment of the machine learning-based counterfeit currency detection system,</w:t>
      </w:r>
    </w:p>
    <w:p w14:paraId="0DA46F8A" w14:textId="36D5F838" w:rsidR="009D0410" w:rsidRPr="004639D1" w:rsidRDefault="009D0410" w:rsidP="009D0410">
      <w:pPr>
        <w:pStyle w:val="Heading3"/>
        <w:numPr>
          <w:ilvl w:val="1"/>
          <w:numId w:val="45"/>
        </w:numPr>
        <w:spacing w:before="40"/>
        <w:jc w:val="both"/>
        <w:rPr>
          <w:rFonts w:eastAsia="Times New Roman" w:cs="Times New Roman"/>
          <w:szCs w:val="24"/>
        </w:rPr>
      </w:pPr>
      <w:bookmarkStart w:id="307" w:name="_Toc199510739"/>
      <w:bookmarkStart w:id="308" w:name="_Toc199513342"/>
      <w:bookmarkStart w:id="309" w:name="_Toc199715502"/>
      <w:r w:rsidRPr="004639D1">
        <w:rPr>
          <w:rFonts w:eastAsia="Times New Roman" w:cs="Times New Roman"/>
          <w:szCs w:val="24"/>
        </w:rPr>
        <w:t>Expand the Dataset with Greater Diversity</w:t>
      </w:r>
      <w:bookmarkEnd w:id="307"/>
      <w:bookmarkEnd w:id="308"/>
      <w:bookmarkEnd w:id="309"/>
      <w:r w:rsidRPr="004639D1">
        <w:rPr>
          <w:rFonts w:eastAsia="Times New Roman" w:cs="Times New Roman"/>
          <w:szCs w:val="24"/>
        </w:rPr>
        <w:t xml:space="preserve"> </w:t>
      </w:r>
    </w:p>
    <w:p w14:paraId="7857BAAD"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The current dataset includes ₦200, ₦500, and ₦1000 notes under varied scanning conditions. Future implementations should expand to include:</w:t>
      </w:r>
    </w:p>
    <w:p w14:paraId="58A16BDE" w14:textId="77777777" w:rsidR="009D0410" w:rsidRPr="004639D1" w:rsidRDefault="009D0410" w:rsidP="009D0410">
      <w:pPr>
        <w:pStyle w:val="ListParagraph"/>
        <w:numPr>
          <w:ilvl w:val="0"/>
          <w:numId w:val="47"/>
        </w:numPr>
        <w:spacing w:before="100" w:beforeAutospacing="1" w:after="100" w:afterAutospacing="1" w:line="480" w:lineRule="auto"/>
        <w:jc w:val="both"/>
        <w:rPr>
          <w:rFonts w:eastAsia="Times New Roman"/>
          <w:szCs w:val="24"/>
        </w:rPr>
      </w:pPr>
      <w:r w:rsidRPr="004639D1">
        <w:rPr>
          <w:rFonts w:eastAsia="Times New Roman"/>
          <w:szCs w:val="24"/>
        </w:rPr>
        <w:t>Other denominations (₦50, ₦100, ₦20, ₦10, ₦5)</w:t>
      </w:r>
    </w:p>
    <w:p w14:paraId="43B40894" w14:textId="77777777" w:rsidR="009D0410" w:rsidRPr="004639D1" w:rsidRDefault="009D0410" w:rsidP="009D0410">
      <w:pPr>
        <w:pStyle w:val="ListParagraph"/>
        <w:numPr>
          <w:ilvl w:val="0"/>
          <w:numId w:val="47"/>
        </w:numPr>
        <w:spacing w:before="100" w:beforeAutospacing="1" w:after="100" w:afterAutospacing="1" w:line="480" w:lineRule="auto"/>
        <w:jc w:val="both"/>
        <w:rPr>
          <w:rFonts w:eastAsia="Times New Roman"/>
          <w:szCs w:val="24"/>
        </w:rPr>
      </w:pPr>
      <w:r w:rsidRPr="004639D1">
        <w:rPr>
          <w:rFonts w:eastAsia="Times New Roman"/>
          <w:szCs w:val="24"/>
        </w:rPr>
        <w:t>Notes in worse physical conditions (e.g., extremely worn, water-damaged, or defaced)</w:t>
      </w:r>
    </w:p>
    <w:p w14:paraId="6CB9E2F0" w14:textId="77777777" w:rsidR="009D0410" w:rsidRPr="004639D1" w:rsidRDefault="009D0410" w:rsidP="009D0410">
      <w:pPr>
        <w:pStyle w:val="ListParagraph"/>
        <w:numPr>
          <w:ilvl w:val="0"/>
          <w:numId w:val="47"/>
        </w:numPr>
        <w:spacing w:before="100" w:beforeAutospacing="1" w:after="100" w:afterAutospacing="1" w:line="480" w:lineRule="auto"/>
        <w:jc w:val="both"/>
        <w:rPr>
          <w:rFonts w:eastAsia="Times New Roman"/>
          <w:szCs w:val="24"/>
        </w:rPr>
      </w:pPr>
      <w:r w:rsidRPr="004639D1">
        <w:rPr>
          <w:rFonts w:eastAsia="Times New Roman"/>
          <w:szCs w:val="24"/>
        </w:rPr>
        <w:t>More environmental variables such as extreme lighting, glare, and background clutter</w:t>
      </w:r>
    </w:p>
    <w:p w14:paraId="324414D6" w14:textId="77777777" w:rsidR="009D0410" w:rsidRPr="004639D1" w:rsidRDefault="009D0410" w:rsidP="009D0410">
      <w:pPr>
        <w:pStyle w:val="ListParagraph"/>
        <w:numPr>
          <w:ilvl w:val="0"/>
          <w:numId w:val="47"/>
        </w:numPr>
        <w:spacing w:before="100" w:beforeAutospacing="1" w:after="100" w:afterAutospacing="1" w:line="480" w:lineRule="auto"/>
        <w:jc w:val="both"/>
        <w:rPr>
          <w:rFonts w:eastAsia="Times New Roman"/>
          <w:szCs w:val="24"/>
        </w:rPr>
      </w:pPr>
      <w:r w:rsidRPr="004639D1">
        <w:rPr>
          <w:rFonts w:eastAsia="Times New Roman"/>
          <w:szCs w:val="24"/>
        </w:rPr>
        <w:t>A larger and more diverse dataset will improve model robustness and reduce bias during classification.</w:t>
      </w:r>
    </w:p>
    <w:p w14:paraId="78E0351F" w14:textId="4A0E594E" w:rsidR="009D0410" w:rsidRPr="004639D1" w:rsidRDefault="009D0410" w:rsidP="009D0410">
      <w:pPr>
        <w:pStyle w:val="Heading3"/>
        <w:numPr>
          <w:ilvl w:val="2"/>
          <w:numId w:val="45"/>
        </w:numPr>
        <w:spacing w:before="40"/>
        <w:jc w:val="both"/>
        <w:rPr>
          <w:rFonts w:eastAsia="Times New Roman" w:cs="Times New Roman"/>
          <w:szCs w:val="24"/>
        </w:rPr>
      </w:pPr>
      <w:bookmarkStart w:id="310" w:name="_Toc199510740"/>
      <w:bookmarkStart w:id="311" w:name="_Toc199513343"/>
      <w:bookmarkStart w:id="312" w:name="_Toc199715503"/>
      <w:r w:rsidRPr="004639D1">
        <w:rPr>
          <w:rFonts w:eastAsia="Times New Roman" w:cs="Times New Roman"/>
          <w:szCs w:val="24"/>
        </w:rPr>
        <w:t>Integrate Deep Learning Techniques</w:t>
      </w:r>
      <w:bookmarkEnd w:id="310"/>
      <w:bookmarkEnd w:id="311"/>
      <w:bookmarkEnd w:id="312"/>
      <w:r w:rsidRPr="004639D1">
        <w:rPr>
          <w:rFonts w:eastAsia="Times New Roman" w:cs="Times New Roman"/>
          <w:szCs w:val="24"/>
        </w:rPr>
        <w:t xml:space="preserve"> </w:t>
      </w:r>
    </w:p>
    <w:p w14:paraId="4C62EF3B"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 xml:space="preserve">This project implemented a combination of machine learning models including </w:t>
      </w:r>
      <w:r w:rsidRPr="004639D1">
        <w:rPr>
          <w:rFonts w:eastAsia="Times New Roman"/>
          <w:b/>
          <w:bCs/>
          <w:szCs w:val="24"/>
        </w:rPr>
        <w:t>Support Vector Machine (SVM)</w:t>
      </w:r>
      <w:r w:rsidRPr="004639D1">
        <w:rPr>
          <w:rFonts w:eastAsia="Times New Roman"/>
          <w:szCs w:val="24"/>
        </w:rPr>
        <w:t xml:space="preserve">, </w:t>
      </w:r>
      <w:r w:rsidRPr="004639D1">
        <w:rPr>
          <w:rFonts w:eastAsia="Times New Roman"/>
          <w:b/>
          <w:bCs/>
          <w:szCs w:val="24"/>
        </w:rPr>
        <w:t>Convolutional Neural Network (CNN)</w:t>
      </w:r>
      <w:r w:rsidRPr="004639D1">
        <w:rPr>
          <w:rFonts w:eastAsia="Times New Roman"/>
          <w:szCs w:val="24"/>
        </w:rPr>
        <w:t xml:space="preserve">, and </w:t>
      </w:r>
      <w:r w:rsidRPr="004639D1">
        <w:rPr>
          <w:rFonts w:eastAsia="Times New Roman"/>
          <w:b/>
          <w:bCs/>
          <w:szCs w:val="24"/>
        </w:rPr>
        <w:t>K-Nearest Neighbors (KNN)</w:t>
      </w:r>
      <w:r w:rsidRPr="004639D1">
        <w:rPr>
          <w:rFonts w:eastAsia="Times New Roman"/>
          <w:szCs w:val="24"/>
        </w:rPr>
        <w:t xml:space="preserve"> to classify Nigerian currency notes effectively. Future improvements should focus on:</w:t>
      </w:r>
    </w:p>
    <w:p w14:paraId="0A8085C6" w14:textId="77777777" w:rsidR="009D0410" w:rsidRPr="004639D1" w:rsidRDefault="009D0410" w:rsidP="009D0410">
      <w:pPr>
        <w:numPr>
          <w:ilvl w:val="0"/>
          <w:numId w:val="48"/>
        </w:numPr>
        <w:spacing w:before="100" w:beforeAutospacing="1" w:after="100" w:afterAutospacing="1" w:line="480" w:lineRule="auto"/>
        <w:jc w:val="both"/>
        <w:rPr>
          <w:rFonts w:eastAsia="Times New Roman"/>
          <w:szCs w:val="24"/>
        </w:rPr>
      </w:pPr>
      <w:r w:rsidRPr="004639D1">
        <w:rPr>
          <w:rFonts w:eastAsia="Times New Roman"/>
          <w:szCs w:val="24"/>
        </w:rPr>
        <w:lastRenderedPageBreak/>
        <w:t xml:space="preserve">Conducting </w:t>
      </w:r>
      <w:r w:rsidRPr="004639D1">
        <w:rPr>
          <w:rFonts w:eastAsia="Times New Roman"/>
          <w:b/>
          <w:bCs/>
          <w:szCs w:val="24"/>
        </w:rPr>
        <w:t>comparative performance analysis</w:t>
      </w:r>
      <w:r w:rsidRPr="004639D1">
        <w:rPr>
          <w:rFonts w:eastAsia="Times New Roman"/>
          <w:szCs w:val="24"/>
        </w:rPr>
        <w:t xml:space="preserve"> across various note conditions and environments</w:t>
      </w:r>
    </w:p>
    <w:p w14:paraId="7F98C083" w14:textId="77777777" w:rsidR="009D0410" w:rsidRPr="004639D1" w:rsidRDefault="009D0410" w:rsidP="009D0410">
      <w:pPr>
        <w:numPr>
          <w:ilvl w:val="0"/>
          <w:numId w:val="48"/>
        </w:numPr>
        <w:spacing w:before="100" w:beforeAutospacing="1" w:after="100" w:afterAutospacing="1" w:line="480" w:lineRule="auto"/>
        <w:jc w:val="both"/>
        <w:rPr>
          <w:rFonts w:eastAsia="Times New Roman"/>
          <w:szCs w:val="24"/>
        </w:rPr>
      </w:pPr>
      <w:r w:rsidRPr="004639D1">
        <w:rPr>
          <w:rFonts w:eastAsia="Times New Roman"/>
          <w:szCs w:val="24"/>
        </w:rPr>
        <w:t xml:space="preserve">Applying </w:t>
      </w:r>
      <w:r w:rsidRPr="004639D1">
        <w:rPr>
          <w:rFonts w:eastAsia="Times New Roman"/>
          <w:b/>
          <w:bCs/>
          <w:szCs w:val="24"/>
        </w:rPr>
        <w:t>ensemble learning</w:t>
      </w:r>
      <w:r w:rsidRPr="004639D1">
        <w:rPr>
          <w:rFonts w:eastAsia="Times New Roman"/>
          <w:szCs w:val="24"/>
        </w:rPr>
        <w:t xml:space="preserve"> to combine strengths of SVM, CNN, and KNN for higher accuracy</w:t>
      </w:r>
    </w:p>
    <w:p w14:paraId="221E5BA6" w14:textId="77777777" w:rsidR="009D0410" w:rsidRPr="004639D1" w:rsidRDefault="009D0410" w:rsidP="009D0410">
      <w:pPr>
        <w:numPr>
          <w:ilvl w:val="0"/>
          <w:numId w:val="48"/>
        </w:numPr>
        <w:spacing w:before="100" w:beforeAutospacing="1" w:after="100" w:afterAutospacing="1" w:line="480" w:lineRule="auto"/>
        <w:jc w:val="both"/>
        <w:rPr>
          <w:rFonts w:eastAsia="Times New Roman"/>
          <w:szCs w:val="24"/>
        </w:rPr>
      </w:pPr>
      <w:r w:rsidRPr="004639D1">
        <w:rPr>
          <w:rFonts w:eastAsia="Times New Roman"/>
          <w:szCs w:val="24"/>
        </w:rPr>
        <w:t xml:space="preserve">Utilizing </w:t>
      </w:r>
      <w:r w:rsidRPr="004639D1">
        <w:rPr>
          <w:rFonts w:eastAsia="Times New Roman"/>
          <w:b/>
          <w:bCs/>
          <w:szCs w:val="24"/>
        </w:rPr>
        <w:t>pre-trained CNN models</w:t>
      </w:r>
      <w:r w:rsidRPr="004639D1">
        <w:rPr>
          <w:rFonts w:eastAsia="Times New Roman"/>
          <w:szCs w:val="24"/>
        </w:rPr>
        <w:t xml:space="preserve"> via transfer learning to improve feature generalization and reduce training time</w:t>
      </w:r>
    </w:p>
    <w:p w14:paraId="01AEC51A" w14:textId="77777777" w:rsidR="009D0410" w:rsidRPr="004639D1" w:rsidRDefault="009D0410" w:rsidP="00432EE2">
      <w:pPr>
        <w:numPr>
          <w:ilvl w:val="0"/>
          <w:numId w:val="48"/>
        </w:numPr>
        <w:spacing w:after="0" w:line="480" w:lineRule="auto"/>
        <w:jc w:val="both"/>
        <w:rPr>
          <w:rFonts w:eastAsia="Times New Roman"/>
          <w:szCs w:val="24"/>
        </w:rPr>
      </w:pPr>
      <w:r w:rsidRPr="004639D1">
        <w:rPr>
          <w:rFonts w:eastAsia="Times New Roman"/>
          <w:szCs w:val="24"/>
        </w:rPr>
        <w:t>Extending the model to recognize newer or more complex counterfeit techniques using deeper architectures</w:t>
      </w:r>
    </w:p>
    <w:p w14:paraId="3B5175D5" w14:textId="604188CB" w:rsidR="009D0410" w:rsidRPr="004639D1" w:rsidRDefault="009D0410" w:rsidP="00432EE2">
      <w:pPr>
        <w:spacing w:after="0" w:line="480" w:lineRule="auto"/>
        <w:jc w:val="both"/>
        <w:rPr>
          <w:rFonts w:eastAsia="Times New Roman"/>
          <w:szCs w:val="24"/>
        </w:rPr>
      </w:pPr>
      <w:r w:rsidRPr="004639D1">
        <w:rPr>
          <w:szCs w:val="24"/>
        </w:rPr>
        <w:t>This multi-model strategy enhances the system’s robustness, flexibility, and adaptability for real-world applications.</w:t>
      </w:r>
    </w:p>
    <w:p w14:paraId="3F223D60" w14:textId="786231D6" w:rsidR="009D0410" w:rsidRPr="004639D1" w:rsidRDefault="009D0410" w:rsidP="00432EE2">
      <w:pPr>
        <w:pStyle w:val="Heading3"/>
        <w:numPr>
          <w:ilvl w:val="2"/>
          <w:numId w:val="45"/>
        </w:numPr>
        <w:jc w:val="both"/>
        <w:rPr>
          <w:rFonts w:eastAsia="Times New Roman" w:cs="Times New Roman"/>
          <w:szCs w:val="24"/>
        </w:rPr>
      </w:pPr>
      <w:bookmarkStart w:id="313" w:name="_Toc199510741"/>
      <w:bookmarkStart w:id="314" w:name="_Toc199513344"/>
      <w:bookmarkStart w:id="315" w:name="_Toc199715504"/>
      <w:r w:rsidRPr="004639D1">
        <w:rPr>
          <w:rFonts w:eastAsia="Times New Roman" w:cs="Times New Roman"/>
          <w:szCs w:val="24"/>
        </w:rPr>
        <w:t>Develop a Mobile Application</w:t>
      </w:r>
      <w:bookmarkEnd w:id="313"/>
      <w:bookmarkEnd w:id="314"/>
      <w:bookmarkEnd w:id="315"/>
      <w:r w:rsidRPr="004639D1">
        <w:rPr>
          <w:rFonts w:eastAsia="Times New Roman" w:cs="Times New Roman"/>
          <w:szCs w:val="24"/>
        </w:rPr>
        <w:t xml:space="preserve"> </w:t>
      </w:r>
    </w:p>
    <w:p w14:paraId="1F997347" w14:textId="77777777" w:rsidR="009D0410" w:rsidRPr="004639D1" w:rsidRDefault="009D0410" w:rsidP="00432EE2">
      <w:pPr>
        <w:spacing w:after="0" w:line="480" w:lineRule="auto"/>
        <w:jc w:val="both"/>
        <w:rPr>
          <w:rFonts w:eastAsia="Times New Roman"/>
          <w:szCs w:val="24"/>
        </w:rPr>
      </w:pPr>
      <w:r w:rsidRPr="004639D1">
        <w:rPr>
          <w:rFonts w:eastAsia="Times New Roman"/>
          <w:szCs w:val="24"/>
        </w:rPr>
        <w:t>To improve accessibility, especially in rural areas or small-scale retail environments, a lightweight mobile version of the system should be developed using tools like:</w:t>
      </w:r>
    </w:p>
    <w:p w14:paraId="5CE837BE" w14:textId="77777777" w:rsidR="009D0410" w:rsidRPr="004639D1" w:rsidRDefault="009D0410" w:rsidP="00432EE2">
      <w:pPr>
        <w:pStyle w:val="ListParagraph"/>
        <w:numPr>
          <w:ilvl w:val="0"/>
          <w:numId w:val="49"/>
        </w:numPr>
        <w:spacing w:after="0" w:line="480" w:lineRule="auto"/>
        <w:jc w:val="both"/>
        <w:rPr>
          <w:rFonts w:eastAsia="Times New Roman"/>
          <w:szCs w:val="24"/>
        </w:rPr>
      </w:pPr>
      <w:r w:rsidRPr="004639D1">
        <w:rPr>
          <w:rFonts w:eastAsia="Times New Roman"/>
          <w:szCs w:val="24"/>
        </w:rPr>
        <w:t>TensorFlow Lite or MATLAB Mobile</w:t>
      </w:r>
    </w:p>
    <w:p w14:paraId="53AF62C4" w14:textId="77777777" w:rsidR="009D0410" w:rsidRPr="004639D1" w:rsidRDefault="009D0410" w:rsidP="00432EE2">
      <w:pPr>
        <w:pStyle w:val="ListParagraph"/>
        <w:numPr>
          <w:ilvl w:val="0"/>
          <w:numId w:val="49"/>
        </w:numPr>
        <w:spacing w:after="0" w:line="480" w:lineRule="auto"/>
        <w:jc w:val="both"/>
        <w:rPr>
          <w:rFonts w:eastAsia="Times New Roman"/>
          <w:szCs w:val="24"/>
        </w:rPr>
      </w:pPr>
      <w:r w:rsidRPr="004639D1">
        <w:rPr>
          <w:rFonts w:eastAsia="Times New Roman"/>
          <w:szCs w:val="24"/>
        </w:rPr>
        <w:t>OpenCV for Android/iOS</w:t>
      </w:r>
    </w:p>
    <w:p w14:paraId="0A6CE4E1" w14:textId="77777777" w:rsidR="009D0410" w:rsidRPr="004639D1" w:rsidRDefault="009D0410" w:rsidP="00432EE2">
      <w:pPr>
        <w:pStyle w:val="ListParagraph"/>
        <w:numPr>
          <w:ilvl w:val="0"/>
          <w:numId w:val="49"/>
        </w:numPr>
        <w:spacing w:after="0" w:line="480" w:lineRule="auto"/>
        <w:jc w:val="both"/>
        <w:rPr>
          <w:rFonts w:eastAsia="Times New Roman"/>
          <w:szCs w:val="24"/>
        </w:rPr>
      </w:pPr>
      <w:r w:rsidRPr="004639D1">
        <w:rPr>
          <w:szCs w:val="24"/>
        </w:rPr>
        <w:t>Real-time camera input for scanning and classification</w:t>
      </w:r>
    </w:p>
    <w:p w14:paraId="0E953FE4" w14:textId="77777777" w:rsidR="009D0410" w:rsidRPr="004639D1" w:rsidRDefault="009D0410" w:rsidP="00432EE2">
      <w:pPr>
        <w:spacing w:after="0" w:line="480" w:lineRule="auto"/>
        <w:jc w:val="both"/>
        <w:rPr>
          <w:rFonts w:eastAsia="Times New Roman"/>
          <w:szCs w:val="24"/>
        </w:rPr>
      </w:pPr>
      <w:r w:rsidRPr="004639D1">
        <w:rPr>
          <w:rFonts w:eastAsia="Times New Roman"/>
          <w:szCs w:val="24"/>
        </w:rPr>
        <w:t>This will promote portability, and support real-time verification and promoting financial literacy by allowing users to verify currency using their smartphone cameras.</w:t>
      </w:r>
    </w:p>
    <w:p w14:paraId="0EC0D17E" w14:textId="1C4BDFCC" w:rsidR="009D0410" w:rsidRPr="004639D1" w:rsidRDefault="009D0410" w:rsidP="009D0410">
      <w:pPr>
        <w:pStyle w:val="Heading3"/>
        <w:numPr>
          <w:ilvl w:val="2"/>
          <w:numId w:val="45"/>
        </w:numPr>
        <w:spacing w:before="40"/>
        <w:jc w:val="both"/>
        <w:rPr>
          <w:rFonts w:eastAsia="Times New Roman" w:cs="Times New Roman"/>
          <w:szCs w:val="24"/>
        </w:rPr>
      </w:pPr>
      <w:bookmarkStart w:id="316" w:name="_Toc199510742"/>
      <w:bookmarkStart w:id="317" w:name="_Toc199513345"/>
      <w:bookmarkStart w:id="318" w:name="_Toc199715505"/>
      <w:r w:rsidRPr="004639D1">
        <w:rPr>
          <w:rFonts w:cs="Times New Roman"/>
          <w:szCs w:val="24"/>
        </w:rPr>
        <w:t>Integrate the System in Banking Infrastructure</w:t>
      </w:r>
      <w:bookmarkEnd w:id="316"/>
      <w:bookmarkEnd w:id="317"/>
      <w:bookmarkEnd w:id="318"/>
      <w:r w:rsidRPr="004639D1">
        <w:rPr>
          <w:rFonts w:eastAsia="Times New Roman" w:cs="Times New Roman"/>
          <w:szCs w:val="24"/>
        </w:rPr>
        <w:t xml:space="preserve"> </w:t>
      </w:r>
    </w:p>
    <w:p w14:paraId="16318314"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The system should be integrated into:</w:t>
      </w:r>
    </w:p>
    <w:p w14:paraId="047E4181" w14:textId="77777777" w:rsidR="009D0410" w:rsidRPr="004639D1" w:rsidRDefault="009D0410" w:rsidP="00754B4B">
      <w:pPr>
        <w:pStyle w:val="ListParagraph"/>
        <w:numPr>
          <w:ilvl w:val="0"/>
          <w:numId w:val="54"/>
        </w:numPr>
        <w:spacing w:before="100" w:beforeAutospacing="1" w:after="100" w:afterAutospacing="1" w:line="480" w:lineRule="auto"/>
        <w:jc w:val="both"/>
        <w:rPr>
          <w:rFonts w:eastAsia="Times New Roman"/>
          <w:szCs w:val="24"/>
        </w:rPr>
      </w:pPr>
      <w:r w:rsidRPr="004639D1">
        <w:rPr>
          <w:rFonts w:eastAsia="Times New Roman"/>
          <w:szCs w:val="24"/>
        </w:rPr>
        <w:t>Automated Teller Machines (ATMs) for real-time cash validation</w:t>
      </w:r>
    </w:p>
    <w:p w14:paraId="7AA39DEB" w14:textId="77777777" w:rsidR="009D0410" w:rsidRPr="004639D1" w:rsidRDefault="009D0410" w:rsidP="00754B4B">
      <w:pPr>
        <w:pStyle w:val="ListParagraph"/>
        <w:numPr>
          <w:ilvl w:val="0"/>
          <w:numId w:val="54"/>
        </w:numPr>
        <w:spacing w:before="100" w:beforeAutospacing="1" w:after="100" w:afterAutospacing="1" w:line="480" w:lineRule="auto"/>
        <w:jc w:val="both"/>
        <w:rPr>
          <w:rFonts w:eastAsia="Times New Roman"/>
          <w:szCs w:val="24"/>
        </w:rPr>
      </w:pPr>
      <w:r w:rsidRPr="004639D1">
        <w:rPr>
          <w:rFonts w:eastAsia="Times New Roman"/>
          <w:szCs w:val="24"/>
        </w:rPr>
        <w:t>Point-of-sale (POS) terminals for retail-level currency checks</w:t>
      </w:r>
    </w:p>
    <w:p w14:paraId="71EE3914" w14:textId="77777777" w:rsidR="009D0410" w:rsidRPr="004639D1" w:rsidRDefault="009D0410" w:rsidP="00754B4B">
      <w:pPr>
        <w:pStyle w:val="ListParagraph"/>
        <w:numPr>
          <w:ilvl w:val="0"/>
          <w:numId w:val="54"/>
        </w:numPr>
        <w:spacing w:before="100" w:beforeAutospacing="1" w:after="100" w:afterAutospacing="1" w:line="480" w:lineRule="auto"/>
        <w:jc w:val="both"/>
        <w:rPr>
          <w:rFonts w:eastAsia="Times New Roman"/>
          <w:szCs w:val="24"/>
        </w:rPr>
      </w:pPr>
      <w:r w:rsidRPr="004639D1">
        <w:rPr>
          <w:rFonts w:eastAsia="Times New Roman"/>
          <w:szCs w:val="24"/>
        </w:rPr>
        <w:t>This would automate currency verification at transaction points and reduce reliance on manual inspection by staff.</w:t>
      </w:r>
    </w:p>
    <w:p w14:paraId="5B10A615" w14:textId="0E74ED1C" w:rsidR="009D0410" w:rsidRPr="004639D1" w:rsidRDefault="009D0410" w:rsidP="009D0410">
      <w:pPr>
        <w:pStyle w:val="Heading3"/>
        <w:numPr>
          <w:ilvl w:val="2"/>
          <w:numId w:val="45"/>
        </w:numPr>
        <w:spacing w:before="40"/>
        <w:jc w:val="both"/>
        <w:rPr>
          <w:rFonts w:eastAsia="Times New Roman" w:cs="Times New Roman"/>
          <w:szCs w:val="24"/>
        </w:rPr>
      </w:pPr>
      <w:bookmarkStart w:id="319" w:name="_Toc199510743"/>
      <w:bookmarkStart w:id="320" w:name="_Toc199513346"/>
      <w:bookmarkStart w:id="321" w:name="_Toc199715506"/>
      <w:r w:rsidRPr="004639D1">
        <w:rPr>
          <w:rFonts w:eastAsia="Times New Roman" w:cs="Times New Roman"/>
          <w:szCs w:val="24"/>
        </w:rPr>
        <w:lastRenderedPageBreak/>
        <w:t>Government and Institutional Collaboration</w:t>
      </w:r>
      <w:bookmarkEnd w:id="319"/>
      <w:bookmarkEnd w:id="320"/>
      <w:bookmarkEnd w:id="321"/>
    </w:p>
    <w:p w14:paraId="28C04A2C" w14:textId="77777777" w:rsidR="009D0410" w:rsidRPr="004639D1" w:rsidRDefault="009D0410" w:rsidP="00E93FCA">
      <w:pPr>
        <w:spacing w:after="0" w:line="480" w:lineRule="auto"/>
        <w:jc w:val="both"/>
        <w:rPr>
          <w:rFonts w:eastAsia="Times New Roman"/>
          <w:szCs w:val="24"/>
        </w:rPr>
      </w:pPr>
      <w:r w:rsidRPr="004639D1">
        <w:rPr>
          <w:rFonts w:eastAsia="Times New Roman"/>
          <w:szCs w:val="24"/>
        </w:rPr>
        <w:t>Regulatory bodies such as the Central Bank of Nigeria (CBN), commercial banks, and fintech regulators should engage and support this system, which can be achieved through:</w:t>
      </w:r>
    </w:p>
    <w:p w14:paraId="73EA4BF4" w14:textId="77777777" w:rsidR="009D0410" w:rsidRPr="004639D1" w:rsidRDefault="009D0410" w:rsidP="00E93FCA">
      <w:pPr>
        <w:pStyle w:val="ListParagraph"/>
        <w:numPr>
          <w:ilvl w:val="0"/>
          <w:numId w:val="51"/>
        </w:numPr>
        <w:spacing w:after="0" w:line="480" w:lineRule="auto"/>
        <w:jc w:val="both"/>
        <w:rPr>
          <w:rFonts w:eastAsia="Times New Roman"/>
          <w:szCs w:val="24"/>
        </w:rPr>
      </w:pPr>
      <w:r w:rsidRPr="004639D1">
        <w:rPr>
          <w:rFonts w:eastAsia="Times New Roman"/>
          <w:szCs w:val="24"/>
        </w:rPr>
        <w:t>Regulatory frameworks mandating counterfeit detection for large cash transactions</w:t>
      </w:r>
    </w:p>
    <w:p w14:paraId="7E70C4E6" w14:textId="77777777" w:rsidR="009D0410" w:rsidRPr="004639D1" w:rsidRDefault="009D0410" w:rsidP="009D0410">
      <w:pPr>
        <w:pStyle w:val="ListParagraph"/>
        <w:numPr>
          <w:ilvl w:val="0"/>
          <w:numId w:val="51"/>
        </w:numPr>
        <w:spacing w:before="100" w:beforeAutospacing="1" w:after="100" w:afterAutospacing="1" w:line="480" w:lineRule="auto"/>
        <w:jc w:val="both"/>
        <w:rPr>
          <w:rFonts w:eastAsia="Times New Roman"/>
          <w:szCs w:val="24"/>
        </w:rPr>
      </w:pPr>
      <w:r w:rsidRPr="004639D1">
        <w:rPr>
          <w:rFonts w:eastAsia="Times New Roman"/>
          <w:szCs w:val="24"/>
        </w:rPr>
        <w:t>Funding of machine learning research in fraud detection</w:t>
      </w:r>
    </w:p>
    <w:p w14:paraId="473EB619" w14:textId="77777777" w:rsidR="009D0410" w:rsidRPr="004639D1" w:rsidRDefault="009D0410" w:rsidP="009D0410">
      <w:pPr>
        <w:pStyle w:val="ListParagraph"/>
        <w:numPr>
          <w:ilvl w:val="0"/>
          <w:numId w:val="51"/>
        </w:numPr>
        <w:spacing w:before="100" w:beforeAutospacing="1" w:after="100" w:afterAutospacing="1" w:line="480" w:lineRule="auto"/>
        <w:jc w:val="both"/>
        <w:rPr>
          <w:rFonts w:eastAsia="Times New Roman"/>
          <w:szCs w:val="24"/>
        </w:rPr>
      </w:pPr>
      <w:r w:rsidRPr="004639D1">
        <w:rPr>
          <w:rFonts w:eastAsia="Times New Roman"/>
          <w:szCs w:val="24"/>
        </w:rPr>
        <w:t>Creating standardized datasets for currency authentication research</w:t>
      </w:r>
    </w:p>
    <w:p w14:paraId="4BDCB160" w14:textId="0E0C20A7" w:rsidR="009D0410" w:rsidRPr="004639D1" w:rsidRDefault="009D0410" w:rsidP="009D0410">
      <w:pPr>
        <w:pStyle w:val="Heading3"/>
        <w:numPr>
          <w:ilvl w:val="2"/>
          <w:numId w:val="45"/>
        </w:numPr>
        <w:spacing w:before="40"/>
        <w:jc w:val="both"/>
        <w:rPr>
          <w:rFonts w:eastAsia="Times New Roman" w:cs="Times New Roman"/>
          <w:szCs w:val="24"/>
        </w:rPr>
      </w:pPr>
      <w:bookmarkStart w:id="322" w:name="_Toc199510744"/>
      <w:bookmarkStart w:id="323" w:name="_Toc199513347"/>
      <w:bookmarkStart w:id="324" w:name="_Toc199715507"/>
      <w:r w:rsidRPr="004639D1">
        <w:rPr>
          <w:rFonts w:eastAsia="Times New Roman" w:cs="Times New Roman"/>
          <w:szCs w:val="24"/>
        </w:rPr>
        <w:t>Implement Cloud-Based Updates and Analytics</w:t>
      </w:r>
      <w:bookmarkEnd w:id="322"/>
      <w:bookmarkEnd w:id="323"/>
      <w:bookmarkEnd w:id="324"/>
      <w:r w:rsidRPr="004639D1">
        <w:rPr>
          <w:rFonts w:eastAsia="Times New Roman" w:cs="Times New Roman"/>
          <w:szCs w:val="24"/>
        </w:rPr>
        <w:t xml:space="preserve"> </w:t>
      </w:r>
    </w:p>
    <w:p w14:paraId="6C8D96F9" w14:textId="77777777" w:rsidR="009D0410" w:rsidRPr="004639D1" w:rsidRDefault="009D0410" w:rsidP="009D0410">
      <w:pPr>
        <w:spacing w:line="480" w:lineRule="auto"/>
        <w:jc w:val="both"/>
        <w:rPr>
          <w:szCs w:val="24"/>
        </w:rPr>
      </w:pPr>
      <w:r w:rsidRPr="004639D1">
        <w:rPr>
          <w:szCs w:val="24"/>
        </w:rPr>
        <w:t>To maintain system relevance and adaptability of the system, a cloud- based infrastructure should be adopted. This will allow the system to operate dynamically and respond to emerging counterfeit techniques. Specifically, the system should be able to:</w:t>
      </w:r>
    </w:p>
    <w:p w14:paraId="0EE5CC44" w14:textId="77777777" w:rsidR="009D0410" w:rsidRPr="004639D1" w:rsidRDefault="009D0410" w:rsidP="00E93FCA">
      <w:pPr>
        <w:pStyle w:val="ListParagraph"/>
        <w:numPr>
          <w:ilvl w:val="0"/>
          <w:numId w:val="50"/>
        </w:numPr>
        <w:spacing w:after="0" w:line="480" w:lineRule="auto"/>
        <w:jc w:val="both"/>
        <w:rPr>
          <w:rFonts w:eastAsia="Times New Roman"/>
          <w:szCs w:val="24"/>
        </w:rPr>
      </w:pPr>
      <w:r w:rsidRPr="004639D1">
        <w:rPr>
          <w:rFonts w:eastAsia="Times New Roman"/>
          <w:szCs w:val="24"/>
        </w:rPr>
        <w:t>Receive periodic model updates as new types of counterfeit notes are identified</w:t>
      </w:r>
    </w:p>
    <w:p w14:paraId="20D9FF48" w14:textId="77777777" w:rsidR="009D0410" w:rsidRPr="004639D1" w:rsidRDefault="009D0410" w:rsidP="009D0410">
      <w:pPr>
        <w:pStyle w:val="ListParagraph"/>
        <w:numPr>
          <w:ilvl w:val="0"/>
          <w:numId w:val="50"/>
        </w:numPr>
        <w:spacing w:before="100" w:beforeAutospacing="1" w:after="100" w:afterAutospacing="1" w:line="480" w:lineRule="auto"/>
        <w:jc w:val="both"/>
        <w:rPr>
          <w:rFonts w:eastAsia="Times New Roman"/>
          <w:szCs w:val="24"/>
        </w:rPr>
      </w:pPr>
      <w:r w:rsidRPr="004639D1">
        <w:rPr>
          <w:szCs w:val="24"/>
        </w:rPr>
        <w:t xml:space="preserve">Log and analyze scanned notes to detect patterns of fraud </w:t>
      </w:r>
    </w:p>
    <w:p w14:paraId="662337EF" w14:textId="19A5CE77" w:rsidR="009D0410" w:rsidRPr="004639D1" w:rsidRDefault="009D0410" w:rsidP="009D0410">
      <w:pPr>
        <w:pStyle w:val="ListParagraph"/>
        <w:numPr>
          <w:ilvl w:val="0"/>
          <w:numId w:val="50"/>
        </w:numPr>
        <w:spacing w:before="100" w:beforeAutospacing="1" w:after="100" w:afterAutospacing="1" w:line="480" w:lineRule="auto"/>
        <w:jc w:val="both"/>
        <w:rPr>
          <w:rFonts w:eastAsia="Times New Roman"/>
          <w:szCs w:val="24"/>
        </w:rPr>
      </w:pPr>
      <w:r w:rsidRPr="004639D1">
        <w:rPr>
          <w:rFonts w:eastAsia="Times New Roman"/>
          <w:szCs w:val="24"/>
        </w:rPr>
        <w:t>Send fraud analytics and currency validation reports to a c</w:t>
      </w:r>
      <w:r w:rsidRPr="004639D1">
        <w:rPr>
          <w:szCs w:val="24"/>
        </w:rPr>
        <w:t>entralized database or monitoring cent</w:t>
      </w:r>
      <w:r w:rsidR="009A22DE">
        <w:rPr>
          <w:szCs w:val="24"/>
        </w:rPr>
        <w:t>re</w:t>
      </w:r>
    </w:p>
    <w:p w14:paraId="7025B04D" w14:textId="77777777" w:rsidR="009D0410" w:rsidRPr="004639D1" w:rsidRDefault="009D0410" w:rsidP="009D0410">
      <w:pPr>
        <w:pStyle w:val="ListParagraph"/>
        <w:numPr>
          <w:ilvl w:val="0"/>
          <w:numId w:val="50"/>
        </w:numPr>
        <w:spacing w:before="100" w:beforeAutospacing="1" w:after="100" w:afterAutospacing="1" w:line="480" w:lineRule="auto"/>
        <w:jc w:val="both"/>
        <w:rPr>
          <w:rFonts w:eastAsia="Times New Roman"/>
          <w:szCs w:val="24"/>
        </w:rPr>
      </w:pPr>
      <w:r w:rsidRPr="004639D1">
        <w:rPr>
          <w:rStyle w:val="Strong"/>
          <w:b w:val="0"/>
          <w:bCs w:val="0"/>
          <w:szCs w:val="24"/>
        </w:rPr>
        <w:t>Provide remote access</w:t>
      </w:r>
      <w:r w:rsidRPr="004639D1">
        <w:rPr>
          <w:szCs w:val="24"/>
        </w:rPr>
        <w:t xml:space="preserve"> for administrators and developers to manage the system</w:t>
      </w:r>
      <w:r w:rsidRPr="004639D1">
        <w:rPr>
          <w:rFonts w:eastAsia="Times New Roman"/>
          <w:szCs w:val="24"/>
        </w:rPr>
        <w:t xml:space="preserve"> </w:t>
      </w:r>
    </w:p>
    <w:p w14:paraId="70E96A10" w14:textId="77777777" w:rsidR="009D0410" w:rsidRPr="004639D1" w:rsidRDefault="009D0410" w:rsidP="009D0410">
      <w:pPr>
        <w:pStyle w:val="ListParagraph"/>
        <w:numPr>
          <w:ilvl w:val="0"/>
          <w:numId w:val="50"/>
        </w:numPr>
        <w:spacing w:before="100" w:beforeAutospacing="1" w:after="100" w:afterAutospacing="1" w:line="480" w:lineRule="auto"/>
        <w:jc w:val="both"/>
        <w:rPr>
          <w:rFonts w:eastAsia="Times New Roman"/>
          <w:szCs w:val="24"/>
        </w:rPr>
      </w:pPr>
      <w:r w:rsidRPr="004639D1">
        <w:rPr>
          <w:rFonts w:eastAsia="Times New Roman"/>
          <w:szCs w:val="24"/>
        </w:rPr>
        <w:t>Enable real-time monitoring and management across banks and institutions</w:t>
      </w:r>
    </w:p>
    <w:p w14:paraId="4596DDD3" w14:textId="164FA67C" w:rsidR="009D0410" w:rsidRPr="004639D1" w:rsidRDefault="009D0410" w:rsidP="009D0410">
      <w:pPr>
        <w:pStyle w:val="Heading3"/>
        <w:numPr>
          <w:ilvl w:val="2"/>
          <w:numId w:val="45"/>
        </w:numPr>
        <w:spacing w:before="40"/>
        <w:jc w:val="both"/>
        <w:rPr>
          <w:rFonts w:eastAsia="Times New Roman" w:cs="Times New Roman"/>
          <w:szCs w:val="24"/>
        </w:rPr>
      </w:pPr>
      <w:bookmarkStart w:id="325" w:name="_Toc199510745"/>
      <w:bookmarkStart w:id="326" w:name="_Toc199513348"/>
      <w:bookmarkStart w:id="327" w:name="_Toc199715508"/>
      <w:r w:rsidRPr="004639D1">
        <w:rPr>
          <w:rFonts w:eastAsia="Times New Roman" w:cs="Times New Roman"/>
          <w:szCs w:val="24"/>
        </w:rPr>
        <w:t>User Interface and Experience (UI/UX) Improvement</w:t>
      </w:r>
      <w:bookmarkEnd w:id="325"/>
      <w:bookmarkEnd w:id="326"/>
      <w:bookmarkEnd w:id="327"/>
    </w:p>
    <w:p w14:paraId="47C8C4CA"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For non-technical users, a simple graphical interface should be created. This GUI can include:</w:t>
      </w:r>
    </w:p>
    <w:p w14:paraId="7C324AC0" w14:textId="77777777" w:rsidR="009D0410" w:rsidRPr="004639D1" w:rsidRDefault="009D0410" w:rsidP="00754B4B">
      <w:pPr>
        <w:pStyle w:val="ListParagraph"/>
        <w:numPr>
          <w:ilvl w:val="0"/>
          <w:numId w:val="55"/>
        </w:numPr>
        <w:spacing w:before="100" w:beforeAutospacing="1" w:after="100" w:afterAutospacing="1" w:line="480" w:lineRule="auto"/>
        <w:jc w:val="both"/>
        <w:rPr>
          <w:rFonts w:eastAsia="Times New Roman"/>
          <w:szCs w:val="24"/>
        </w:rPr>
      </w:pPr>
      <w:r w:rsidRPr="004639D1">
        <w:rPr>
          <w:rFonts w:eastAsia="Times New Roman"/>
          <w:szCs w:val="24"/>
        </w:rPr>
        <w:t>Live camera feed</w:t>
      </w:r>
    </w:p>
    <w:p w14:paraId="306AB1FE" w14:textId="77777777" w:rsidR="009D0410" w:rsidRPr="004639D1" w:rsidRDefault="009D0410" w:rsidP="00754B4B">
      <w:pPr>
        <w:pStyle w:val="ListParagraph"/>
        <w:numPr>
          <w:ilvl w:val="0"/>
          <w:numId w:val="55"/>
        </w:numPr>
        <w:spacing w:before="100" w:beforeAutospacing="1" w:after="100" w:afterAutospacing="1" w:line="480" w:lineRule="auto"/>
        <w:jc w:val="both"/>
        <w:rPr>
          <w:rFonts w:eastAsia="Times New Roman"/>
          <w:szCs w:val="24"/>
        </w:rPr>
      </w:pPr>
      <w:r w:rsidRPr="004639D1">
        <w:rPr>
          <w:rFonts w:eastAsia="Times New Roman"/>
          <w:szCs w:val="24"/>
        </w:rPr>
        <w:t>"Real" or "Fake" display with confidence scores</w:t>
      </w:r>
    </w:p>
    <w:p w14:paraId="083B3C10" w14:textId="77777777" w:rsidR="009D0410" w:rsidRPr="004639D1" w:rsidRDefault="009D0410" w:rsidP="00754B4B">
      <w:pPr>
        <w:pStyle w:val="ListParagraph"/>
        <w:numPr>
          <w:ilvl w:val="0"/>
          <w:numId w:val="55"/>
        </w:numPr>
        <w:spacing w:before="100" w:beforeAutospacing="1" w:after="100" w:afterAutospacing="1" w:line="480" w:lineRule="auto"/>
        <w:jc w:val="both"/>
        <w:rPr>
          <w:rFonts w:eastAsia="Times New Roman"/>
          <w:szCs w:val="24"/>
        </w:rPr>
      </w:pPr>
      <w:r w:rsidRPr="004639D1">
        <w:rPr>
          <w:rFonts w:eastAsia="Times New Roman"/>
          <w:szCs w:val="24"/>
        </w:rPr>
        <w:t>A log of all scanned notes for institutional reporting</w:t>
      </w:r>
    </w:p>
    <w:p w14:paraId="637BDCAB" w14:textId="0B992607" w:rsidR="009D0410" w:rsidRPr="004639D1" w:rsidRDefault="009D0410" w:rsidP="009D0410">
      <w:pPr>
        <w:pStyle w:val="Heading3"/>
        <w:numPr>
          <w:ilvl w:val="2"/>
          <w:numId w:val="45"/>
        </w:numPr>
        <w:spacing w:before="40"/>
        <w:jc w:val="both"/>
        <w:rPr>
          <w:rFonts w:eastAsia="Times New Roman" w:cs="Times New Roman"/>
          <w:szCs w:val="24"/>
        </w:rPr>
      </w:pPr>
      <w:bookmarkStart w:id="328" w:name="_Toc199510746"/>
      <w:bookmarkStart w:id="329" w:name="_Toc199513349"/>
      <w:bookmarkStart w:id="330" w:name="_Toc199715509"/>
      <w:r w:rsidRPr="004639D1">
        <w:rPr>
          <w:rFonts w:eastAsia="Times New Roman" w:cs="Times New Roman"/>
          <w:szCs w:val="24"/>
        </w:rPr>
        <w:lastRenderedPageBreak/>
        <w:t>Extension to Multi- Currency Detection</w:t>
      </w:r>
      <w:bookmarkEnd w:id="328"/>
      <w:bookmarkEnd w:id="329"/>
      <w:bookmarkEnd w:id="330"/>
    </w:p>
    <w:p w14:paraId="21CD886E"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To expand the system’s application scope, support for multiple currencies (e.g., Ghanaian Cedi, Kenyan Shilling, USD) should be implemented. This would make the model useful in cross-border financial institutions, forex bureaus, and border market.</w:t>
      </w:r>
    </w:p>
    <w:p w14:paraId="64F7A48C" w14:textId="590F762E" w:rsidR="009D0410" w:rsidRPr="004639D1" w:rsidRDefault="009D0410" w:rsidP="009D0410">
      <w:pPr>
        <w:pStyle w:val="Heading3"/>
        <w:numPr>
          <w:ilvl w:val="2"/>
          <w:numId w:val="45"/>
        </w:numPr>
        <w:spacing w:before="40"/>
        <w:jc w:val="both"/>
        <w:rPr>
          <w:rFonts w:eastAsia="Times New Roman" w:cs="Times New Roman"/>
          <w:szCs w:val="24"/>
        </w:rPr>
      </w:pPr>
      <w:bookmarkStart w:id="331" w:name="_Toc199510747"/>
      <w:bookmarkStart w:id="332" w:name="_Toc199513350"/>
      <w:bookmarkStart w:id="333" w:name="_Toc199715510"/>
      <w:r w:rsidRPr="004639D1">
        <w:rPr>
          <w:rFonts w:eastAsia="Times New Roman" w:cs="Times New Roman"/>
          <w:szCs w:val="24"/>
        </w:rPr>
        <w:t>Continuous Model Retraining and Feedback Loop</w:t>
      </w:r>
      <w:bookmarkEnd w:id="331"/>
      <w:bookmarkEnd w:id="332"/>
      <w:bookmarkEnd w:id="333"/>
    </w:p>
    <w:p w14:paraId="0B707EBB"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To maintain accuracy as counterfeit method evolve, the system should:</w:t>
      </w:r>
    </w:p>
    <w:p w14:paraId="75BA86AD" w14:textId="77777777" w:rsidR="009D0410" w:rsidRPr="004639D1" w:rsidRDefault="009D0410" w:rsidP="009D0410">
      <w:pPr>
        <w:pStyle w:val="ListParagraph"/>
        <w:numPr>
          <w:ilvl w:val="0"/>
          <w:numId w:val="52"/>
        </w:numPr>
        <w:spacing w:before="100" w:beforeAutospacing="1" w:after="100" w:afterAutospacing="1" w:line="480" w:lineRule="auto"/>
        <w:jc w:val="both"/>
        <w:rPr>
          <w:rFonts w:eastAsia="Times New Roman"/>
          <w:szCs w:val="24"/>
        </w:rPr>
      </w:pPr>
      <w:r w:rsidRPr="004639D1">
        <w:rPr>
          <w:rFonts w:eastAsia="Times New Roman"/>
          <w:szCs w:val="24"/>
        </w:rPr>
        <w:t>Incorporate feedback from wrongly classified notes</w:t>
      </w:r>
    </w:p>
    <w:p w14:paraId="0FCD8446" w14:textId="1FC75F61" w:rsidR="009D0410" w:rsidRPr="004639D1" w:rsidRDefault="009D0410" w:rsidP="009D0410">
      <w:pPr>
        <w:pStyle w:val="ListParagraph"/>
        <w:numPr>
          <w:ilvl w:val="0"/>
          <w:numId w:val="52"/>
        </w:numPr>
        <w:spacing w:before="100" w:beforeAutospacing="1" w:after="100" w:afterAutospacing="1" w:line="480" w:lineRule="auto"/>
        <w:jc w:val="both"/>
        <w:rPr>
          <w:rFonts w:eastAsia="Times New Roman"/>
          <w:szCs w:val="24"/>
        </w:rPr>
      </w:pPr>
      <w:r w:rsidRPr="004639D1">
        <w:rPr>
          <w:rFonts w:eastAsia="Times New Roman"/>
          <w:szCs w:val="24"/>
        </w:rPr>
        <w:t>Periodically retrain the model using newly labe</w:t>
      </w:r>
      <w:r w:rsidR="007D7743">
        <w:rPr>
          <w:rFonts w:eastAsia="Times New Roman"/>
          <w:szCs w:val="24"/>
        </w:rPr>
        <w:t>l</w:t>
      </w:r>
      <w:r w:rsidRPr="004639D1">
        <w:rPr>
          <w:rFonts w:eastAsia="Times New Roman"/>
          <w:szCs w:val="24"/>
        </w:rPr>
        <w:t xml:space="preserve">led data, </w:t>
      </w:r>
      <w:r w:rsidRPr="004639D1">
        <w:rPr>
          <w:szCs w:val="24"/>
        </w:rPr>
        <w:t>Misclassified notes, New counterfeit samples, and updated features from emerging fraud patterns</w:t>
      </w:r>
    </w:p>
    <w:p w14:paraId="5A583AC9" w14:textId="77777777" w:rsidR="009D0410" w:rsidRPr="004639D1" w:rsidRDefault="009D0410" w:rsidP="009D0410">
      <w:pPr>
        <w:pStyle w:val="ListParagraph"/>
        <w:numPr>
          <w:ilvl w:val="0"/>
          <w:numId w:val="52"/>
        </w:numPr>
        <w:spacing w:before="100" w:beforeAutospacing="1" w:after="100" w:afterAutospacing="1" w:line="480" w:lineRule="auto"/>
        <w:jc w:val="both"/>
        <w:rPr>
          <w:rFonts w:eastAsia="Times New Roman"/>
          <w:szCs w:val="24"/>
        </w:rPr>
      </w:pPr>
      <w:r w:rsidRPr="004639D1">
        <w:rPr>
          <w:rFonts w:eastAsia="Times New Roman"/>
          <w:szCs w:val="24"/>
        </w:rPr>
        <w:t>Adapt to changes in currency design or security features</w:t>
      </w:r>
    </w:p>
    <w:p w14:paraId="05D40432" w14:textId="532853BC" w:rsidR="009D0410" w:rsidRPr="004639D1" w:rsidRDefault="009D0410" w:rsidP="009D0410">
      <w:pPr>
        <w:pStyle w:val="Heading3"/>
        <w:numPr>
          <w:ilvl w:val="2"/>
          <w:numId w:val="45"/>
        </w:numPr>
        <w:spacing w:before="40"/>
        <w:jc w:val="both"/>
        <w:rPr>
          <w:rFonts w:cs="Times New Roman"/>
          <w:szCs w:val="24"/>
        </w:rPr>
      </w:pPr>
      <w:bookmarkStart w:id="334" w:name="_Toc199510748"/>
      <w:bookmarkStart w:id="335" w:name="_Toc199513351"/>
      <w:bookmarkStart w:id="336" w:name="_Toc199715511"/>
      <w:r w:rsidRPr="004639D1">
        <w:rPr>
          <w:rFonts w:cs="Times New Roman"/>
          <w:szCs w:val="24"/>
        </w:rPr>
        <w:t>Train End-Users and Raise Public Awareness</w:t>
      </w:r>
      <w:bookmarkEnd w:id="334"/>
      <w:bookmarkEnd w:id="335"/>
      <w:bookmarkEnd w:id="336"/>
    </w:p>
    <w:p w14:paraId="31B1971B" w14:textId="77777777" w:rsidR="009D0410" w:rsidRPr="004639D1" w:rsidRDefault="009D0410" w:rsidP="009D0410">
      <w:pPr>
        <w:spacing w:before="100" w:beforeAutospacing="1" w:after="100" w:afterAutospacing="1" w:line="480" w:lineRule="auto"/>
        <w:jc w:val="both"/>
        <w:rPr>
          <w:rFonts w:eastAsia="Times New Roman"/>
          <w:szCs w:val="24"/>
        </w:rPr>
      </w:pPr>
      <w:r w:rsidRPr="004639D1">
        <w:rPr>
          <w:rFonts w:eastAsia="Times New Roman"/>
          <w:szCs w:val="24"/>
        </w:rPr>
        <w:t>Awareness campaigns and training programs should be deployed to educate key stakeholders, including bank staff, retailers, transport operators, and cash handlers—on how to use the counterfeit detection system effectively. These efforts should aim to:</w:t>
      </w:r>
    </w:p>
    <w:p w14:paraId="04FEAF58" w14:textId="77777777" w:rsidR="009D0410" w:rsidRPr="004639D1" w:rsidRDefault="009D0410" w:rsidP="009D0410">
      <w:pPr>
        <w:numPr>
          <w:ilvl w:val="0"/>
          <w:numId w:val="53"/>
        </w:numPr>
        <w:spacing w:before="100" w:beforeAutospacing="1" w:after="100" w:afterAutospacing="1" w:line="480" w:lineRule="auto"/>
        <w:jc w:val="both"/>
        <w:rPr>
          <w:rFonts w:eastAsia="Times New Roman"/>
          <w:szCs w:val="24"/>
        </w:rPr>
      </w:pPr>
      <w:r w:rsidRPr="004639D1">
        <w:rPr>
          <w:rFonts w:eastAsia="Times New Roman"/>
          <w:szCs w:val="24"/>
        </w:rPr>
        <w:t>Increase familiarity and trust in AI-driven financial tools</w:t>
      </w:r>
    </w:p>
    <w:p w14:paraId="39996FDA" w14:textId="77777777" w:rsidR="009D0410" w:rsidRPr="004639D1" w:rsidRDefault="009D0410" w:rsidP="009D0410">
      <w:pPr>
        <w:numPr>
          <w:ilvl w:val="0"/>
          <w:numId w:val="53"/>
        </w:numPr>
        <w:spacing w:before="100" w:beforeAutospacing="1" w:after="100" w:afterAutospacing="1" w:line="480" w:lineRule="auto"/>
        <w:jc w:val="both"/>
        <w:rPr>
          <w:rFonts w:eastAsia="Times New Roman"/>
          <w:szCs w:val="24"/>
        </w:rPr>
      </w:pPr>
      <w:r w:rsidRPr="004639D1">
        <w:rPr>
          <w:rFonts w:eastAsia="Times New Roman"/>
          <w:szCs w:val="24"/>
        </w:rPr>
        <w:t>Equip users with the knowledge to interpret system outputs confidently</w:t>
      </w:r>
    </w:p>
    <w:p w14:paraId="4E64D077" w14:textId="77777777" w:rsidR="009D0410" w:rsidRPr="004639D1" w:rsidRDefault="009D0410" w:rsidP="009D0410">
      <w:pPr>
        <w:numPr>
          <w:ilvl w:val="0"/>
          <w:numId w:val="53"/>
        </w:numPr>
        <w:spacing w:before="100" w:beforeAutospacing="1" w:after="100" w:afterAutospacing="1" w:line="480" w:lineRule="auto"/>
        <w:jc w:val="both"/>
        <w:rPr>
          <w:rFonts w:eastAsia="Times New Roman"/>
          <w:szCs w:val="24"/>
        </w:rPr>
      </w:pPr>
      <w:r w:rsidRPr="004639D1">
        <w:rPr>
          <w:rFonts w:eastAsia="Times New Roman"/>
          <w:szCs w:val="24"/>
        </w:rPr>
        <w:t>Promote widespread adoption by demonstrating ease of use and reliability</w:t>
      </w:r>
    </w:p>
    <w:p w14:paraId="0C9E5002" w14:textId="77777777" w:rsidR="009D0410" w:rsidRPr="004639D1" w:rsidRDefault="009D0410" w:rsidP="009D0410">
      <w:pPr>
        <w:pStyle w:val="NormalWeb"/>
        <w:spacing w:line="480" w:lineRule="auto"/>
        <w:jc w:val="both"/>
        <w:rPr>
          <w:szCs w:val="24"/>
        </w:rPr>
      </w:pPr>
    </w:p>
    <w:p w14:paraId="307009FC" w14:textId="77777777" w:rsidR="009D0410" w:rsidRPr="004639D1" w:rsidRDefault="009D0410" w:rsidP="009D0410">
      <w:pPr>
        <w:pStyle w:val="Heading2"/>
        <w:numPr>
          <w:ilvl w:val="1"/>
          <w:numId w:val="45"/>
        </w:numPr>
        <w:spacing w:before="40"/>
        <w:jc w:val="both"/>
        <w:rPr>
          <w:rFonts w:cs="Times New Roman"/>
          <w:szCs w:val="24"/>
        </w:rPr>
      </w:pPr>
      <w:bookmarkStart w:id="337" w:name="_Toc199513352"/>
      <w:bookmarkStart w:id="338" w:name="_Toc199715512"/>
      <w:r w:rsidRPr="004639D1">
        <w:rPr>
          <w:rFonts w:cs="Times New Roman"/>
          <w:szCs w:val="24"/>
        </w:rPr>
        <w:lastRenderedPageBreak/>
        <w:t>Conclusion</w:t>
      </w:r>
      <w:bookmarkEnd w:id="337"/>
      <w:bookmarkEnd w:id="338"/>
    </w:p>
    <w:p w14:paraId="553BD74C" w14:textId="77777777" w:rsidR="009D0410" w:rsidRPr="004639D1" w:rsidRDefault="009D0410" w:rsidP="009D0410">
      <w:pPr>
        <w:pStyle w:val="NormalWeb"/>
        <w:spacing w:line="480" w:lineRule="auto"/>
        <w:jc w:val="both"/>
      </w:pPr>
      <w:r w:rsidRPr="004639D1">
        <w:t>This project successfully designed and implemented a counterfeit Naira note detection system using machine learning techniques such as; Support Vector Machine (SVM), Convolutional Neural Network (CNN), and K-Nearest Neighbors (KNN). The system integrated image preprocessing, feature extraction, and classification to identify fake currency with high accuracy across multiple denominations. Through rigorous training and testing, the models demonstrated their effectiveness in distinguishing between genuine and counterfeit notes, achieving strong performance even under challenging conditions such as poor lighting, note damage, or orientation changes. The approach proved more efficient and reliable than traditional manual inspection methods, offering rapid, automated results with minimal human intervention.</w:t>
      </w:r>
    </w:p>
    <w:p w14:paraId="73BF54C6" w14:textId="1750038B" w:rsidR="009D0410" w:rsidRPr="004639D1" w:rsidRDefault="009D0410" w:rsidP="009D0410">
      <w:pPr>
        <w:pStyle w:val="NormalWeb"/>
        <w:spacing w:line="480" w:lineRule="auto"/>
        <w:jc w:val="both"/>
      </w:pPr>
      <w:r w:rsidRPr="004639D1">
        <w:t xml:space="preserve">The system’s performance was further supported by the use of a well-structured dataset, effective feature engineering using </w:t>
      </w:r>
      <w:r w:rsidRPr="004639D1">
        <w:rPr>
          <w:szCs w:val="24"/>
          <w:shd w:val="clear" w:color="auto" w:fill="FFFFFF"/>
        </w:rPr>
        <w:t>Gray</w:t>
      </w:r>
      <w:r w:rsidRPr="004639D1">
        <w:rPr>
          <w:shd w:val="clear" w:color="auto" w:fill="FFFFFF"/>
        </w:rPr>
        <w:t>-</w:t>
      </w:r>
      <w:r w:rsidRPr="004639D1">
        <w:rPr>
          <w:szCs w:val="24"/>
          <w:shd w:val="clear" w:color="auto" w:fill="FFFFFF"/>
        </w:rPr>
        <w:t>Level Co</w:t>
      </w:r>
      <w:r w:rsidRPr="004639D1">
        <w:rPr>
          <w:shd w:val="clear" w:color="auto" w:fill="FFFFFF"/>
        </w:rPr>
        <w:t>-</w:t>
      </w:r>
      <w:r w:rsidR="004B68AC">
        <w:rPr>
          <w:shd w:val="clear" w:color="auto" w:fill="FFFFFF"/>
        </w:rPr>
        <w:t>o</w:t>
      </w:r>
      <w:r w:rsidRPr="004639D1">
        <w:rPr>
          <w:shd w:val="clear" w:color="auto" w:fill="FFFFFF"/>
        </w:rPr>
        <w:t xml:space="preserve">ccurrence </w:t>
      </w:r>
      <w:r w:rsidRPr="004639D1">
        <w:rPr>
          <w:szCs w:val="24"/>
          <w:shd w:val="clear" w:color="auto" w:fill="FFFFFF"/>
        </w:rPr>
        <w:t>Matrix</w:t>
      </w:r>
      <w:r w:rsidRPr="004639D1">
        <w:rPr>
          <w:shd w:val="clear" w:color="auto" w:fill="FFFFFF"/>
        </w:rPr>
        <w:t xml:space="preserve"> (</w:t>
      </w:r>
      <w:r w:rsidRPr="004639D1">
        <w:t>GLCM), and careful model tuning. Its ability to deliver real-time results and be potentially integrated into banking, retail, and mobile platforms highlights its practical value and scalability.</w:t>
      </w:r>
    </w:p>
    <w:p w14:paraId="0E242BCA" w14:textId="77777777" w:rsidR="009D0410" w:rsidRPr="004639D1" w:rsidRDefault="009D0410" w:rsidP="009D0410">
      <w:pPr>
        <w:pStyle w:val="NormalWeb"/>
        <w:spacing w:line="480" w:lineRule="auto"/>
        <w:jc w:val="both"/>
      </w:pPr>
      <w:r w:rsidRPr="004639D1">
        <w:t>In conclusion, the machine learning-based counterfeit detection system addresses a critical need in the Nigerian financial landscape. It enhances the integrity of cash transactions, supports economic stability, and provides a foundation for future innovations in intelligent fraud detection. With proper deployment, support from regulatory bodies, and continuous improvements, this system can become a vital tool in the fight against currency counterfeiting.</w:t>
      </w:r>
    </w:p>
    <w:p w14:paraId="557EFA65" w14:textId="77777777" w:rsidR="009D0410" w:rsidRDefault="009D0410" w:rsidP="009D0410">
      <w:pPr>
        <w:spacing w:before="100" w:beforeAutospacing="1" w:after="100" w:afterAutospacing="1" w:line="480" w:lineRule="auto"/>
        <w:jc w:val="both"/>
        <w:rPr>
          <w:rFonts w:eastAsia="Times New Roman"/>
          <w:szCs w:val="24"/>
        </w:rPr>
      </w:pPr>
    </w:p>
    <w:p w14:paraId="5651199D" w14:textId="77777777" w:rsidR="004D2D3F" w:rsidRDefault="004D2D3F" w:rsidP="009D0410">
      <w:pPr>
        <w:spacing w:before="100" w:beforeAutospacing="1" w:after="100" w:afterAutospacing="1" w:line="480" w:lineRule="auto"/>
        <w:jc w:val="both"/>
        <w:rPr>
          <w:rFonts w:eastAsia="Times New Roman"/>
          <w:szCs w:val="24"/>
        </w:rPr>
      </w:pPr>
    </w:p>
    <w:p w14:paraId="2C0B89ED" w14:textId="77777777" w:rsidR="004D2D3F" w:rsidRDefault="004D2D3F" w:rsidP="009D0410">
      <w:pPr>
        <w:spacing w:before="100" w:beforeAutospacing="1" w:after="100" w:afterAutospacing="1" w:line="480" w:lineRule="auto"/>
        <w:jc w:val="both"/>
        <w:rPr>
          <w:rFonts w:eastAsia="Times New Roman"/>
          <w:szCs w:val="24"/>
        </w:rPr>
      </w:pPr>
    </w:p>
    <w:p w14:paraId="75ADE051" w14:textId="77777777" w:rsidR="004D2D3F" w:rsidRDefault="004D2D3F" w:rsidP="009D0410">
      <w:pPr>
        <w:spacing w:before="100" w:beforeAutospacing="1" w:after="100" w:afterAutospacing="1" w:line="480" w:lineRule="auto"/>
        <w:jc w:val="both"/>
        <w:rPr>
          <w:rFonts w:eastAsia="Times New Roman"/>
          <w:szCs w:val="24"/>
        </w:rPr>
      </w:pPr>
    </w:p>
    <w:p w14:paraId="1229CB91" w14:textId="77777777" w:rsidR="004D2D3F" w:rsidRDefault="004D2D3F" w:rsidP="009D0410">
      <w:pPr>
        <w:spacing w:before="100" w:beforeAutospacing="1" w:after="100" w:afterAutospacing="1" w:line="480" w:lineRule="auto"/>
        <w:jc w:val="both"/>
        <w:rPr>
          <w:rFonts w:eastAsia="Times New Roman"/>
          <w:szCs w:val="24"/>
        </w:rPr>
      </w:pPr>
    </w:p>
    <w:p w14:paraId="26305BFD" w14:textId="77777777" w:rsidR="004D2D3F" w:rsidRDefault="004D2D3F" w:rsidP="009D0410">
      <w:pPr>
        <w:spacing w:before="100" w:beforeAutospacing="1" w:after="100" w:afterAutospacing="1" w:line="480" w:lineRule="auto"/>
        <w:jc w:val="both"/>
        <w:rPr>
          <w:rFonts w:eastAsia="Times New Roman"/>
          <w:szCs w:val="24"/>
        </w:rPr>
      </w:pPr>
    </w:p>
    <w:p w14:paraId="15A5301D" w14:textId="77777777" w:rsidR="004D2D3F" w:rsidRDefault="004D2D3F" w:rsidP="009D0410">
      <w:pPr>
        <w:spacing w:before="100" w:beforeAutospacing="1" w:after="100" w:afterAutospacing="1" w:line="480" w:lineRule="auto"/>
        <w:jc w:val="both"/>
        <w:rPr>
          <w:rFonts w:eastAsia="Times New Roman"/>
          <w:szCs w:val="24"/>
        </w:rPr>
      </w:pPr>
    </w:p>
    <w:p w14:paraId="39D34027" w14:textId="77777777" w:rsidR="004D2D3F" w:rsidRDefault="004D2D3F" w:rsidP="009D0410">
      <w:pPr>
        <w:spacing w:before="100" w:beforeAutospacing="1" w:after="100" w:afterAutospacing="1" w:line="480" w:lineRule="auto"/>
        <w:jc w:val="both"/>
        <w:rPr>
          <w:rFonts w:eastAsia="Times New Roman"/>
          <w:szCs w:val="24"/>
        </w:rPr>
      </w:pPr>
    </w:p>
    <w:p w14:paraId="53139766" w14:textId="77777777" w:rsidR="004D2D3F" w:rsidRDefault="004D2D3F" w:rsidP="009D0410">
      <w:pPr>
        <w:spacing w:before="100" w:beforeAutospacing="1" w:after="100" w:afterAutospacing="1" w:line="480" w:lineRule="auto"/>
        <w:jc w:val="both"/>
        <w:rPr>
          <w:rFonts w:eastAsia="Times New Roman"/>
          <w:szCs w:val="24"/>
        </w:rPr>
      </w:pPr>
    </w:p>
    <w:p w14:paraId="7DEAEDDB" w14:textId="77777777" w:rsidR="004D2D3F" w:rsidRDefault="004D2D3F" w:rsidP="009D0410">
      <w:pPr>
        <w:spacing w:before="100" w:beforeAutospacing="1" w:after="100" w:afterAutospacing="1" w:line="480" w:lineRule="auto"/>
        <w:jc w:val="both"/>
        <w:rPr>
          <w:rFonts w:eastAsia="Times New Roman"/>
          <w:szCs w:val="24"/>
        </w:rPr>
      </w:pPr>
    </w:p>
    <w:p w14:paraId="69A3C830" w14:textId="77777777" w:rsidR="004D2D3F" w:rsidRDefault="004D2D3F" w:rsidP="009D0410">
      <w:pPr>
        <w:spacing w:before="100" w:beforeAutospacing="1" w:after="100" w:afterAutospacing="1" w:line="480" w:lineRule="auto"/>
        <w:jc w:val="both"/>
        <w:rPr>
          <w:rFonts w:eastAsia="Times New Roman"/>
          <w:szCs w:val="24"/>
        </w:rPr>
      </w:pPr>
    </w:p>
    <w:p w14:paraId="023B3A33" w14:textId="77777777" w:rsidR="004D2D3F" w:rsidRPr="004639D1" w:rsidRDefault="004D2D3F" w:rsidP="009D0410">
      <w:pPr>
        <w:spacing w:before="100" w:beforeAutospacing="1" w:after="100" w:afterAutospacing="1" w:line="480" w:lineRule="auto"/>
        <w:jc w:val="both"/>
        <w:rPr>
          <w:rFonts w:eastAsia="Times New Roman"/>
          <w:szCs w:val="24"/>
        </w:rPr>
      </w:pPr>
    </w:p>
    <w:p w14:paraId="75458A98" w14:textId="77777777" w:rsidR="005A2035" w:rsidRDefault="005A2035" w:rsidP="009D0410">
      <w:pPr>
        <w:spacing w:before="100" w:beforeAutospacing="1" w:after="100" w:afterAutospacing="1" w:line="480" w:lineRule="auto"/>
        <w:jc w:val="both"/>
        <w:rPr>
          <w:rFonts w:eastAsia="Times New Roman"/>
          <w:szCs w:val="24"/>
        </w:rPr>
      </w:pPr>
    </w:p>
    <w:p w14:paraId="72B60D1A" w14:textId="77777777" w:rsidR="005A2035" w:rsidRPr="0067010B" w:rsidRDefault="005A2035" w:rsidP="005A2035">
      <w:pPr>
        <w:pStyle w:val="Heading1"/>
        <w:numPr>
          <w:ilvl w:val="0"/>
          <w:numId w:val="0"/>
        </w:numPr>
        <w:ind w:left="567"/>
        <w:rPr>
          <w:rFonts w:cs="Times New Roman"/>
          <w:b w:val="0"/>
          <w:bCs/>
          <w:color w:val="auto"/>
          <w:sz w:val="24"/>
          <w:szCs w:val="24"/>
        </w:rPr>
      </w:pPr>
      <w:bookmarkStart w:id="339" w:name="_Toc199715513"/>
      <w:r w:rsidRPr="0067010B">
        <w:rPr>
          <w:rFonts w:cs="Times New Roman"/>
          <w:bCs/>
          <w:color w:val="auto"/>
          <w:sz w:val="24"/>
          <w:szCs w:val="24"/>
        </w:rPr>
        <w:t>REFERENCES</w:t>
      </w:r>
      <w:bookmarkEnd w:id="339"/>
    </w:p>
    <w:p w14:paraId="4D2195A8"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color w:val="000000" w:themeColor="text1"/>
        </w:rPr>
        <w:fldChar w:fldCharType="begin"/>
      </w:r>
      <w:r w:rsidRPr="0067010B">
        <w:rPr>
          <w:rFonts w:ascii="Times New Roman" w:hAnsi="Times New Roman" w:cs="Times New Roman"/>
          <w:color w:val="000000" w:themeColor="text1"/>
        </w:rPr>
        <w:instrText xml:space="preserve"> ADDIN EN.REFLIST </w:instrText>
      </w:r>
      <w:r w:rsidRPr="0067010B">
        <w:rPr>
          <w:rFonts w:ascii="Times New Roman" w:hAnsi="Times New Roman" w:cs="Times New Roman"/>
          <w:color w:val="000000" w:themeColor="text1"/>
        </w:rPr>
        <w:fldChar w:fldCharType="separate"/>
      </w:r>
      <w:r w:rsidRPr="0067010B">
        <w:rPr>
          <w:rFonts w:ascii="Times New Roman" w:hAnsi="Times New Roman" w:cs="Times New Roman"/>
        </w:rPr>
        <w:t xml:space="preserve">Abishek, M. M., &amp; Kavin, M. B. (2020). Mr. and B. </w:t>
      </w:r>
      <w:r w:rsidRPr="0067010B">
        <w:rPr>
          <w:rFonts w:ascii="Times New Roman" w:hAnsi="Times New Roman" w:cs="Times New Roman"/>
          <w:i/>
        </w:rPr>
        <w:t>Raj Kumaran, ECE Department, Bannari Amman Institute of Technology, Tamil Nadu,“FAKE CURRENCY DETECTION USING CNN”,“India</w:t>
      </w:r>
      <w:r w:rsidRPr="0067010B">
        <w:rPr>
          <w:rFonts w:ascii="Times New Roman" w:hAnsi="Times New Roman" w:cs="Times New Roman"/>
        </w:rPr>
        <w:t>,</w:t>
      </w:r>
      <w:r w:rsidRPr="0067010B">
        <w:rPr>
          <w:rFonts w:ascii="Times New Roman" w:hAnsi="Times New Roman" w:cs="Times New Roman"/>
          <w:i/>
        </w:rPr>
        <w:t xml:space="preserve"> 7</w:t>
      </w:r>
      <w:r w:rsidRPr="0067010B">
        <w:rPr>
          <w:rFonts w:ascii="Times New Roman" w:hAnsi="Times New Roman" w:cs="Times New Roman"/>
        </w:rPr>
        <w:t xml:space="preserve">(03). </w:t>
      </w:r>
    </w:p>
    <w:p w14:paraId="1C772793"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Adewole, L., Ogunleye, E., Faniyan, O., Adewale, S., &amp; Daramola, C. (2023). Development of Serial Number Extractor for Nigerian Currencies. </w:t>
      </w:r>
      <w:r w:rsidRPr="0067010B">
        <w:rPr>
          <w:rFonts w:ascii="Times New Roman" w:hAnsi="Times New Roman" w:cs="Times New Roman"/>
          <w:i/>
        </w:rPr>
        <w:t>University of Ibadan Journal of Science and Logics in ICT Research</w:t>
      </w:r>
      <w:r w:rsidRPr="0067010B">
        <w:rPr>
          <w:rFonts w:ascii="Times New Roman" w:hAnsi="Times New Roman" w:cs="Times New Roman"/>
        </w:rPr>
        <w:t>,</w:t>
      </w:r>
      <w:r w:rsidRPr="0067010B">
        <w:rPr>
          <w:rFonts w:ascii="Times New Roman" w:hAnsi="Times New Roman" w:cs="Times New Roman"/>
          <w:i/>
        </w:rPr>
        <w:t xml:space="preserve"> 9</w:t>
      </w:r>
      <w:r w:rsidRPr="0067010B">
        <w:rPr>
          <w:rFonts w:ascii="Times New Roman" w:hAnsi="Times New Roman" w:cs="Times New Roman"/>
        </w:rPr>
        <w:t xml:space="preserve">(1). </w:t>
      </w:r>
    </w:p>
    <w:p w14:paraId="2235E834"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Almu, A., &amp; Muhammad, A. (2017). Image-based processing of naira currency recognition. </w:t>
      </w:r>
      <w:r w:rsidRPr="0067010B">
        <w:rPr>
          <w:rFonts w:ascii="Times New Roman" w:hAnsi="Times New Roman" w:cs="Times New Roman"/>
          <w:i/>
        </w:rPr>
        <w:t>Annals</w:t>
      </w:r>
      <w:r w:rsidRPr="0067010B">
        <w:rPr>
          <w:rFonts w:ascii="Times New Roman" w:hAnsi="Times New Roman" w:cs="Times New Roman"/>
        </w:rPr>
        <w:t>,</w:t>
      </w:r>
      <w:r w:rsidRPr="0067010B">
        <w:rPr>
          <w:rFonts w:ascii="Times New Roman" w:hAnsi="Times New Roman" w:cs="Times New Roman"/>
          <w:i/>
        </w:rPr>
        <w:t xml:space="preserve"> 15</w:t>
      </w:r>
      <w:r w:rsidRPr="0067010B">
        <w:rPr>
          <w:rFonts w:ascii="Times New Roman" w:hAnsi="Times New Roman" w:cs="Times New Roman"/>
        </w:rPr>
        <w:t xml:space="preserve">(1). </w:t>
      </w:r>
    </w:p>
    <w:p w14:paraId="0919D668"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lastRenderedPageBreak/>
        <w:t xml:space="preserve">Bhatia, A., Kedia, V., Shroff, A., Kumar, M., &amp; Shah, B. K. (2021). Fake currency detection with machine learning algorithm and image processing. 2021 5th international conference on intelligent computing and control systems (ICICCS), </w:t>
      </w:r>
    </w:p>
    <w:p w14:paraId="3F42FA25"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Bhoyar, K., Pandey, A., Tekriwal, A., Mankani, P., &amp; Singh, A. (2020). Detection of Fake Currency using Image Processing. </w:t>
      </w:r>
      <w:r w:rsidRPr="0067010B">
        <w:rPr>
          <w:rFonts w:ascii="Times New Roman" w:hAnsi="Times New Roman" w:cs="Times New Roman"/>
          <w:i/>
        </w:rPr>
        <w:t>International Journal of Engineering Research Technology</w:t>
      </w:r>
      <w:r w:rsidRPr="0067010B">
        <w:rPr>
          <w:rFonts w:ascii="Times New Roman" w:hAnsi="Times New Roman" w:cs="Times New Roman"/>
        </w:rPr>
        <w:t>,</w:t>
      </w:r>
      <w:r w:rsidRPr="0067010B">
        <w:rPr>
          <w:rFonts w:ascii="Times New Roman" w:hAnsi="Times New Roman" w:cs="Times New Roman"/>
          <w:i/>
        </w:rPr>
        <w:t xml:space="preserve"> 9</w:t>
      </w:r>
      <w:r w:rsidRPr="0067010B">
        <w:rPr>
          <w:rFonts w:ascii="Times New Roman" w:hAnsi="Times New Roman" w:cs="Times New Roman"/>
        </w:rPr>
        <w:t xml:space="preserve">. </w:t>
      </w:r>
    </w:p>
    <w:p w14:paraId="07833749"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Ibitoye, O. T. (2024). Fake Currency Detection using Modified Faster Region-Based Convolutional Neural Network. </w:t>
      </w:r>
      <w:r w:rsidRPr="0067010B">
        <w:rPr>
          <w:rFonts w:ascii="Times New Roman" w:hAnsi="Times New Roman" w:cs="Times New Roman"/>
          <w:i/>
        </w:rPr>
        <w:t>International Journal of Electrical Engineering and Computer Science</w:t>
      </w:r>
      <w:r w:rsidRPr="0067010B">
        <w:rPr>
          <w:rFonts w:ascii="Times New Roman" w:hAnsi="Times New Roman" w:cs="Times New Roman"/>
        </w:rPr>
        <w:t>,</w:t>
      </w:r>
      <w:r w:rsidRPr="0067010B">
        <w:rPr>
          <w:rFonts w:ascii="Times New Roman" w:hAnsi="Times New Roman" w:cs="Times New Roman"/>
          <w:i/>
        </w:rPr>
        <w:t xml:space="preserve"> 6</w:t>
      </w:r>
      <w:r w:rsidRPr="0067010B">
        <w:rPr>
          <w:rFonts w:ascii="Times New Roman" w:hAnsi="Times New Roman" w:cs="Times New Roman"/>
        </w:rPr>
        <w:t xml:space="preserve">, 46-50. </w:t>
      </w:r>
    </w:p>
    <w:p w14:paraId="4FEC96D4"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Iwok, I., &amp; Akpan, A. (2016). Discriminant function for classification of genuine and counterfeit naira notes. </w:t>
      </w:r>
      <w:r w:rsidRPr="0067010B">
        <w:rPr>
          <w:rFonts w:ascii="Times New Roman" w:hAnsi="Times New Roman" w:cs="Times New Roman"/>
          <w:i/>
        </w:rPr>
        <w:t>Scientia Africana</w:t>
      </w:r>
      <w:r w:rsidRPr="0067010B">
        <w:rPr>
          <w:rFonts w:ascii="Times New Roman" w:hAnsi="Times New Roman" w:cs="Times New Roman"/>
        </w:rPr>
        <w:t>,</w:t>
      </w:r>
      <w:r w:rsidRPr="0067010B">
        <w:rPr>
          <w:rFonts w:ascii="Times New Roman" w:hAnsi="Times New Roman" w:cs="Times New Roman"/>
          <w:i/>
        </w:rPr>
        <w:t xml:space="preserve"> 15</w:t>
      </w:r>
      <w:r w:rsidRPr="0067010B">
        <w:rPr>
          <w:rFonts w:ascii="Times New Roman" w:hAnsi="Times New Roman" w:cs="Times New Roman"/>
        </w:rPr>
        <w:t xml:space="preserve">(1). </w:t>
      </w:r>
    </w:p>
    <w:p w14:paraId="42631C68"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Jadhav, M., kumar Sharma, Y., &amp; Bhandari, G. (2019). Currency identification and forged banknote detection using deep learning. 2019 International conference on innovative trends and advances in engineering and technology (ICITAET), </w:t>
      </w:r>
    </w:p>
    <w:p w14:paraId="6F459001"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Kumar, D. P., Akhila, V., Sushmitha, B., &amp; Anusha, K. (2022). Detection of fake currency using KNN algorithm. </w:t>
      </w:r>
      <w:r w:rsidRPr="0067010B">
        <w:rPr>
          <w:rFonts w:ascii="Times New Roman" w:hAnsi="Times New Roman" w:cs="Times New Roman"/>
          <w:i/>
        </w:rPr>
        <w:t>Int J Res Appl Sci Eng Technol</w:t>
      </w:r>
      <w:r w:rsidRPr="0067010B">
        <w:rPr>
          <w:rFonts w:ascii="Times New Roman" w:hAnsi="Times New Roman" w:cs="Times New Roman"/>
        </w:rPr>
        <w:t>,</w:t>
      </w:r>
      <w:r w:rsidRPr="0067010B">
        <w:rPr>
          <w:rFonts w:ascii="Times New Roman" w:hAnsi="Times New Roman" w:cs="Times New Roman"/>
          <w:i/>
        </w:rPr>
        <w:t xml:space="preserve"> 10</w:t>
      </w:r>
      <w:r w:rsidRPr="0067010B">
        <w:rPr>
          <w:rFonts w:ascii="Times New Roman" w:hAnsi="Times New Roman" w:cs="Times New Roman"/>
        </w:rPr>
        <w:t xml:space="preserve">(5), 2328-2335. </w:t>
      </w:r>
    </w:p>
    <w:p w14:paraId="5AB2687A"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Kumar, S. N., Singal, G., Sirikonda, S., &amp; Nethravathi, R. (2020). A novel approach for detection of counterfeit Indian currency notes using deep convolutional neural network. IOP conference series: materials science and engineering, </w:t>
      </w:r>
    </w:p>
    <w:p w14:paraId="095F02BD"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Laavanya, M., &amp; Vijayaraghavan, V. (2019). Real time fake currency note detection using deep learning. </w:t>
      </w:r>
      <w:r w:rsidRPr="0067010B">
        <w:rPr>
          <w:rFonts w:ascii="Times New Roman" w:hAnsi="Times New Roman" w:cs="Times New Roman"/>
          <w:i/>
        </w:rPr>
        <w:t>Int. J. Eng. Adv. Technol.(IJEAT)</w:t>
      </w:r>
      <w:r w:rsidRPr="0067010B">
        <w:rPr>
          <w:rFonts w:ascii="Times New Roman" w:hAnsi="Times New Roman" w:cs="Times New Roman"/>
        </w:rPr>
        <w:t>,</w:t>
      </w:r>
      <w:r w:rsidRPr="0067010B">
        <w:rPr>
          <w:rFonts w:ascii="Times New Roman" w:hAnsi="Times New Roman" w:cs="Times New Roman"/>
          <w:i/>
        </w:rPr>
        <w:t xml:space="preserve"> 9</w:t>
      </w:r>
      <w:r w:rsidRPr="0067010B">
        <w:rPr>
          <w:rFonts w:ascii="Times New Roman" w:hAnsi="Times New Roman" w:cs="Times New Roman"/>
        </w:rPr>
        <w:t xml:space="preserve">. </w:t>
      </w:r>
    </w:p>
    <w:p w14:paraId="1CF8CE26"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More, C., Kumar, M., Chandra, R., &amp; Singh, R. (2020). Fake currency Detection using Basic Python Programming and Web Framework. </w:t>
      </w:r>
      <w:r w:rsidRPr="0067010B">
        <w:rPr>
          <w:rFonts w:ascii="Times New Roman" w:hAnsi="Times New Roman" w:cs="Times New Roman"/>
          <w:i/>
        </w:rPr>
        <w:t>IRJET International Research Journal of Engineering and Technology</w:t>
      </w:r>
      <w:r w:rsidRPr="0067010B">
        <w:rPr>
          <w:rFonts w:ascii="Times New Roman" w:hAnsi="Times New Roman" w:cs="Times New Roman"/>
        </w:rPr>
        <w:t>,</w:t>
      </w:r>
      <w:r w:rsidRPr="0067010B">
        <w:rPr>
          <w:rFonts w:ascii="Times New Roman" w:hAnsi="Times New Roman" w:cs="Times New Roman"/>
          <w:i/>
        </w:rPr>
        <w:t xml:space="preserve"> 7</w:t>
      </w:r>
      <w:r w:rsidRPr="0067010B">
        <w:rPr>
          <w:rFonts w:ascii="Times New Roman" w:hAnsi="Times New Roman" w:cs="Times New Roman"/>
        </w:rPr>
        <w:t xml:space="preserve">(04), 2395-0056. </w:t>
      </w:r>
    </w:p>
    <w:p w14:paraId="10095835"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lastRenderedPageBreak/>
        <w:t xml:space="preserve">Nair, S., Shaikh, F., Thomas, E., Shaikh, M., &amp; Sherkhane, M. P. (2024). Verinote-Fake Currency Detection Using Convolutional Neural Network. </w:t>
      </w:r>
      <w:r w:rsidRPr="0067010B">
        <w:rPr>
          <w:rFonts w:ascii="Times New Roman" w:hAnsi="Times New Roman" w:cs="Times New Roman"/>
          <w:i/>
        </w:rPr>
        <w:t>International Research Journal on Advanced Engineering Hub (IRJAEH)</w:t>
      </w:r>
      <w:r w:rsidRPr="0067010B">
        <w:rPr>
          <w:rFonts w:ascii="Times New Roman" w:hAnsi="Times New Roman" w:cs="Times New Roman"/>
        </w:rPr>
        <w:t>,</w:t>
      </w:r>
      <w:r w:rsidRPr="0067010B">
        <w:rPr>
          <w:rFonts w:ascii="Times New Roman" w:hAnsi="Times New Roman" w:cs="Times New Roman"/>
          <w:i/>
        </w:rPr>
        <w:t xml:space="preserve"> 2</w:t>
      </w:r>
      <w:r w:rsidRPr="0067010B">
        <w:rPr>
          <w:rFonts w:ascii="Times New Roman" w:hAnsi="Times New Roman" w:cs="Times New Roman"/>
        </w:rPr>
        <w:t xml:space="preserve">(05), 1484-1488. </w:t>
      </w:r>
    </w:p>
    <w:p w14:paraId="518998E8"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Naseem, S. A., Rehman, A., Uddin, S. Z., Khan, B., Mehmood, Z., &amp; Nisa, M. U. (2023). Counterfeit Recognition of Pakistani Currency. </w:t>
      </w:r>
      <w:r w:rsidRPr="0067010B">
        <w:rPr>
          <w:rFonts w:ascii="Times New Roman" w:hAnsi="Times New Roman" w:cs="Times New Roman"/>
          <w:i/>
        </w:rPr>
        <w:t>KIET Journal of Computing and Information Sciences</w:t>
      </w:r>
      <w:r w:rsidRPr="0067010B">
        <w:rPr>
          <w:rFonts w:ascii="Times New Roman" w:hAnsi="Times New Roman" w:cs="Times New Roman"/>
        </w:rPr>
        <w:t>,</w:t>
      </w:r>
      <w:r w:rsidRPr="0067010B">
        <w:rPr>
          <w:rFonts w:ascii="Times New Roman" w:hAnsi="Times New Roman" w:cs="Times New Roman"/>
          <w:i/>
        </w:rPr>
        <w:t xml:space="preserve"> 6</w:t>
      </w:r>
      <w:r w:rsidRPr="0067010B">
        <w:rPr>
          <w:rFonts w:ascii="Times New Roman" w:hAnsi="Times New Roman" w:cs="Times New Roman"/>
        </w:rPr>
        <w:t xml:space="preserve">(1), 123-147. </w:t>
      </w:r>
    </w:p>
    <w:p w14:paraId="26BBEA34"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Nazir, B., Imran, M., &amp; Jehangir, B. (2024). Banknote Verification using Image Processing Techniques. </w:t>
      </w:r>
      <w:r w:rsidRPr="0067010B">
        <w:rPr>
          <w:rFonts w:ascii="Times New Roman" w:hAnsi="Times New Roman" w:cs="Times New Roman"/>
          <w:i/>
        </w:rPr>
        <w:t>Journal of Computing &amp; Biomedical Informatics</w:t>
      </w:r>
      <w:r w:rsidRPr="0067010B">
        <w:rPr>
          <w:rFonts w:ascii="Times New Roman" w:hAnsi="Times New Roman" w:cs="Times New Roman"/>
        </w:rPr>
        <w:t>,</w:t>
      </w:r>
      <w:r w:rsidRPr="0067010B">
        <w:rPr>
          <w:rFonts w:ascii="Times New Roman" w:hAnsi="Times New Roman" w:cs="Times New Roman"/>
          <w:i/>
        </w:rPr>
        <w:t xml:space="preserve"> 7</w:t>
      </w:r>
      <w:r w:rsidRPr="0067010B">
        <w:rPr>
          <w:rFonts w:ascii="Times New Roman" w:hAnsi="Times New Roman" w:cs="Times New Roman"/>
        </w:rPr>
        <w:t xml:space="preserve">(01), 125-143. </w:t>
      </w:r>
    </w:p>
    <w:p w14:paraId="12149247"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Ogbuju, E., Usman, W., Obilikwu, P., &amp; Yemi-Peters, V. (2020). Deep learning for genuine Naira banknotes. </w:t>
      </w:r>
      <w:r w:rsidRPr="0067010B">
        <w:rPr>
          <w:rFonts w:ascii="Times New Roman" w:hAnsi="Times New Roman" w:cs="Times New Roman"/>
          <w:i/>
        </w:rPr>
        <w:t>FUOYE Journal of Pure and Applied Sciences (FJPAS)</w:t>
      </w:r>
      <w:r w:rsidRPr="0067010B">
        <w:rPr>
          <w:rFonts w:ascii="Times New Roman" w:hAnsi="Times New Roman" w:cs="Times New Roman"/>
        </w:rPr>
        <w:t>,</w:t>
      </w:r>
      <w:r w:rsidRPr="0067010B">
        <w:rPr>
          <w:rFonts w:ascii="Times New Roman" w:hAnsi="Times New Roman" w:cs="Times New Roman"/>
          <w:i/>
        </w:rPr>
        <w:t xml:space="preserve"> 5</w:t>
      </w:r>
      <w:r w:rsidRPr="0067010B">
        <w:rPr>
          <w:rFonts w:ascii="Times New Roman" w:hAnsi="Times New Roman" w:cs="Times New Roman"/>
        </w:rPr>
        <w:t xml:space="preserve">(1), 56-67. </w:t>
      </w:r>
    </w:p>
    <w:p w14:paraId="3A3C68E9"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Omeiza, I., Ogunbiyi, O., Ogundepo, O., Otuoze, A., Egbune, D., &amp; Osunsanya, K. (2023). A Method of Colour-Histogram Matching for Nigerian Paper Currency Notes Classification. </w:t>
      </w:r>
    </w:p>
    <w:p w14:paraId="3A91988C"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Rao, M. S. N. V. B., &amp; Gowtham, N. S. (2024). Efficient currency recognition and value detection system using image processing. </w:t>
      </w:r>
      <w:r w:rsidRPr="0067010B">
        <w:rPr>
          <w:rFonts w:ascii="Times New Roman" w:hAnsi="Times New Roman" w:cs="Times New Roman"/>
          <w:i/>
        </w:rPr>
        <w:t>World Journal of Advanced Research and Reviews</w:t>
      </w:r>
      <w:r w:rsidRPr="0067010B">
        <w:rPr>
          <w:rFonts w:ascii="Times New Roman" w:hAnsi="Times New Roman" w:cs="Times New Roman"/>
        </w:rPr>
        <w:t>,</w:t>
      </w:r>
      <w:r w:rsidRPr="0067010B">
        <w:rPr>
          <w:rFonts w:ascii="Times New Roman" w:hAnsi="Times New Roman" w:cs="Times New Roman"/>
          <w:i/>
        </w:rPr>
        <w:t xml:space="preserve"> 22</w:t>
      </w:r>
      <w:r w:rsidRPr="0067010B">
        <w:rPr>
          <w:rFonts w:ascii="Times New Roman" w:hAnsi="Times New Roman" w:cs="Times New Roman"/>
        </w:rPr>
        <w:t xml:space="preserve">(1), 241-255. </w:t>
      </w:r>
    </w:p>
    <w:p w14:paraId="7E960DE5"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Richard-Nnabu, N. E., Ituma, C., &amp; Nweke, H. F. (2024). Convolutional neural networks method for folded naira currency denominations recognition and analysis. </w:t>
      </w:r>
      <w:r w:rsidRPr="0067010B">
        <w:rPr>
          <w:rFonts w:ascii="Times New Roman" w:hAnsi="Times New Roman" w:cs="Times New Roman"/>
          <w:i/>
        </w:rPr>
        <w:t>Journal of the Nigerian Society of Physical Sciences</w:t>
      </w:r>
      <w:r w:rsidRPr="0067010B">
        <w:rPr>
          <w:rFonts w:ascii="Times New Roman" w:hAnsi="Times New Roman" w:cs="Times New Roman"/>
        </w:rPr>
        <w:t xml:space="preserve">, 2239-2239. </w:t>
      </w:r>
    </w:p>
    <w:p w14:paraId="5D9FFEA1"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Roy, V., Mishra, G., Mannadiar, R., &amp; Patil, S. (2019). Fake currency detection using image processing. </w:t>
      </w:r>
      <w:r w:rsidRPr="0067010B">
        <w:rPr>
          <w:rFonts w:ascii="Times New Roman" w:hAnsi="Times New Roman" w:cs="Times New Roman"/>
          <w:i/>
        </w:rPr>
        <w:t>International journal of computer science and mobile computing</w:t>
      </w:r>
      <w:r w:rsidRPr="0067010B">
        <w:rPr>
          <w:rFonts w:ascii="Times New Roman" w:hAnsi="Times New Roman" w:cs="Times New Roman"/>
        </w:rPr>
        <w:t>,</w:t>
      </w:r>
      <w:r w:rsidRPr="0067010B">
        <w:rPr>
          <w:rFonts w:ascii="Times New Roman" w:hAnsi="Times New Roman" w:cs="Times New Roman"/>
          <w:i/>
        </w:rPr>
        <w:t xml:space="preserve"> 8</w:t>
      </w:r>
      <w:r w:rsidRPr="0067010B">
        <w:rPr>
          <w:rFonts w:ascii="Times New Roman" w:hAnsi="Times New Roman" w:cs="Times New Roman"/>
        </w:rPr>
        <w:t xml:space="preserve">(4), 88-93. </w:t>
      </w:r>
    </w:p>
    <w:p w14:paraId="5DF84AD1"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Sarkar, S., &amp; Pal, A. K. (2022). A new approach to fuzzy logic analysis of Indian currency recognition. </w:t>
      </w:r>
      <w:r w:rsidRPr="0067010B">
        <w:rPr>
          <w:rFonts w:ascii="Times New Roman" w:hAnsi="Times New Roman" w:cs="Times New Roman"/>
          <w:i/>
        </w:rPr>
        <w:t>Journal of Print and Media Technology Research</w:t>
      </w:r>
      <w:r w:rsidRPr="0067010B">
        <w:rPr>
          <w:rFonts w:ascii="Times New Roman" w:hAnsi="Times New Roman" w:cs="Times New Roman"/>
        </w:rPr>
        <w:t>,</w:t>
      </w:r>
      <w:r w:rsidRPr="0067010B">
        <w:rPr>
          <w:rFonts w:ascii="Times New Roman" w:hAnsi="Times New Roman" w:cs="Times New Roman"/>
          <w:i/>
        </w:rPr>
        <w:t xml:space="preserve"> 11</w:t>
      </w:r>
      <w:r w:rsidRPr="0067010B">
        <w:rPr>
          <w:rFonts w:ascii="Times New Roman" w:hAnsi="Times New Roman" w:cs="Times New Roman"/>
        </w:rPr>
        <w:t xml:space="preserve">(2), 119-128. </w:t>
      </w:r>
    </w:p>
    <w:p w14:paraId="195B1616"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lastRenderedPageBreak/>
        <w:t xml:space="preserve">Sharan, V., &amp; Kaur, A. (2019). Detection of counterfeit Indian currency note using image processing. </w:t>
      </w:r>
      <w:r w:rsidRPr="0067010B">
        <w:rPr>
          <w:rFonts w:ascii="Times New Roman" w:hAnsi="Times New Roman" w:cs="Times New Roman"/>
          <w:i/>
        </w:rPr>
        <w:t>International Journal of Engineering and Advanced Technology</w:t>
      </w:r>
      <w:r w:rsidRPr="0067010B">
        <w:rPr>
          <w:rFonts w:ascii="Times New Roman" w:hAnsi="Times New Roman" w:cs="Times New Roman"/>
        </w:rPr>
        <w:t>,</w:t>
      </w:r>
      <w:r w:rsidRPr="0067010B">
        <w:rPr>
          <w:rFonts w:ascii="Times New Roman" w:hAnsi="Times New Roman" w:cs="Times New Roman"/>
          <w:i/>
        </w:rPr>
        <w:t xml:space="preserve"> 9</w:t>
      </w:r>
      <w:r w:rsidRPr="0067010B">
        <w:rPr>
          <w:rFonts w:ascii="Times New Roman" w:hAnsi="Times New Roman" w:cs="Times New Roman"/>
        </w:rPr>
        <w:t xml:space="preserve">(1), 2440-2447. </w:t>
      </w:r>
    </w:p>
    <w:p w14:paraId="566AFB85"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Shelke, P., Dedgaonkar, S., Bhimanpallewar, R., Mirajkar, R., &amp; Naik, K. (2023). Fake Currency Detection Using Image Processing and Random Forest Algorithm. </w:t>
      </w:r>
      <w:r w:rsidRPr="0067010B">
        <w:rPr>
          <w:rFonts w:ascii="Times New Roman" w:hAnsi="Times New Roman" w:cs="Times New Roman"/>
          <w:i/>
        </w:rPr>
        <w:t>Recent Trends in Artificial Intelligence &amp; its Applications</w:t>
      </w:r>
      <w:r w:rsidRPr="0067010B">
        <w:rPr>
          <w:rFonts w:ascii="Times New Roman" w:hAnsi="Times New Roman" w:cs="Times New Roman"/>
        </w:rPr>
        <w:t>,</w:t>
      </w:r>
      <w:r w:rsidRPr="0067010B">
        <w:rPr>
          <w:rFonts w:ascii="Times New Roman" w:hAnsi="Times New Roman" w:cs="Times New Roman"/>
          <w:i/>
        </w:rPr>
        <w:t xml:space="preserve"> 2</w:t>
      </w:r>
      <w:r w:rsidRPr="0067010B">
        <w:rPr>
          <w:rFonts w:ascii="Times New Roman" w:hAnsi="Times New Roman" w:cs="Times New Roman"/>
        </w:rPr>
        <w:t xml:space="preserve">(1), 26-32. </w:t>
      </w:r>
    </w:p>
    <w:p w14:paraId="613FF9A0"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Shiby, A., Francis, F., Jose, P., &amp; Augustine, R. (2021). Detection of Fake Currency Using Image Processing. </w:t>
      </w:r>
      <w:r w:rsidRPr="0067010B">
        <w:rPr>
          <w:rFonts w:ascii="Times New Roman" w:hAnsi="Times New Roman" w:cs="Times New Roman"/>
          <w:i/>
        </w:rPr>
        <w:t>International Journal for Research in Applied Science and Engineering Technology</w:t>
      </w:r>
      <w:r w:rsidRPr="0067010B">
        <w:rPr>
          <w:rFonts w:ascii="Times New Roman" w:hAnsi="Times New Roman" w:cs="Times New Roman"/>
        </w:rPr>
        <w:t xml:space="preserve">. </w:t>
      </w:r>
    </w:p>
    <w:p w14:paraId="6E5866EF"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Srarka, S., &amp; Pal, A. K. (2024). Paper Currency: A systematic review of design, security features, and counterfeit detection. </w:t>
      </w:r>
      <w:r w:rsidRPr="0067010B">
        <w:rPr>
          <w:rFonts w:ascii="Times New Roman" w:hAnsi="Times New Roman" w:cs="Times New Roman"/>
          <w:i/>
        </w:rPr>
        <w:t>Acta graphica: znanstveni časopis za tiskarstvo i grafičke komunikacije</w:t>
      </w:r>
      <w:r w:rsidRPr="0067010B">
        <w:rPr>
          <w:rFonts w:ascii="Times New Roman" w:hAnsi="Times New Roman" w:cs="Times New Roman"/>
        </w:rPr>
        <w:t>,</w:t>
      </w:r>
      <w:r w:rsidRPr="0067010B">
        <w:rPr>
          <w:rFonts w:ascii="Times New Roman" w:hAnsi="Times New Roman" w:cs="Times New Roman"/>
          <w:i/>
        </w:rPr>
        <w:t xml:space="preserve"> 32</w:t>
      </w:r>
      <w:r w:rsidRPr="0067010B">
        <w:rPr>
          <w:rFonts w:ascii="Times New Roman" w:hAnsi="Times New Roman" w:cs="Times New Roman"/>
        </w:rPr>
        <w:t xml:space="preserve">(2), 84-97. </w:t>
      </w:r>
    </w:p>
    <w:p w14:paraId="5071C9AC"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Sruthy, R. (2022). A review of Fake Currency Recognition Methods. </w:t>
      </w:r>
      <w:r w:rsidRPr="0067010B">
        <w:rPr>
          <w:rFonts w:ascii="Times New Roman" w:hAnsi="Times New Roman" w:cs="Times New Roman"/>
          <w:i/>
        </w:rPr>
        <w:t>no. July</w:t>
      </w:r>
      <w:r w:rsidRPr="0067010B">
        <w:rPr>
          <w:rFonts w:ascii="Times New Roman" w:hAnsi="Times New Roman" w:cs="Times New Roman"/>
        </w:rPr>
        <w:t xml:space="preserve">, 2633-2636. </w:t>
      </w:r>
    </w:p>
    <w:p w14:paraId="3852A639"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Swami, K., Murumkar, K., Ghadekar, D. P., &amp; Solanki, Y. (2019). Currency recognition and fake currency identification using image processing. </w:t>
      </w:r>
      <w:r w:rsidRPr="0067010B">
        <w:rPr>
          <w:rFonts w:ascii="Times New Roman" w:hAnsi="Times New Roman" w:cs="Times New Roman"/>
          <w:i/>
        </w:rPr>
        <w:t>International Journal of Advance Research, Ideas and Innovation in Technology</w:t>
      </w:r>
      <w:r w:rsidRPr="0067010B">
        <w:rPr>
          <w:rFonts w:ascii="Times New Roman" w:hAnsi="Times New Roman" w:cs="Times New Roman"/>
        </w:rPr>
        <w:t>,</w:t>
      </w:r>
      <w:r w:rsidRPr="0067010B">
        <w:rPr>
          <w:rFonts w:ascii="Times New Roman" w:hAnsi="Times New Roman" w:cs="Times New Roman"/>
          <w:i/>
        </w:rPr>
        <w:t xml:space="preserve"> 5</w:t>
      </w:r>
      <w:r w:rsidRPr="0067010B">
        <w:rPr>
          <w:rFonts w:ascii="Times New Roman" w:hAnsi="Times New Roman" w:cs="Times New Roman"/>
        </w:rPr>
        <w:t xml:space="preserve">(3), 659-661. </w:t>
      </w:r>
    </w:p>
    <w:p w14:paraId="55BFB145"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Veeramsetty, V., Singal, G., &amp; Badal, T. (2020). Coinnet: platform independent application to recognize Indian currency notes using deep learning techniques. </w:t>
      </w:r>
      <w:r w:rsidRPr="0067010B">
        <w:rPr>
          <w:rFonts w:ascii="Times New Roman" w:hAnsi="Times New Roman" w:cs="Times New Roman"/>
          <w:i/>
        </w:rPr>
        <w:t>Multimedia Tools and Applications</w:t>
      </w:r>
      <w:r w:rsidRPr="0067010B">
        <w:rPr>
          <w:rFonts w:ascii="Times New Roman" w:hAnsi="Times New Roman" w:cs="Times New Roman"/>
        </w:rPr>
        <w:t>,</w:t>
      </w:r>
      <w:r w:rsidRPr="0067010B">
        <w:rPr>
          <w:rFonts w:ascii="Times New Roman" w:hAnsi="Times New Roman" w:cs="Times New Roman"/>
          <w:i/>
        </w:rPr>
        <w:t xml:space="preserve"> 79</w:t>
      </w:r>
      <w:r w:rsidRPr="0067010B">
        <w:rPr>
          <w:rFonts w:ascii="Times New Roman" w:hAnsi="Times New Roman" w:cs="Times New Roman"/>
        </w:rPr>
        <w:t xml:space="preserve">, 22569-22594. </w:t>
      </w:r>
    </w:p>
    <w:p w14:paraId="360098BB"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Vidhate, A., Shah, Y., Biyani, R., Keshri, H., &amp; Nikhare, R. (2021). Fake currency detection application. </w:t>
      </w:r>
      <w:r w:rsidRPr="0067010B">
        <w:rPr>
          <w:rFonts w:ascii="Times New Roman" w:hAnsi="Times New Roman" w:cs="Times New Roman"/>
          <w:i/>
        </w:rPr>
        <w:t>Int. Res. J. Eng. Technol.(IRJET)</w:t>
      </w:r>
      <w:r w:rsidRPr="0067010B">
        <w:rPr>
          <w:rFonts w:ascii="Times New Roman" w:hAnsi="Times New Roman" w:cs="Times New Roman"/>
        </w:rPr>
        <w:t>,</w:t>
      </w:r>
      <w:r w:rsidRPr="0067010B">
        <w:rPr>
          <w:rFonts w:ascii="Times New Roman" w:hAnsi="Times New Roman" w:cs="Times New Roman"/>
          <w:i/>
        </w:rPr>
        <w:t xml:space="preserve"> 8</w:t>
      </w:r>
      <w:r w:rsidRPr="0067010B">
        <w:rPr>
          <w:rFonts w:ascii="Times New Roman" w:hAnsi="Times New Roman" w:cs="Times New Roman"/>
        </w:rPr>
        <w:t xml:space="preserve">(05), 2395-0056. </w:t>
      </w:r>
    </w:p>
    <w:p w14:paraId="4FF010A7"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t xml:space="preserve">Woods, N. C., &amp; Oladosu, H. S. (2020). Recognition and Fitness Classification of Nigerian Currency for Automatic Teller Machines. </w:t>
      </w:r>
      <w:r w:rsidRPr="0067010B">
        <w:rPr>
          <w:rFonts w:ascii="Times New Roman" w:hAnsi="Times New Roman" w:cs="Times New Roman"/>
          <w:i/>
        </w:rPr>
        <w:t>African Journal of Computing &amp; ICT</w:t>
      </w:r>
      <w:r w:rsidRPr="0067010B">
        <w:rPr>
          <w:rFonts w:ascii="Times New Roman" w:hAnsi="Times New Roman" w:cs="Times New Roman"/>
        </w:rPr>
        <w:t>,</w:t>
      </w:r>
      <w:r w:rsidRPr="0067010B">
        <w:rPr>
          <w:rFonts w:ascii="Times New Roman" w:hAnsi="Times New Roman" w:cs="Times New Roman"/>
          <w:i/>
        </w:rPr>
        <w:t xml:space="preserve"> 13</w:t>
      </w:r>
      <w:r w:rsidRPr="0067010B">
        <w:rPr>
          <w:rFonts w:ascii="Times New Roman" w:hAnsi="Times New Roman" w:cs="Times New Roman"/>
        </w:rPr>
        <w:t xml:space="preserve">(1). </w:t>
      </w:r>
    </w:p>
    <w:p w14:paraId="47BBC4E3" w14:textId="77777777" w:rsidR="005A2035" w:rsidRPr="0067010B" w:rsidRDefault="005A2035" w:rsidP="005A2035">
      <w:pPr>
        <w:pStyle w:val="EndNoteBibliography"/>
        <w:spacing w:after="0" w:line="480" w:lineRule="auto"/>
        <w:ind w:left="720" w:hanging="720"/>
        <w:rPr>
          <w:rFonts w:ascii="Times New Roman" w:hAnsi="Times New Roman" w:cs="Times New Roman"/>
        </w:rPr>
      </w:pPr>
      <w:r w:rsidRPr="0067010B">
        <w:rPr>
          <w:rFonts w:ascii="Times New Roman" w:hAnsi="Times New Roman" w:cs="Times New Roman"/>
        </w:rPr>
        <w:lastRenderedPageBreak/>
        <w:t xml:space="preserve">Zarin, A., &amp; Uddin, J. (2019). A hybrid fake banknote detection model using OCR, face recognition and hough features. 2019 Cybersecurity and Cyberforensics Conference (CCC), </w:t>
      </w:r>
    </w:p>
    <w:p w14:paraId="097D19BA" w14:textId="77777777" w:rsidR="005A2035" w:rsidRPr="0067010B" w:rsidRDefault="005A2035" w:rsidP="005A2035">
      <w:pPr>
        <w:pStyle w:val="EndNoteBibliography"/>
        <w:spacing w:line="480" w:lineRule="auto"/>
        <w:ind w:left="720" w:hanging="720"/>
        <w:rPr>
          <w:rFonts w:ascii="Times New Roman" w:hAnsi="Times New Roman" w:cs="Times New Roman"/>
        </w:rPr>
      </w:pPr>
      <w:r w:rsidRPr="0067010B">
        <w:rPr>
          <w:rFonts w:ascii="Times New Roman" w:hAnsi="Times New Roman" w:cs="Times New Roman"/>
        </w:rPr>
        <w:t xml:space="preserve">Zhang, Q., &amp; Yan, W. Q. (2018). Currency detection and recognition based on deep learning. 2018 15th IEEE International Conference on Advanced Video and Signal Based Surveillance (AVSS), </w:t>
      </w:r>
    </w:p>
    <w:p w14:paraId="1F509F35" w14:textId="77777777" w:rsidR="005A2035" w:rsidRPr="00B91E8E" w:rsidRDefault="005A2035" w:rsidP="005A2035">
      <w:pPr>
        <w:spacing w:line="480" w:lineRule="auto"/>
      </w:pPr>
      <w:r w:rsidRPr="0067010B">
        <w:fldChar w:fldCharType="end"/>
      </w:r>
    </w:p>
    <w:p w14:paraId="2416A8F5" w14:textId="77777777" w:rsidR="005A2035" w:rsidRPr="00FA3E3A" w:rsidRDefault="005A2035" w:rsidP="009D0410">
      <w:pPr>
        <w:spacing w:before="100" w:beforeAutospacing="1" w:after="100" w:afterAutospacing="1" w:line="480" w:lineRule="auto"/>
        <w:jc w:val="both"/>
        <w:rPr>
          <w:rFonts w:eastAsia="Times New Roman"/>
          <w:szCs w:val="24"/>
        </w:rPr>
      </w:pPr>
    </w:p>
    <w:sectPr w:rsidR="005A2035" w:rsidRPr="00FA3E3A" w:rsidSect="0005051E">
      <w:footerReference w:type="default" r:id="rId85"/>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76ADB" w14:textId="77777777" w:rsidR="00126DDF" w:rsidRPr="004639D1" w:rsidRDefault="00126DDF" w:rsidP="00F6010F">
      <w:pPr>
        <w:spacing w:after="0" w:line="240" w:lineRule="auto"/>
      </w:pPr>
      <w:r w:rsidRPr="004639D1">
        <w:separator/>
      </w:r>
    </w:p>
  </w:endnote>
  <w:endnote w:type="continuationSeparator" w:id="0">
    <w:p w14:paraId="285F8500" w14:textId="77777777" w:rsidR="00126DDF" w:rsidRPr="004639D1" w:rsidRDefault="00126DDF" w:rsidP="00F6010F">
      <w:pPr>
        <w:spacing w:after="0" w:line="240" w:lineRule="auto"/>
      </w:pPr>
      <w:r w:rsidRPr="004639D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variable"/>
    <w:sig w:usb0="E0000AFF" w:usb1="5000217F" w:usb2="0000002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0481211"/>
      <w:docPartObj>
        <w:docPartGallery w:val="Page Numbers (Bottom of Page)"/>
        <w:docPartUnique/>
      </w:docPartObj>
    </w:sdtPr>
    <w:sdtEndPr>
      <w:rPr>
        <w:noProof/>
      </w:rPr>
    </w:sdtEndPr>
    <w:sdtContent>
      <w:p w14:paraId="5179E56A" w14:textId="77182753" w:rsidR="00865C7D" w:rsidRDefault="00865C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F12C45" w14:textId="77777777" w:rsidR="00865C7D" w:rsidRDefault="00865C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6746380"/>
      <w:docPartObj>
        <w:docPartGallery w:val="Page Numbers (Bottom of Page)"/>
        <w:docPartUnique/>
      </w:docPartObj>
    </w:sdtPr>
    <w:sdtEndPr>
      <w:rPr>
        <w:noProof/>
      </w:rPr>
    </w:sdtEndPr>
    <w:sdtContent>
      <w:p w14:paraId="349A8B6F" w14:textId="08A16749" w:rsidR="0058638E" w:rsidRDefault="0058638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B86026" w14:textId="77777777" w:rsidR="00865C7D" w:rsidRDefault="00865C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2382623"/>
      <w:docPartObj>
        <w:docPartGallery w:val="Page Numbers (Bottom of Page)"/>
        <w:docPartUnique/>
      </w:docPartObj>
    </w:sdtPr>
    <w:sdtEndPr>
      <w:rPr>
        <w:noProof/>
      </w:rPr>
    </w:sdtEndPr>
    <w:sdtContent>
      <w:p w14:paraId="3395035C" w14:textId="0C2B6782" w:rsidR="0058638E" w:rsidRDefault="0058638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6AB001" w14:textId="77777777" w:rsidR="00865C7D" w:rsidRDefault="00865C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BF53EC" w14:textId="77777777" w:rsidR="00126DDF" w:rsidRPr="004639D1" w:rsidRDefault="00126DDF" w:rsidP="00F6010F">
      <w:pPr>
        <w:spacing w:after="0" w:line="240" w:lineRule="auto"/>
      </w:pPr>
      <w:r w:rsidRPr="004639D1">
        <w:separator/>
      </w:r>
    </w:p>
  </w:footnote>
  <w:footnote w:type="continuationSeparator" w:id="0">
    <w:p w14:paraId="0139001D" w14:textId="77777777" w:rsidR="00126DDF" w:rsidRPr="004639D1" w:rsidRDefault="00126DDF" w:rsidP="00F6010F">
      <w:pPr>
        <w:spacing w:after="0" w:line="240" w:lineRule="auto"/>
      </w:pPr>
      <w:r w:rsidRPr="004639D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7281D"/>
    <w:multiLevelType w:val="multilevel"/>
    <w:tmpl w:val="3C887FC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01AE0E12"/>
    <w:multiLevelType w:val="hybridMultilevel"/>
    <w:tmpl w:val="0D26E7BA"/>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 w15:restartNumberingAfterBreak="0">
    <w:nsid w:val="05A416F8"/>
    <w:multiLevelType w:val="multilevel"/>
    <w:tmpl w:val="9E5E0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E71F66"/>
    <w:multiLevelType w:val="hybridMultilevel"/>
    <w:tmpl w:val="947A79CC"/>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6441C78"/>
    <w:multiLevelType w:val="hybridMultilevel"/>
    <w:tmpl w:val="B2F26A3C"/>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5" w15:restartNumberingAfterBreak="0">
    <w:nsid w:val="0F887999"/>
    <w:multiLevelType w:val="multilevel"/>
    <w:tmpl w:val="74429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0C1163"/>
    <w:multiLevelType w:val="hybridMultilevel"/>
    <w:tmpl w:val="88D26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4C028C"/>
    <w:multiLevelType w:val="hybridMultilevel"/>
    <w:tmpl w:val="B8703E78"/>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8" w15:restartNumberingAfterBreak="0">
    <w:nsid w:val="1D6432C2"/>
    <w:multiLevelType w:val="multilevel"/>
    <w:tmpl w:val="71C886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C83A85"/>
    <w:multiLevelType w:val="hybridMultilevel"/>
    <w:tmpl w:val="F9EA2B1A"/>
    <w:lvl w:ilvl="0" w:tplc="20000003">
      <w:start w:val="1"/>
      <w:numFmt w:val="bullet"/>
      <w:lvlText w:val="o"/>
      <w:lvlJc w:val="left"/>
      <w:pPr>
        <w:ind w:left="1440" w:hanging="360"/>
      </w:pPr>
      <w:rPr>
        <w:rFonts w:ascii="Courier New" w:hAnsi="Courier New" w:cs="Courier New"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0" w15:restartNumberingAfterBreak="0">
    <w:nsid w:val="1F6C2195"/>
    <w:multiLevelType w:val="multilevel"/>
    <w:tmpl w:val="32CC0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1C70BE"/>
    <w:multiLevelType w:val="hybridMultilevel"/>
    <w:tmpl w:val="E1B69D94"/>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19D375B"/>
    <w:multiLevelType w:val="multilevel"/>
    <w:tmpl w:val="9800B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0B2E48"/>
    <w:multiLevelType w:val="hybridMultilevel"/>
    <w:tmpl w:val="6BB0B746"/>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2431FDF"/>
    <w:multiLevelType w:val="multilevel"/>
    <w:tmpl w:val="EDB02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6D334F"/>
    <w:multiLevelType w:val="hybridMultilevel"/>
    <w:tmpl w:val="51F47DB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2DCC2436"/>
    <w:multiLevelType w:val="multilevel"/>
    <w:tmpl w:val="0E58B578"/>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E1C21AE"/>
    <w:multiLevelType w:val="hybridMultilevel"/>
    <w:tmpl w:val="D88AC0AE"/>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18" w15:restartNumberingAfterBreak="0">
    <w:nsid w:val="35843AD5"/>
    <w:multiLevelType w:val="hybridMultilevel"/>
    <w:tmpl w:val="40B0F12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19" w15:restartNumberingAfterBreak="0">
    <w:nsid w:val="36CD10BD"/>
    <w:multiLevelType w:val="multilevel"/>
    <w:tmpl w:val="0BB0AFD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7241AFB"/>
    <w:multiLevelType w:val="multilevel"/>
    <w:tmpl w:val="21F621A6"/>
    <w:lvl w:ilvl="0">
      <w:start w:val="5"/>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b/>
        <w:bCs w:val="0"/>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78D4AAF"/>
    <w:multiLevelType w:val="hybridMultilevel"/>
    <w:tmpl w:val="B21A04B4"/>
    <w:lvl w:ilvl="0" w:tplc="20000003">
      <w:start w:val="1"/>
      <w:numFmt w:val="bullet"/>
      <w:lvlText w:val="o"/>
      <w:lvlJc w:val="left"/>
      <w:pPr>
        <w:ind w:left="1080" w:hanging="360"/>
      </w:pPr>
      <w:rPr>
        <w:rFonts w:ascii="Courier New" w:hAnsi="Courier New" w:cs="Courier New"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2" w15:restartNumberingAfterBreak="0">
    <w:nsid w:val="3A243D4A"/>
    <w:multiLevelType w:val="hybridMultilevel"/>
    <w:tmpl w:val="FC002A4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3AAF7E53"/>
    <w:multiLevelType w:val="multilevel"/>
    <w:tmpl w:val="D5604746"/>
    <w:lvl w:ilvl="0">
      <w:start w:val="1"/>
      <w:numFmt w:val="decimal"/>
      <w:pStyle w:val="Heading1"/>
      <w:lvlText w:val="%1"/>
      <w:lvlJc w:val="left"/>
      <w:pPr>
        <w:ind w:left="13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3AEF19E9"/>
    <w:multiLevelType w:val="multilevel"/>
    <w:tmpl w:val="567C4E30"/>
    <w:lvl w:ilvl="0">
      <w:start w:val="1"/>
      <w:numFmt w:val="bullet"/>
      <w:lvlText w:val="●"/>
      <w:lvlJc w:val="left"/>
      <w:pPr>
        <w:ind w:left="720" w:hanging="360"/>
      </w:pPr>
      <w:rPr>
        <w:rFonts w:ascii="Roboto" w:eastAsia="Roboto" w:hAnsi="Roboto" w:cs="Roboto"/>
        <w:strike w:val="0"/>
        <w:dstrike w:val="0"/>
        <w:sz w:val="21"/>
        <w:szCs w:val="21"/>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5" w15:restartNumberingAfterBreak="0">
    <w:nsid w:val="3D9130C6"/>
    <w:multiLevelType w:val="hybridMultilevel"/>
    <w:tmpl w:val="8D08E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EF924B3"/>
    <w:multiLevelType w:val="hybridMultilevel"/>
    <w:tmpl w:val="51741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BA1590"/>
    <w:multiLevelType w:val="hybridMultilevel"/>
    <w:tmpl w:val="DBD8A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02A3C91"/>
    <w:multiLevelType w:val="multilevel"/>
    <w:tmpl w:val="9604A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39C02E3"/>
    <w:multiLevelType w:val="hybridMultilevel"/>
    <w:tmpl w:val="AC1AD1B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0" w15:restartNumberingAfterBreak="0">
    <w:nsid w:val="44D02EFD"/>
    <w:multiLevelType w:val="hybridMultilevel"/>
    <w:tmpl w:val="C9B4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B7299C"/>
    <w:multiLevelType w:val="hybridMultilevel"/>
    <w:tmpl w:val="4B569EF6"/>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2" w15:restartNumberingAfterBreak="0">
    <w:nsid w:val="4AC05D17"/>
    <w:multiLevelType w:val="multilevel"/>
    <w:tmpl w:val="EB4EC2C0"/>
    <w:lvl w:ilvl="0">
      <w:start w:val="2"/>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33" w15:restartNumberingAfterBreak="0">
    <w:nsid w:val="4B333B79"/>
    <w:multiLevelType w:val="hybridMultilevel"/>
    <w:tmpl w:val="C49041EC"/>
    <w:lvl w:ilvl="0" w:tplc="20000003">
      <w:start w:val="1"/>
      <w:numFmt w:val="bullet"/>
      <w:lvlText w:val="o"/>
      <w:lvlJc w:val="left"/>
      <w:pPr>
        <w:ind w:left="1080" w:hanging="360"/>
      </w:pPr>
      <w:rPr>
        <w:rFonts w:ascii="Courier New" w:hAnsi="Courier New" w:cs="Courier New"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4" w15:restartNumberingAfterBreak="0">
    <w:nsid w:val="4CAA5E2C"/>
    <w:multiLevelType w:val="hybridMultilevel"/>
    <w:tmpl w:val="06D6ACF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5" w15:restartNumberingAfterBreak="0">
    <w:nsid w:val="51777C00"/>
    <w:multiLevelType w:val="hybridMultilevel"/>
    <w:tmpl w:val="BC42ABB4"/>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518C395D"/>
    <w:multiLevelType w:val="hybridMultilevel"/>
    <w:tmpl w:val="ABF2E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A01556"/>
    <w:multiLevelType w:val="hybridMultilevel"/>
    <w:tmpl w:val="8362CA92"/>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545C1591"/>
    <w:multiLevelType w:val="hybridMultilevel"/>
    <w:tmpl w:val="125487F8"/>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5BBF0A70"/>
    <w:multiLevelType w:val="hybridMultilevel"/>
    <w:tmpl w:val="52F29F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5E8841F3"/>
    <w:multiLevelType w:val="multilevel"/>
    <w:tmpl w:val="A7D2D5AE"/>
    <w:lvl w:ilvl="0">
      <w:start w:val="3"/>
      <w:numFmt w:val="decimal"/>
      <w:lvlText w:val="%1"/>
      <w:lvlJc w:val="left"/>
      <w:pPr>
        <w:ind w:left="600" w:hanging="600"/>
      </w:pPr>
      <w:rPr>
        <w:rFonts w:hint="default"/>
        <w:i w:val="0"/>
      </w:rPr>
    </w:lvl>
    <w:lvl w:ilvl="1">
      <w:start w:val="8"/>
      <w:numFmt w:val="decimal"/>
      <w:lvlText w:val="%1.%2"/>
      <w:lvlJc w:val="left"/>
      <w:pPr>
        <w:ind w:left="720" w:hanging="720"/>
      </w:pPr>
      <w:rPr>
        <w:rFonts w:hint="default"/>
        <w:i w:val="0"/>
      </w:rPr>
    </w:lvl>
    <w:lvl w:ilvl="2">
      <w:start w:val="3"/>
      <w:numFmt w:val="decimal"/>
      <w:lvlText w:val="%1.%2.%3"/>
      <w:lvlJc w:val="left"/>
      <w:pPr>
        <w:ind w:left="720" w:hanging="720"/>
      </w:pPr>
      <w:rPr>
        <w:rFonts w:hint="default"/>
        <w:i w:val="0"/>
        <w:color w:val="000000" w:themeColor="text1"/>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800" w:hanging="1800"/>
      </w:pPr>
      <w:rPr>
        <w:rFonts w:hint="default"/>
        <w:i w:val="0"/>
      </w:rPr>
    </w:lvl>
    <w:lvl w:ilvl="7">
      <w:start w:val="1"/>
      <w:numFmt w:val="decimal"/>
      <w:lvlText w:val="%1.%2.%3.%4.%5.%6.%7.%8"/>
      <w:lvlJc w:val="left"/>
      <w:pPr>
        <w:ind w:left="1800" w:hanging="1800"/>
      </w:pPr>
      <w:rPr>
        <w:rFonts w:hint="default"/>
        <w:i w:val="0"/>
      </w:rPr>
    </w:lvl>
    <w:lvl w:ilvl="8">
      <w:start w:val="1"/>
      <w:numFmt w:val="decimal"/>
      <w:lvlText w:val="%1.%2.%3.%4.%5.%6.%7.%8.%9"/>
      <w:lvlJc w:val="left"/>
      <w:pPr>
        <w:ind w:left="2160" w:hanging="2160"/>
      </w:pPr>
      <w:rPr>
        <w:rFonts w:hint="default"/>
        <w:i w:val="0"/>
      </w:rPr>
    </w:lvl>
  </w:abstractNum>
  <w:abstractNum w:abstractNumId="41" w15:restartNumberingAfterBreak="0">
    <w:nsid w:val="60C125E0"/>
    <w:multiLevelType w:val="multilevel"/>
    <w:tmpl w:val="9044E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2E410B7"/>
    <w:multiLevelType w:val="hybridMultilevel"/>
    <w:tmpl w:val="183C1424"/>
    <w:lvl w:ilvl="0" w:tplc="20000003">
      <w:start w:val="1"/>
      <w:numFmt w:val="bullet"/>
      <w:lvlText w:val="o"/>
      <w:lvlJc w:val="left"/>
      <w:pPr>
        <w:ind w:left="1080" w:hanging="360"/>
      </w:pPr>
      <w:rPr>
        <w:rFonts w:ascii="Courier New" w:hAnsi="Courier New" w:cs="Courier New"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43" w15:restartNumberingAfterBreak="0">
    <w:nsid w:val="63CC4D78"/>
    <w:multiLevelType w:val="hybridMultilevel"/>
    <w:tmpl w:val="7B500B6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44" w15:restartNumberingAfterBreak="0">
    <w:nsid w:val="64CE05DE"/>
    <w:multiLevelType w:val="hybridMultilevel"/>
    <w:tmpl w:val="81424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5746DF9"/>
    <w:multiLevelType w:val="hybridMultilevel"/>
    <w:tmpl w:val="6366C82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46" w15:restartNumberingAfterBreak="0">
    <w:nsid w:val="664E1772"/>
    <w:multiLevelType w:val="hybridMultilevel"/>
    <w:tmpl w:val="54EEA19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47" w15:restartNumberingAfterBreak="0">
    <w:nsid w:val="6C082B3C"/>
    <w:multiLevelType w:val="multilevel"/>
    <w:tmpl w:val="B4A8351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6DB9203F"/>
    <w:multiLevelType w:val="hybridMultilevel"/>
    <w:tmpl w:val="37A65D3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49" w15:restartNumberingAfterBreak="0">
    <w:nsid w:val="6EBC7EBA"/>
    <w:multiLevelType w:val="multilevel"/>
    <w:tmpl w:val="FBDCD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EE933B3"/>
    <w:multiLevelType w:val="hybridMultilevel"/>
    <w:tmpl w:val="D99016C6"/>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51" w15:restartNumberingAfterBreak="0">
    <w:nsid w:val="72D94D29"/>
    <w:multiLevelType w:val="hybridMultilevel"/>
    <w:tmpl w:val="76DC4EF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52" w15:restartNumberingAfterBreak="0">
    <w:nsid w:val="72DD50D2"/>
    <w:multiLevelType w:val="hybridMultilevel"/>
    <w:tmpl w:val="5682544C"/>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53" w15:restartNumberingAfterBreak="0">
    <w:nsid w:val="766B258E"/>
    <w:multiLevelType w:val="multilevel"/>
    <w:tmpl w:val="046E3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6CE0E09"/>
    <w:multiLevelType w:val="hybridMultilevel"/>
    <w:tmpl w:val="F8C689B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55" w15:restartNumberingAfterBreak="0">
    <w:nsid w:val="78CE5BF0"/>
    <w:multiLevelType w:val="multilevel"/>
    <w:tmpl w:val="806C5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AA73097"/>
    <w:multiLevelType w:val="hybridMultilevel"/>
    <w:tmpl w:val="B0F2C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36100458">
    <w:abstractNumId w:val="13"/>
  </w:num>
  <w:num w:numId="2" w16cid:durableId="1290209777">
    <w:abstractNumId w:val="29"/>
  </w:num>
  <w:num w:numId="3" w16cid:durableId="1116408625">
    <w:abstractNumId w:val="17"/>
  </w:num>
  <w:num w:numId="4" w16cid:durableId="1972905851">
    <w:abstractNumId w:val="50"/>
  </w:num>
  <w:num w:numId="5" w16cid:durableId="1363169291">
    <w:abstractNumId w:val="45"/>
  </w:num>
  <w:num w:numId="6" w16cid:durableId="21014390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20544569">
    <w:abstractNumId w:val="34"/>
  </w:num>
  <w:num w:numId="8" w16cid:durableId="1220363943">
    <w:abstractNumId w:val="24"/>
  </w:num>
  <w:num w:numId="9" w16cid:durableId="1458716734">
    <w:abstractNumId w:val="43"/>
  </w:num>
  <w:num w:numId="10" w16cid:durableId="8529949">
    <w:abstractNumId w:val="31"/>
  </w:num>
  <w:num w:numId="11" w16cid:durableId="1222668929">
    <w:abstractNumId w:val="18"/>
  </w:num>
  <w:num w:numId="12" w16cid:durableId="2074309766">
    <w:abstractNumId w:val="51"/>
  </w:num>
  <w:num w:numId="13" w16cid:durableId="334187683">
    <w:abstractNumId w:val="54"/>
  </w:num>
  <w:num w:numId="14" w16cid:durableId="593633226">
    <w:abstractNumId w:val="8"/>
  </w:num>
  <w:num w:numId="15" w16cid:durableId="518936369">
    <w:abstractNumId w:val="32"/>
  </w:num>
  <w:num w:numId="16" w16cid:durableId="1768849040">
    <w:abstractNumId w:val="19"/>
  </w:num>
  <w:num w:numId="17" w16cid:durableId="1478261162">
    <w:abstractNumId w:val="40"/>
  </w:num>
  <w:num w:numId="18" w16cid:durableId="1076711086">
    <w:abstractNumId w:val="16"/>
  </w:num>
  <w:num w:numId="19" w16cid:durableId="1931693185">
    <w:abstractNumId w:val="52"/>
  </w:num>
  <w:num w:numId="20" w16cid:durableId="386147802">
    <w:abstractNumId w:val="46"/>
  </w:num>
  <w:num w:numId="21" w16cid:durableId="264533443">
    <w:abstractNumId w:val="21"/>
  </w:num>
  <w:num w:numId="22" w16cid:durableId="690574704">
    <w:abstractNumId w:val="15"/>
  </w:num>
  <w:num w:numId="23" w16cid:durableId="1376927871">
    <w:abstractNumId w:val="33"/>
  </w:num>
  <w:num w:numId="24" w16cid:durableId="999314270">
    <w:abstractNumId w:val="39"/>
  </w:num>
  <w:num w:numId="25" w16cid:durableId="1976911655">
    <w:abstractNumId w:val="7"/>
  </w:num>
  <w:num w:numId="26" w16cid:durableId="1600679926">
    <w:abstractNumId w:val="1"/>
  </w:num>
  <w:num w:numId="27" w16cid:durableId="1734891216">
    <w:abstractNumId w:val="4"/>
  </w:num>
  <w:num w:numId="28" w16cid:durableId="507528078">
    <w:abstractNumId w:val="48"/>
  </w:num>
  <w:num w:numId="29" w16cid:durableId="1313170311">
    <w:abstractNumId w:val="3"/>
  </w:num>
  <w:num w:numId="30" w16cid:durableId="896161674">
    <w:abstractNumId w:val="37"/>
  </w:num>
  <w:num w:numId="31" w16cid:durableId="787503227">
    <w:abstractNumId w:val="11"/>
  </w:num>
  <w:num w:numId="32" w16cid:durableId="1645624602">
    <w:abstractNumId w:val="38"/>
  </w:num>
  <w:num w:numId="33" w16cid:durableId="1936401482">
    <w:abstractNumId w:val="35"/>
  </w:num>
  <w:num w:numId="34" w16cid:durableId="1628314482">
    <w:abstractNumId w:val="22"/>
  </w:num>
  <w:num w:numId="35" w16cid:durableId="912859325">
    <w:abstractNumId w:val="42"/>
  </w:num>
  <w:num w:numId="36" w16cid:durableId="1597714616">
    <w:abstractNumId w:val="9"/>
  </w:num>
  <w:num w:numId="37" w16cid:durableId="762839119">
    <w:abstractNumId w:val="10"/>
  </w:num>
  <w:num w:numId="38" w16cid:durableId="1506356303">
    <w:abstractNumId w:val="14"/>
  </w:num>
  <w:num w:numId="39" w16cid:durableId="1464080243">
    <w:abstractNumId w:val="28"/>
  </w:num>
  <w:num w:numId="40" w16cid:durableId="896472023">
    <w:abstractNumId w:val="55"/>
  </w:num>
  <w:num w:numId="41" w16cid:durableId="442961243">
    <w:abstractNumId w:val="12"/>
  </w:num>
  <w:num w:numId="42" w16cid:durableId="616107987">
    <w:abstractNumId w:val="49"/>
  </w:num>
  <w:num w:numId="43" w16cid:durableId="801386672">
    <w:abstractNumId w:val="2"/>
  </w:num>
  <w:num w:numId="44" w16cid:durableId="1945379411">
    <w:abstractNumId w:val="27"/>
  </w:num>
  <w:num w:numId="45" w16cid:durableId="1029911550">
    <w:abstractNumId w:val="20"/>
  </w:num>
  <w:num w:numId="46" w16cid:durableId="2008363021">
    <w:abstractNumId w:val="41"/>
  </w:num>
  <w:num w:numId="47" w16cid:durableId="151600988">
    <w:abstractNumId w:val="6"/>
  </w:num>
  <w:num w:numId="48" w16cid:durableId="460731562">
    <w:abstractNumId w:val="53"/>
  </w:num>
  <w:num w:numId="49" w16cid:durableId="2054648520">
    <w:abstractNumId w:val="36"/>
  </w:num>
  <w:num w:numId="50" w16cid:durableId="1366909950">
    <w:abstractNumId w:val="26"/>
  </w:num>
  <w:num w:numId="51" w16cid:durableId="1186022939">
    <w:abstractNumId w:val="56"/>
  </w:num>
  <w:num w:numId="52" w16cid:durableId="353312982">
    <w:abstractNumId w:val="25"/>
  </w:num>
  <w:num w:numId="53" w16cid:durableId="504705651">
    <w:abstractNumId w:val="5"/>
  </w:num>
  <w:num w:numId="54" w16cid:durableId="823206480">
    <w:abstractNumId w:val="30"/>
  </w:num>
  <w:num w:numId="55" w16cid:durableId="2124882223">
    <w:abstractNumId w:val="44"/>
  </w:num>
  <w:num w:numId="56" w16cid:durableId="909777501">
    <w:abstractNumId w:val="47"/>
  </w:num>
  <w:num w:numId="57" w16cid:durableId="322003122">
    <w:abstractNumId w:val="23"/>
  </w:num>
  <w:num w:numId="58" w16cid:durableId="176820718">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C42"/>
    <w:rsid w:val="00006150"/>
    <w:rsid w:val="00011876"/>
    <w:rsid w:val="0003089F"/>
    <w:rsid w:val="00030FF1"/>
    <w:rsid w:val="000351AE"/>
    <w:rsid w:val="000362EB"/>
    <w:rsid w:val="000477C8"/>
    <w:rsid w:val="0005051E"/>
    <w:rsid w:val="00050E4A"/>
    <w:rsid w:val="00062B08"/>
    <w:rsid w:val="000657F9"/>
    <w:rsid w:val="0006711C"/>
    <w:rsid w:val="00075253"/>
    <w:rsid w:val="0009499D"/>
    <w:rsid w:val="000A1BC2"/>
    <w:rsid w:val="000A5DE6"/>
    <w:rsid w:val="000A7731"/>
    <w:rsid w:val="000B6989"/>
    <w:rsid w:val="000D27C1"/>
    <w:rsid w:val="000D3B48"/>
    <w:rsid w:val="000D6139"/>
    <w:rsid w:val="000E7865"/>
    <w:rsid w:val="001003DC"/>
    <w:rsid w:val="00114A24"/>
    <w:rsid w:val="00126DDF"/>
    <w:rsid w:val="00131ACB"/>
    <w:rsid w:val="00134207"/>
    <w:rsid w:val="0013449C"/>
    <w:rsid w:val="00141744"/>
    <w:rsid w:val="001426A8"/>
    <w:rsid w:val="00153FF3"/>
    <w:rsid w:val="00157660"/>
    <w:rsid w:val="00160BF7"/>
    <w:rsid w:val="0016189D"/>
    <w:rsid w:val="00164490"/>
    <w:rsid w:val="001660AC"/>
    <w:rsid w:val="00174A52"/>
    <w:rsid w:val="00175AEF"/>
    <w:rsid w:val="00196D9A"/>
    <w:rsid w:val="00197105"/>
    <w:rsid w:val="001A2C36"/>
    <w:rsid w:val="001A33D0"/>
    <w:rsid w:val="001A4C9B"/>
    <w:rsid w:val="001B13EF"/>
    <w:rsid w:val="001D1194"/>
    <w:rsid w:val="001D1E3D"/>
    <w:rsid w:val="001D61F3"/>
    <w:rsid w:val="001D64A4"/>
    <w:rsid w:val="001E4B00"/>
    <w:rsid w:val="001E7A29"/>
    <w:rsid w:val="001F1523"/>
    <w:rsid w:val="002006C2"/>
    <w:rsid w:val="00204879"/>
    <w:rsid w:val="00210211"/>
    <w:rsid w:val="00215500"/>
    <w:rsid w:val="002329EF"/>
    <w:rsid w:val="00232B1D"/>
    <w:rsid w:val="00282A7A"/>
    <w:rsid w:val="002A07D5"/>
    <w:rsid w:val="002A5603"/>
    <w:rsid w:val="002B6B24"/>
    <w:rsid w:val="002C1234"/>
    <w:rsid w:val="002C25F7"/>
    <w:rsid w:val="002D2BF9"/>
    <w:rsid w:val="002E513D"/>
    <w:rsid w:val="002F1FA2"/>
    <w:rsid w:val="002F2A32"/>
    <w:rsid w:val="002F5D1D"/>
    <w:rsid w:val="002F6B6B"/>
    <w:rsid w:val="0030553B"/>
    <w:rsid w:val="00311251"/>
    <w:rsid w:val="00314E0C"/>
    <w:rsid w:val="00317CB2"/>
    <w:rsid w:val="00345ED7"/>
    <w:rsid w:val="00347AD9"/>
    <w:rsid w:val="00371D32"/>
    <w:rsid w:val="0038262C"/>
    <w:rsid w:val="003909E4"/>
    <w:rsid w:val="0039137D"/>
    <w:rsid w:val="003B1875"/>
    <w:rsid w:val="003B34CC"/>
    <w:rsid w:val="003C389B"/>
    <w:rsid w:val="003D3A39"/>
    <w:rsid w:val="003E6EAE"/>
    <w:rsid w:val="00400FCE"/>
    <w:rsid w:val="00425DA9"/>
    <w:rsid w:val="00425F1A"/>
    <w:rsid w:val="00432EE2"/>
    <w:rsid w:val="004336D7"/>
    <w:rsid w:val="00443CF4"/>
    <w:rsid w:val="00457158"/>
    <w:rsid w:val="00462F10"/>
    <w:rsid w:val="004639D1"/>
    <w:rsid w:val="00466ABF"/>
    <w:rsid w:val="00472EB1"/>
    <w:rsid w:val="004731FD"/>
    <w:rsid w:val="00482C48"/>
    <w:rsid w:val="00494D20"/>
    <w:rsid w:val="004B4918"/>
    <w:rsid w:val="004B68AC"/>
    <w:rsid w:val="004D21C0"/>
    <w:rsid w:val="004D2D3F"/>
    <w:rsid w:val="004E5BFB"/>
    <w:rsid w:val="004F0B03"/>
    <w:rsid w:val="00501281"/>
    <w:rsid w:val="00505BA3"/>
    <w:rsid w:val="0051409D"/>
    <w:rsid w:val="00530A30"/>
    <w:rsid w:val="00535BC5"/>
    <w:rsid w:val="00546D34"/>
    <w:rsid w:val="0055343E"/>
    <w:rsid w:val="005619DD"/>
    <w:rsid w:val="00583978"/>
    <w:rsid w:val="0058638E"/>
    <w:rsid w:val="00586849"/>
    <w:rsid w:val="00597B93"/>
    <w:rsid w:val="005A2035"/>
    <w:rsid w:val="005B090F"/>
    <w:rsid w:val="005C020C"/>
    <w:rsid w:val="005D0DDA"/>
    <w:rsid w:val="005E2284"/>
    <w:rsid w:val="005E3274"/>
    <w:rsid w:val="005E6C93"/>
    <w:rsid w:val="005F0B2E"/>
    <w:rsid w:val="005F1AE2"/>
    <w:rsid w:val="005F50DE"/>
    <w:rsid w:val="00600904"/>
    <w:rsid w:val="00610A5B"/>
    <w:rsid w:val="00612E3E"/>
    <w:rsid w:val="006171A9"/>
    <w:rsid w:val="006172E0"/>
    <w:rsid w:val="00617CEF"/>
    <w:rsid w:val="0062436F"/>
    <w:rsid w:val="00636484"/>
    <w:rsid w:val="00651AE8"/>
    <w:rsid w:val="00655211"/>
    <w:rsid w:val="00661DBF"/>
    <w:rsid w:val="00673711"/>
    <w:rsid w:val="0067510F"/>
    <w:rsid w:val="00681D6B"/>
    <w:rsid w:val="006A5F3A"/>
    <w:rsid w:val="006C1E0C"/>
    <w:rsid w:val="006D1330"/>
    <w:rsid w:val="006D291F"/>
    <w:rsid w:val="006D6799"/>
    <w:rsid w:val="006F76F9"/>
    <w:rsid w:val="006F7F79"/>
    <w:rsid w:val="0071015C"/>
    <w:rsid w:val="007117E5"/>
    <w:rsid w:val="007127B0"/>
    <w:rsid w:val="007169CA"/>
    <w:rsid w:val="00726FF3"/>
    <w:rsid w:val="007274C5"/>
    <w:rsid w:val="007340CE"/>
    <w:rsid w:val="00735C39"/>
    <w:rsid w:val="007369B9"/>
    <w:rsid w:val="0074195D"/>
    <w:rsid w:val="0074503D"/>
    <w:rsid w:val="00754B4B"/>
    <w:rsid w:val="0076199E"/>
    <w:rsid w:val="00775C62"/>
    <w:rsid w:val="007849BB"/>
    <w:rsid w:val="007869C0"/>
    <w:rsid w:val="007943D4"/>
    <w:rsid w:val="007979E7"/>
    <w:rsid w:val="007B1364"/>
    <w:rsid w:val="007B7300"/>
    <w:rsid w:val="007D1DBB"/>
    <w:rsid w:val="007D7743"/>
    <w:rsid w:val="007F51CE"/>
    <w:rsid w:val="00800FFA"/>
    <w:rsid w:val="00801E22"/>
    <w:rsid w:val="00802F5D"/>
    <w:rsid w:val="0080317F"/>
    <w:rsid w:val="008128F0"/>
    <w:rsid w:val="008269CA"/>
    <w:rsid w:val="008272CC"/>
    <w:rsid w:val="00832A42"/>
    <w:rsid w:val="008431C4"/>
    <w:rsid w:val="008444CE"/>
    <w:rsid w:val="00851C43"/>
    <w:rsid w:val="00865C7D"/>
    <w:rsid w:val="008760CC"/>
    <w:rsid w:val="008B2CAB"/>
    <w:rsid w:val="008B3636"/>
    <w:rsid w:val="008C61DB"/>
    <w:rsid w:val="008D0E14"/>
    <w:rsid w:val="008D0FE2"/>
    <w:rsid w:val="008D7398"/>
    <w:rsid w:val="008F05B0"/>
    <w:rsid w:val="008F0A51"/>
    <w:rsid w:val="008F499A"/>
    <w:rsid w:val="00901F12"/>
    <w:rsid w:val="00905894"/>
    <w:rsid w:val="009076A5"/>
    <w:rsid w:val="00913D8C"/>
    <w:rsid w:val="009142E5"/>
    <w:rsid w:val="009256FC"/>
    <w:rsid w:val="00925BD9"/>
    <w:rsid w:val="00941346"/>
    <w:rsid w:val="0094503E"/>
    <w:rsid w:val="009502A0"/>
    <w:rsid w:val="0095554A"/>
    <w:rsid w:val="009577A0"/>
    <w:rsid w:val="00962B9B"/>
    <w:rsid w:val="00977953"/>
    <w:rsid w:val="00982F22"/>
    <w:rsid w:val="00985DCE"/>
    <w:rsid w:val="009A1F09"/>
    <w:rsid w:val="009A22DE"/>
    <w:rsid w:val="009A4AD0"/>
    <w:rsid w:val="009B5096"/>
    <w:rsid w:val="009B6B80"/>
    <w:rsid w:val="009D0410"/>
    <w:rsid w:val="009E2DC5"/>
    <w:rsid w:val="009E4589"/>
    <w:rsid w:val="009F0C58"/>
    <w:rsid w:val="00A02184"/>
    <w:rsid w:val="00A03C42"/>
    <w:rsid w:val="00A04127"/>
    <w:rsid w:val="00A1091B"/>
    <w:rsid w:val="00A211A6"/>
    <w:rsid w:val="00A362CB"/>
    <w:rsid w:val="00A43D5C"/>
    <w:rsid w:val="00A6286C"/>
    <w:rsid w:val="00A70769"/>
    <w:rsid w:val="00A8772C"/>
    <w:rsid w:val="00AA6BE9"/>
    <w:rsid w:val="00AC2BA5"/>
    <w:rsid w:val="00AD716E"/>
    <w:rsid w:val="00AF67DE"/>
    <w:rsid w:val="00B07B6A"/>
    <w:rsid w:val="00B1527B"/>
    <w:rsid w:val="00B1620B"/>
    <w:rsid w:val="00B241C0"/>
    <w:rsid w:val="00B57E2C"/>
    <w:rsid w:val="00B605DF"/>
    <w:rsid w:val="00B65514"/>
    <w:rsid w:val="00B6719B"/>
    <w:rsid w:val="00B73480"/>
    <w:rsid w:val="00BA1327"/>
    <w:rsid w:val="00BA6BAD"/>
    <w:rsid w:val="00BA7845"/>
    <w:rsid w:val="00BC275F"/>
    <w:rsid w:val="00BD7E04"/>
    <w:rsid w:val="00BE1E7F"/>
    <w:rsid w:val="00BE2226"/>
    <w:rsid w:val="00BE4AD3"/>
    <w:rsid w:val="00BE5FD5"/>
    <w:rsid w:val="00BF41E9"/>
    <w:rsid w:val="00C0479B"/>
    <w:rsid w:val="00C22CC5"/>
    <w:rsid w:val="00C41BC1"/>
    <w:rsid w:val="00C52A2B"/>
    <w:rsid w:val="00C62E04"/>
    <w:rsid w:val="00C7636D"/>
    <w:rsid w:val="00C80672"/>
    <w:rsid w:val="00C85991"/>
    <w:rsid w:val="00C85B1A"/>
    <w:rsid w:val="00C907AF"/>
    <w:rsid w:val="00C90865"/>
    <w:rsid w:val="00C91CBA"/>
    <w:rsid w:val="00CA0425"/>
    <w:rsid w:val="00CB0F17"/>
    <w:rsid w:val="00CB1EFD"/>
    <w:rsid w:val="00CB31CB"/>
    <w:rsid w:val="00CB6A52"/>
    <w:rsid w:val="00CB7D87"/>
    <w:rsid w:val="00CC518F"/>
    <w:rsid w:val="00CD5E66"/>
    <w:rsid w:val="00CE0EE9"/>
    <w:rsid w:val="00CE7605"/>
    <w:rsid w:val="00D041F1"/>
    <w:rsid w:val="00D5135C"/>
    <w:rsid w:val="00D63636"/>
    <w:rsid w:val="00D8797D"/>
    <w:rsid w:val="00D91131"/>
    <w:rsid w:val="00D94FAD"/>
    <w:rsid w:val="00DA2323"/>
    <w:rsid w:val="00DB1129"/>
    <w:rsid w:val="00DB70F7"/>
    <w:rsid w:val="00DB73CA"/>
    <w:rsid w:val="00DC1CF6"/>
    <w:rsid w:val="00DC67BD"/>
    <w:rsid w:val="00DE149B"/>
    <w:rsid w:val="00DE2289"/>
    <w:rsid w:val="00DE29A1"/>
    <w:rsid w:val="00DE766F"/>
    <w:rsid w:val="00DE77BC"/>
    <w:rsid w:val="00DF0371"/>
    <w:rsid w:val="00DF35B5"/>
    <w:rsid w:val="00E114B2"/>
    <w:rsid w:val="00E1396A"/>
    <w:rsid w:val="00E27C8C"/>
    <w:rsid w:val="00E421A2"/>
    <w:rsid w:val="00E512FC"/>
    <w:rsid w:val="00E54112"/>
    <w:rsid w:val="00E6627F"/>
    <w:rsid w:val="00E6644A"/>
    <w:rsid w:val="00E93FCA"/>
    <w:rsid w:val="00E97D15"/>
    <w:rsid w:val="00EC1C9B"/>
    <w:rsid w:val="00EC5A91"/>
    <w:rsid w:val="00EC6D69"/>
    <w:rsid w:val="00EE5CA3"/>
    <w:rsid w:val="00EE6C76"/>
    <w:rsid w:val="00EF2E79"/>
    <w:rsid w:val="00F06753"/>
    <w:rsid w:val="00F1194E"/>
    <w:rsid w:val="00F226F4"/>
    <w:rsid w:val="00F23521"/>
    <w:rsid w:val="00F56339"/>
    <w:rsid w:val="00F6010F"/>
    <w:rsid w:val="00F67CEA"/>
    <w:rsid w:val="00F74CE6"/>
    <w:rsid w:val="00F77EB5"/>
    <w:rsid w:val="00F85102"/>
    <w:rsid w:val="00F87363"/>
    <w:rsid w:val="00F908BD"/>
    <w:rsid w:val="00F9121C"/>
    <w:rsid w:val="00FA2C7C"/>
    <w:rsid w:val="00FA4195"/>
    <w:rsid w:val="00FB1D2A"/>
    <w:rsid w:val="00FB77A0"/>
    <w:rsid w:val="00FC16C8"/>
    <w:rsid w:val="00FD5464"/>
    <w:rsid w:val="00FD5C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A80269"/>
  <w15:chartTrackingRefBased/>
  <w15:docId w15:val="{41B267A2-63F6-4771-B222-AFB582055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color w:val="000000" w:themeColor="text1"/>
        <w:kern w:val="2"/>
        <w:sz w:val="24"/>
        <w:szCs w:val="28"/>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2FC"/>
    <w:rPr>
      <w:lang w:val="en-GB"/>
    </w:rPr>
  </w:style>
  <w:style w:type="paragraph" w:styleId="Heading1">
    <w:name w:val="heading 1"/>
    <w:basedOn w:val="Normal"/>
    <w:next w:val="Normal"/>
    <w:link w:val="Heading1Char"/>
    <w:uiPriority w:val="9"/>
    <w:qFormat/>
    <w:rsid w:val="00153FF3"/>
    <w:pPr>
      <w:keepNext/>
      <w:keepLines/>
      <w:numPr>
        <w:numId w:val="57"/>
      </w:numPr>
      <w:spacing w:after="0" w:line="48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E1396A"/>
    <w:pPr>
      <w:keepNext/>
      <w:keepLines/>
      <w:numPr>
        <w:ilvl w:val="1"/>
        <w:numId w:val="57"/>
      </w:numPr>
      <w:spacing w:after="0" w:line="48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E1396A"/>
    <w:pPr>
      <w:keepNext/>
      <w:keepLines/>
      <w:numPr>
        <w:ilvl w:val="2"/>
        <w:numId w:val="57"/>
      </w:numPr>
      <w:spacing w:after="0" w:line="480" w:lineRule="auto"/>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A03C42"/>
    <w:pPr>
      <w:keepNext/>
      <w:keepLines/>
      <w:numPr>
        <w:ilvl w:val="3"/>
        <w:numId w:val="57"/>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C42"/>
    <w:pPr>
      <w:keepNext/>
      <w:keepLines/>
      <w:numPr>
        <w:ilvl w:val="4"/>
        <w:numId w:val="57"/>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C42"/>
    <w:pPr>
      <w:keepNext/>
      <w:keepLines/>
      <w:numPr>
        <w:ilvl w:val="5"/>
        <w:numId w:val="57"/>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C42"/>
    <w:pPr>
      <w:keepNext/>
      <w:keepLines/>
      <w:numPr>
        <w:ilvl w:val="6"/>
        <w:numId w:val="57"/>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C42"/>
    <w:pPr>
      <w:keepNext/>
      <w:keepLines/>
      <w:numPr>
        <w:ilvl w:val="7"/>
        <w:numId w:val="57"/>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C42"/>
    <w:pPr>
      <w:keepNext/>
      <w:keepLines/>
      <w:numPr>
        <w:ilvl w:val="8"/>
        <w:numId w:val="57"/>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3FF3"/>
    <w:rPr>
      <w:rFonts w:eastAsiaTheme="majorEastAsia" w:cstheme="majorBidi"/>
      <w:b/>
      <w:sz w:val="28"/>
      <w:szCs w:val="40"/>
      <w:lang w:val="en-GB"/>
    </w:rPr>
  </w:style>
  <w:style w:type="character" w:customStyle="1" w:styleId="Heading2Char">
    <w:name w:val="Heading 2 Char"/>
    <w:basedOn w:val="DefaultParagraphFont"/>
    <w:link w:val="Heading2"/>
    <w:uiPriority w:val="9"/>
    <w:rsid w:val="00E1396A"/>
    <w:rPr>
      <w:rFonts w:eastAsiaTheme="majorEastAsia" w:cstheme="majorBidi"/>
      <w:b/>
      <w:szCs w:val="32"/>
      <w:lang w:val="en-GB"/>
    </w:rPr>
  </w:style>
  <w:style w:type="character" w:customStyle="1" w:styleId="Heading3Char">
    <w:name w:val="Heading 3 Char"/>
    <w:basedOn w:val="DefaultParagraphFont"/>
    <w:link w:val="Heading3"/>
    <w:uiPriority w:val="9"/>
    <w:rsid w:val="00E1396A"/>
    <w:rPr>
      <w:rFonts w:eastAsiaTheme="majorEastAsia" w:cstheme="majorBidi"/>
      <w:b/>
      <w:lang w:val="en-GB"/>
    </w:rPr>
  </w:style>
  <w:style w:type="character" w:customStyle="1" w:styleId="Heading4Char">
    <w:name w:val="Heading 4 Char"/>
    <w:basedOn w:val="DefaultParagraphFont"/>
    <w:link w:val="Heading4"/>
    <w:uiPriority w:val="9"/>
    <w:semiHidden/>
    <w:rsid w:val="00A03C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C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C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C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C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C42"/>
    <w:rPr>
      <w:rFonts w:eastAsiaTheme="majorEastAsia" w:cstheme="majorBidi"/>
      <w:color w:val="272727" w:themeColor="text1" w:themeTint="D8"/>
    </w:rPr>
  </w:style>
  <w:style w:type="paragraph" w:styleId="Title">
    <w:name w:val="Title"/>
    <w:basedOn w:val="Normal"/>
    <w:next w:val="Normal"/>
    <w:link w:val="TitleChar"/>
    <w:uiPriority w:val="10"/>
    <w:qFormat/>
    <w:rsid w:val="00A03C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C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C42"/>
    <w:pPr>
      <w:numPr>
        <w:ilvl w:val="1"/>
      </w:numPr>
    </w:pPr>
    <w:rPr>
      <w:rFonts w:eastAsiaTheme="majorEastAsia" w:cstheme="majorBidi"/>
      <w:color w:val="595959" w:themeColor="text1" w:themeTint="A6"/>
      <w:spacing w:val="15"/>
      <w:sz w:val="28"/>
    </w:rPr>
  </w:style>
  <w:style w:type="character" w:customStyle="1" w:styleId="SubtitleChar">
    <w:name w:val="Subtitle Char"/>
    <w:basedOn w:val="DefaultParagraphFont"/>
    <w:link w:val="Subtitle"/>
    <w:uiPriority w:val="11"/>
    <w:rsid w:val="00A03C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C42"/>
    <w:pPr>
      <w:spacing w:before="160"/>
      <w:jc w:val="center"/>
    </w:pPr>
    <w:rPr>
      <w:i/>
      <w:iCs/>
      <w:color w:val="404040" w:themeColor="text1" w:themeTint="BF"/>
    </w:rPr>
  </w:style>
  <w:style w:type="character" w:customStyle="1" w:styleId="QuoteChar">
    <w:name w:val="Quote Char"/>
    <w:basedOn w:val="DefaultParagraphFont"/>
    <w:link w:val="Quote"/>
    <w:uiPriority w:val="29"/>
    <w:rsid w:val="00A03C42"/>
    <w:rPr>
      <w:i/>
      <w:iCs/>
      <w:color w:val="404040" w:themeColor="text1" w:themeTint="BF"/>
    </w:rPr>
  </w:style>
  <w:style w:type="paragraph" w:styleId="ListParagraph">
    <w:name w:val="List Paragraph"/>
    <w:basedOn w:val="Normal"/>
    <w:uiPriority w:val="34"/>
    <w:qFormat/>
    <w:rsid w:val="00A03C42"/>
    <w:pPr>
      <w:ind w:left="720"/>
      <w:contextualSpacing/>
    </w:pPr>
  </w:style>
  <w:style w:type="character" w:styleId="IntenseEmphasis">
    <w:name w:val="Intense Emphasis"/>
    <w:basedOn w:val="DefaultParagraphFont"/>
    <w:uiPriority w:val="21"/>
    <w:qFormat/>
    <w:rsid w:val="00A03C42"/>
    <w:rPr>
      <w:i/>
      <w:iCs/>
      <w:color w:val="0F4761" w:themeColor="accent1" w:themeShade="BF"/>
    </w:rPr>
  </w:style>
  <w:style w:type="paragraph" w:styleId="IntenseQuote">
    <w:name w:val="Intense Quote"/>
    <w:basedOn w:val="Normal"/>
    <w:next w:val="Normal"/>
    <w:link w:val="IntenseQuoteChar"/>
    <w:uiPriority w:val="30"/>
    <w:qFormat/>
    <w:rsid w:val="00A03C4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C42"/>
    <w:rPr>
      <w:i/>
      <w:iCs/>
      <w:color w:val="0F4761" w:themeColor="accent1" w:themeShade="BF"/>
    </w:rPr>
  </w:style>
  <w:style w:type="character" w:styleId="IntenseReference">
    <w:name w:val="Intense Reference"/>
    <w:basedOn w:val="DefaultParagraphFont"/>
    <w:uiPriority w:val="32"/>
    <w:qFormat/>
    <w:rsid w:val="00A03C42"/>
    <w:rPr>
      <w:b/>
      <w:bCs/>
      <w:smallCaps/>
      <w:color w:val="0F4761" w:themeColor="accent1" w:themeShade="BF"/>
      <w:spacing w:val="5"/>
    </w:rPr>
  </w:style>
  <w:style w:type="paragraph" w:styleId="NormalWeb">
    <w:name w:val="Normal (Web)"/>
    <w:basedOn w:val="Normal"/>
    <w:uiPriority w:val="99"/>
    <w:unhideWhenUsed/>
    <w:rsid w:val="008B2CAB"/>
    <w:pPr>
      <w:spacing w:before="100" w:beforeAutospacing="1" w:after="100" w:afterAutospacing="1" w:line="240" w:lineRule="auto"/>
    </w:pPr>
    <w:rPr>
      <w:rFonts w:eastAsia="Times New Roman"/>
      <w:kern w:val="0"/>
      <w14:ligatures w14:val="none"/>
    </w:rPr>
  </w:style>
  <w:style w:type="character" w:styleId="Strong">
    <w:name w:val="Strong"/>
    <w:basedOn w:val="DefaultParagraphFont"/>
    <w:uiPriority w:val="22"/>
    <w:qFormat/>
    <w:rsid w:val="008B2CAB"/>
    <w:rPr>
      <w:b/>
      <w:bCs/>
    </w:rPr>
  </w:style>
  <w:style w:type="table" w:styleId="TableGrid">
    <w:name w:val="Table Grid"/>
    <w:basedOn w:val="TableNormal"/>
    <w:uiPriority w:val="39"/>
    <w:rsid w:val="00982F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1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10F"/>
  </w:style>
  <w:style w:type="paragraph" w:styleId="Footer">
    <w:name w:val="footer"/>
    <w:basedOn w:val="Normal"/>
    <w:link w:val="FooterChar"/>
    <w:uiPriority w:val="99"/>
    <w:unhideWhenUsed/>
    <w:rsid w:val="00F60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10F"/>
  </w:style>
  <w:style w:type="paragraph" w:styleId="TOCHeading">
    <w:name w:val="TOC Heading"/>
    <w:basedOn w:val="Heading1"/>
    <w:next w:val="Normal"/>
    <w:uiPriority w:val="39"/>
    <w:unhideWhenUsed/>
    <w:qFormat/>
    <w:rsid w:val="00636484"/>
    <w:pPr>
      <w:numPr>
        <w:numId w:val="0"/>
      </w:numPr>
      <w:spacing w:before="240" w:line="259" w:lineRule="auto"/>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636484"/>
    <w:pPr>
      <w:spacing w:after="100"/>
    </w:pPr>
  </w:style>
  <w:style w:type="paragraph" w:styleId="TOC2">
    <w:name w:val="toc 2"/>
    <w:basedOn w:val="Normal"/>
    <w:next w:val="Normal"/>
    <w:autoRedefine/>
    <w:uiPriority w:val="39"/>
    <w:unhideWhenUsed/>
    <w:rsid w:val="00636484"/>
    <w:pPr>
      <w:spacing w:after="100"/>
      <w:ind w:left="240"/>
    </w:pPr>
  </w:style>
  <w:style w:type="paragraph" w:styleId="TOC3">
    <w:name w:val="toc 3"/>
    <w:basedOn w:val="Normal"/>
    <w:next w:val="Normal"/>
    <w:autoRedefine/>
    <w:uiPriority w:val="39"/>
    <w:unhideWhenUsed/>
    <w:rsid w:val="00636484"/>
    <w:pPr>
      <w:spacing w:after="100"/>
      <w:ind w:left="480"/>
    </w:pPr>
  </w:style>
  <w:style w:type="paragraph" w:styleId="TOC4">
    <w:name w:val="toc 4"/>
    <w:basedOn w:val="Normal"/>
    <w:next w:val="Normal"/>
    <w:autoRedefine/>
    <w:uiPriority w:val="39"/>
    <w:unhideWhenUsed/>
    <w:rsid w:val="00636484"/>
    <w:pPr>
      <w:spacing w:after="100" w:line="259" w:lineRule="auto"/>
      <w:ind w:left="660"/>
    </w:pPr>
    <w:rPr>
      <w:rFonts w:asciiTheme="minorHAnsi" w:eastAsiaTheme="minorEastAsia" w:hAnsiTheme="minorHAnsi" w:cstheme="minorBidi"/>
      <w:color w:val="auto"/>
      <w:kern w:val="0"/>
      <w:sz w:val="22"/>
      <w:szCs w:val="22"/>
      <w14:ligatures w14:val="none"/>
    </w:rPr>
  </w:style>
  <w:style w:type="paragraph" w:styleId="TOC5">
    <w:name w:val="toc 5"/>
    <w:basedOn w:val="Normal"/>
    <w:next w:val="Normal"/>
    <w:autoRedefine/>
    <w:uiPriority w:val="39"/>
    <w:unhideWhenUsed/>
    <w:rsid w:val="00636484"/>
    <w:pPr>
      <w:spacing w:after="100" w:line="259" w:lineRule="auto"/>
      <w:ind w:left="880"/>
    </w:pPr>
    <w:rPr>
      <w:rFonts w:asciiTheme="minorHAnsi" w:eastAsiaTheme="minorEastAsia" w:hAnsiTheme="minorHAnsi" w:cstheme="minorBidi"/>
      <w:color w:val="auto"/>
      <w:kern w:val="0"/>
      <w:sz w:val="22"/>
      <w:szCs w:val="22"/>
      <w14:ligatures w14:val="none"/>
    </w:rPr>
  </w:style>
  <w:style w:type="paragraph" w:styleId="TOC6">
    <w:name w:val="toc 6"/>
    <w:basedOn w:val="Normal"/>
    <w:next w:val="Normal"/>
    <w:autoRedefine/>
    <w:uiPriority w:val="39"/>
    <w:unhideWhenUsed/>
    <w:rsid w:val="00636484"/>
    <w:pPr>
      <w:spacing w:after="100" w:line="259" w:lineRule="auto"/>
      <w:ind w:left="1100"/>
    </w:pPr>
    <w:rPr>
      <w:rFonts w:asciiTheme="minorHAnsi" w:eastAsiaTheme="minorEastAsia" w:hAnsiTheme="minorHAnsi" w:cstheme="minorBidi"/>
      <w:color w:val="auto"/>
      <w:kern w:val="0"/>
      <w:sz w:val="22"/>
      <w:szCs w:val="22"/>
      <w14:ligatures w14:val="none"/>
    </w:rPr>
  </w:style>
  <w:style w:type="paragraph" w:styleId="TOC7">
    <w:name w:val="toc 7"/>
    <w:basedOn w:val="Normal"/>
    <w:next w:val="Normal"/>
    <w:autoRedefine/>
    <w:uiPriority w:val="39"/>
    <w:unhideWhenUsed/>
    <w:rsid w:val="00636484"/>
    <w:pPr>
      <w:spacing w:after="100" w:line="259" w:lineRule="auto"/>
      <w:ind w:left="1320"/>
    </w:pPr>
    <w:rPr>
      <w:rFonts w:asciiTheme="minorHAnsi" w:eastAsiaTheme="minorEastAsia" w:hAnsiTheme="minorHAnsi" w:cstheme="minorBidi"/>
      <w:color w:val="auto"/>
      <w:kern w:val="0"/>
      <w:sz w:val="22"/>
      <w:szCs w:val="22"/>
      <w14:ligatures w14:val="none"/>
    </w:rPr>
  </w:style>
  <w:style w:type="paragraph" w:styleId="TOC8">
    <w:name w:val="toc 8"/>
    <w:basedOn w:val="Normal"/>
    <w:next w:val="Normal"/>
    <w:autoRedefine/>
    <w:uiPriority w:val="39"/>
    <w:unhideWhenUsed/>
    <w:rsid w:val="00636484"/>
    <w:pPr>
      <w:spacing w:after="100" w:line="259" w:lineRule="auto"/>
      <w:ind w:left="1540"/>
    </w:pPr>
    <w:rPr>
      <w:rFonts w:asciiTheme="minorHAnsi" w:eastAsiaTheme="minorEastAsia" w:hAnsiTheme="minorHAnsi" w:cstheme="minorBidi"/>
      <w:color w:val="auto"/>
      <w:kern w:val="0"/>
      <w:sz w:val="22"/>
      <w:szCs w:val="22"/>
      <w14:ligatures w14:val="none"/>
    </w:rPr>
  </w:style>
  <w:style w:type="paragraph" w:styleId="TOC9">
    <w:name w:val="toc 9"/>
    <w:basedOn w:val="Normal"/>
    <w:next w:val="Normal"/>
    <w:autoRedefine/>
    <w:uiPriority w:val="39"/>
    <w:unhideWhenUsed/>
    <w:rsid w:val="00636484"/>
    <w:pPr>
      <w:spacing w:after="100" w:line="259" w:lineRule="auto"/>
      <w:ind w:left="1760"/>
    </w:pPr>
    <w:rPr>
      <w:rFonts w:asciiTheme="minorHAnsi" w:eastAsiaTheme="minorEastAsia" w:hAnsiTheme="minorHAnsi" w:cstheme="minorBidi"/>
      <w:color w:val="auto"/>
      <w:kern w:val="0"/>
      <w:sz w:val="22"/>
      <w:szCs w:val="22"/>
      <w14:ligatures w14:val="none"/>
    </w:rPr>
  </w:style>
  <w:style w:type="character" w:styleId="Hyperlink">
    <w:name w:val="Hyperlink"/>
    <w:basedOn w:val="DefaultParagraphFont"/>
    <w:uiPriority w:val="99"/>
    <w:unhideWhenUsed/>
    <w:rsid w:val="00636484"/>
    <w:rPr>
      <w:color w:val="467886" w:themeColor="hyperlink"/>
      <w:u w:val="single"/>
    </w:rPr>
  </w:style>
  <w:style w:type="character" w:styleId="UnresolvedMention">
    <w:name w:val="Unresolved Mention"/>
    <w:basedOn w:val="DefaultParagraphFont"/>
    <w:uiPriority w:val="99"/>
    <w:semiHidden/>
    <w:unhideWhenUsed/>
    <w:rsid w:val="00636484"/>
    <w:rPr>
      <w:color w:val="605E5C"/>
      <w:shd w:val="clear" w:color="auto" w:fill="E1DFDD"/>
    </w:rPr>
  </w:style>
  <w:style w:type="paragraph" w:customStyle="1" w:styleId="EndNoteBibliography">
    <w:name w:val="EndNote Bibliography"/>
    <w:basedOn w:val="Normal"/>
    <w:link w:val="EndNoteBibliographyChar"/>
    <w:rsid w:val="005A2035"/>
    <w:pPr>
      <w:spacing w:line="240" w:lineRule="auto"/>
      <w:jc w:val="both"/>
    </w:pPr>
    <w:rPr>
      <w:rFonts w:ascii="Aptos" w:eastAsiaTheme="majorEastAsia" w:hAnsi="Aptos" w:cstheme="minorBidi"/>
      <w:noProof/>
      <w:color w:val="auto"/>
      <w:szCs w:val="24"/>
      <w:lang w:val="en-US"/>
    </w:rPr>
  </w:style>
  <w:style w:type="character" w:customStyle="1" w:styleId="EndNoteBibliographyChar">
    <w:name w:val="EndNote Bibliography Char"/>
    <w:basedOn w:val="Heading2Char"/>
    <w:link w:val="EndNoteBibliography"/>
    <w:rsid w:val="005A2035"/>
    <w:rPr>
      <w:rFonts w:ascii="Aptos" w:eastAsiaTheme="majorEastAsia" w:hAnsi="Aptos" w:cstheme="minorBidi"/>
      <w:b w:val="0"/>
      <w:noProof/>
      <w:color w:val="auto"/>
      <w:szCs w:val="24"/>
      <w:lang w:val="en-GB"/>
    </w:rPr>
  </w:style>
  <w:style w:type="paragraph" w:styleId="Caption">
    <w:name w:val="caption"/>
    <w:basedOn w:val="Normal"/>
    <w:next w:val="Normal"/>
    <w:uiPriority w:val="35"/>
    <w:unhideWhenUsed/>
    <w:qFormat/>
    <w:rsid w:val="001426A8"/>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CC518F"/>
    <w:pPr>
      <w:spacing w:after="0"/>
    </w:pPr>
  </w:style>
  <w:style w:type="character" w:styleId="PlaceholderText">
    <w:name w:val="Placeholder Text"/>
    <w:basedOn w:val="DefaultParagraphFont"/>
    <w:uiPriority w:val="99"/>
    <w:semiHidden/>
    <w:rsid w:val="0021550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3771435">
      <w:bodyDiv w:val="1"/>
      <w:marLeft w:val="0"/>
      <w:marRight w:val="0"/>
      <w:marTop w:val="0"/>
      <w:marBottom w:val="0"/>
      <w:divBdr>
        <w:top w:val="none" w:sz="0" w:space="0" w:color="auto"/>
        <w:left w:val="none" w:sz="0" w:space="0" w:color="auto"/>
        <w:bottom w:val="none" w:sz="0" w:space="0" w:color="auto"/>
        <w:right w:val="none" w:sz="0" w:space="0" w:color="auto"/>
      </w:divBdr>
    </w:div>
    <w:div w:id="471212442">
      <w:bodyDiv w:val="1"/>
      <w:marLeft w:val="0"/>
      <w:marRight w:val="0"/>
      <w:marTop w:val="0"/>
      <w:marBottom w:val="0"/>
      <w:divBdr>
        <w:top w:val="none" w:sz="0" w:space="0" w:color="auto"/>
        <w:left w:val="none" w:sz="0" w:space="0" w:color="auto"/>
        <w:bottom w:val="none" w:sz="0" w:space="0" w:color="auto"/>
        <w:right w:val="none" w:sz="0" w:space="0" w:color="auto"/>
      </w:divBdr>
    </w:div>
    <w:div w:id="622660586">
      <w:bodyDiv w:val="1"/>
      <w:marLeft w:val="0"/>
      <w:marRight w:val="0"/>
      <w:marTop w:val="0"/>
      <w:marBottom w:val="0"/>
      <w:divBdr>
        <w:top w:val="none" w:sz="0" w:space="0" w:color="auto"/>
        <w:left w:val="none" w:sz="0" w:space="0" w:color="auto"/>
        <w:bottom w:val="none" w:sz="0" w:space="0" w:color="auto"/>
        <w:right w:val="none" w:sz="0" w:space="0" w:color="auto"/>
      </w:divBdr>
    </w:div>
    <w:div w:id="733161566">
      <w:bodyDiv w:val="1"/>
      <w:marLeft w:val="0"/>
      <w:marRight w:val="0"/>
      <w:marTop w:val="0"/>
      <w:marBottom w:val="0"/>
      <w:divBdr>
        <w:top w:val="none" w:sz="0" w:space="0" w:color="auto"/>
        <w:left w:val="none" w:sz="0" w:space="0" w:color="auto"/>
        <w:bottom w:val="none" w:sz="0" w:space="0" w:color="auto"/>
        <w:right w:val="none" w:sz="0" w:space="0" w:color="auto"/>
      </w:divBdr>
    </w:div>
    <w:div w:id="864253886">
      <w:bodyDiv w:val="1"/>
      <w:marLeft w:val="0"/>
      <w:marRight w:val="0"/>
      <w:marTop w:val="0"/>
      <w:marBottom w:val="0"/>
      <w:divBdr>
        <w:top w:val="none" w:sz="0" w:space="0" w:color="auto"/>
        <w:left w:val="none" w:sz="0" w:space="0" w:color="auto"/>
        <w:bottom w:val="none" w:sz="0" w:space="0" w:color="auto"/>
        <w:right w:val="none" w:sz="0" w:space="0" w:color="auto"/>
      </w:divBdr>
    </w:div>
    <w:div w:id="1795906428">
      <w:bodyDiv w:val="1"/>
      <w:marLeft w:val="0"/>
      <w:marRight w:val="0"/>
      <w:marTop w:val="0"/>
      <w:marBottom w:val="0"/>
      <w:divBdr>
        <w:top w:val="none" w:sz="0" w:space="0" w:color="auto"/>
        <w:left w:val="none" w:sz="0" w:space="0" w:color="auto"/>
        <w:bottom w:val="none" w:sz="0" w:space="0" w:color="auto"/>
        <w:right w:val="none" w:sz="0" w:space="0" w:color="auto"/>
      </w:divBdr>
    </w:div>
    <w:div w:id="1917125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oleObject" Target="embeddings/oleObject3.bin"/><Relationship Id="rId42" Type="http://schemas.openxmlformats.org/officeDocument/2006/relationships/image" Target="media/image22.wmf"/><Relationship Id="rId47" Type="http://schemas.openxmlformats.org/officeDocument/2006/relationships/image" Target="media/image26.jpeg"/><Relationship Id="rId63" Type="http://schemas.openxmlformats.org/officeDocument/2006/relationships/image" Target="media/image36.png"/><Relationship Id="rId68" Type="http://schemas.openxmlformats.org/officeDocument/2006/relationships/image" Target="media/image39.wmf"/><Relationship Id="rId84" Type="http://schemas.openxmlformats.org/officeDocument/2006/relationships/image" Target="media/image52.JPG"/><Relationship Id="rId16" Type="http://schemas.openxmlformats.org/officeDocument/2006/relationships/image" Target="media/image7.wmf"/><Relationship Id="rId11" Type="http://schemas.openxmlformats.org/officeDocument/2006/relationships/image" Target="media/image2.png"/><Relationship Id="rId32" Type="http://schemas.openxmlformats.org/officeDocument/2006/relationships/oleObject" Target="embeddings/oleObject7.bin"/><Relationship Id="rId37" Type="http://schemas.openxmlformats.org/officeDocument/2006/relationships/oleObject" Target="embeddings/oleObject9.bin"/><Relationship Id="rId53" Type="http://schemas.openxmlformats.org/officeDocument/2006/relationships/image" Target="media/image31.wmf"/><Relationship Id="rId58" Type="http://schemas.openxmlformats.org/officeDocument/2006/relationships/oleObject" Target="embeddings/oleObject16.bin"/><Relationship Id="rId74" Type="http://schemas.openxmlformats.org/officeDocument/2006/relationships/image" Target="media/image42.png"/><Relationship Id="rId79" Type="http://schemas.openxmlformats.org/officeDocument/2006/relationships/image" Target="media/image47.jpg"/><Relationship Id="rId5" Type="http://schemas.openxmlformats.org/officeDocument/2006/relationships/webSettings" Target="webSettings.xml"/><Relationship Id="rId19" Type="http://schemas.openxmlformats.org/officeDocument/2006/relationships/oleObject" Target="embeddings/oleObject2.bin"/><Relationship Id="rId14" Type="http://schemas.openxmlformats.org/officeDocument/2006/relationships/image" Target="media/image5.png"/><Relationship Id="rId22" Type="http://schemas.openxmlformats.org/officeDocument/2006/relationships/image" Target="media/image10.wmf"/><Relationship Id="rId27" Type="http://schemas.openxmlformats.org/officeDocument/2006/relationships/image" Target="media/image14.wmf"/><Relationship Id="rId30" Type="http://schemas.openxmlformats.org/officeDocument/2006/relationships/oleObject" Target="embeddings/oleObject6.bin"/><Relationship Id="rId35" Type="http://schemas.openxmlformats.org/officeDocument/2006/relationships/image" Target="media/image18.png"/><Relationship Id="rId43" Type="http://schemas.openxmlformats.org/officeDocument/2006/relationships/oleObject" Target="embeddings/oleObject12.bin"/><Relationship Id="rId48" Type="http://schemas.openxmlformats.org/officeDocument/2006/relationships/image" Target="media/image27.png"/><Relationship Id="rId56" Type="http://schemas.openxmlformats.org/officeDocument/2006/relationships/oleObject" Target="embeddings/oleObject15.bin"/><Relationship Id="rId64" Type="http://schemas.openxmlformats.org/officeDocument/2006/relationships/image" Target="media/image37.wmf"/><Relationship Id="rId69" Type="http://schemas.openxmlformats.org/officeDocument/2006/relationships/oleObject" Target="embeddings/oleObject21.bin"/><Relationship Id="rId77" Type="http://schemas.openxmlformats.org/officeDocument/2006/relationships/image" Target="media/image45.JPG"/><Relationship Id="rId8" Type="http://schemas.openxmlformats.org/officeDocument/2006/relationships/footer" Target="footer1.xml"/><Relationship Id="rId51" Type="http://schemas.openxmlformats.org/officeDocument/2006/relationships/oleObject" Target="embeddings/oleObject13.bin"/><Relationship Id="rId72" Type="http://schemas.openxmlformats.org/officeDocument/2006/relationships/image" Target="media/image41.wmf"/><Relationship Id="rId80" Type="http://schemas.openxmlformats.org/officeDocument/2006/relationships/image" Target="media/image48.jpeg"/><Relationship Id="rId85"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oleObject" Target="embeddings/oleObject1.bin"/><Relationship Id="rId25" Type="http://schemas.openxmlformats.org/officeDocument/2006/relationships/image" Target="media/image12.png"/><Relationship Id="rId33" Type="http://schemas.openxmlformats.org/officeDocument/2006/relationships/image" Target="media/image17.wmf"/><Relationship Id="rId38" Type="http://schemas.openxmlformats.org/officeDocument/2006/relationships/image" Target="media/image20.wmf"/><Relationship Id="rId46" Type="http://schemas.openxmlformats.org/officeDocument/2006/relationships/image" Target="media/image25.png"/><Relationship Id="rId59" Type="http://schemas.openxmlformats.org/officeDocument/2006/relationships/image" Target="media/image34.wmf"/><Relationship Id="rId67" Type="http://schemas.openxmlformats.org/officeDocument/2006/relationships/oleObject" Target="embeddings/oleObject20.bin"/><Relationship Id="rId20" Type="http://schemas.openxmlformats.org/officeDocument/2006/relationships/image" Target="media/image9.wmf"/><Relationship Id="rId41" Type="http://schemas.openxmlformats.org/officeDocument/2006/relationships/oleObject" Target="embeddings/oleObject11.bin"/><Relationship Id="rId54" Type="http://schemas.openxmlformats.org/officeDocument/2006/relationships/oleObject" Target="embeddings/oleObject14.bin"/><Relationship Id="rId62" Type="http://schemas.openxmlformats.org/officeDocument/2006/relationships/oleObject" Target="embeddings/oleObject18.bin"/><Relationship Id="rId70" Type="http://schemas.openxmlformats.org/officeDocument/2006/relationships/image" Target="media/image40.wmf"/><Relationship Id="rId75" Type="http://schemas.openxmlformats.org/officeDocument/2006/relationships/image" Target="media/image43.png"/><Relationship Id="rId83" Type="http://schemas.openxmlformats.org/officeDocument/2006/relationships/image" Target="media/image5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oleObject" Target="embeddings/oleObject4.bin"/><Relationship Id="rId28" Type="http://schemas.openxmlformats.org/officeDocument/2006/relationships/oleObject" Target="embeddings/oleObject5.bin"/><Relationship Id="rId36" Type="http://schemas.openxmlformats.org/officeDocument/2006/relationships/image" Target="media/image19.wmf"/><Relationship Id="rId49" Type="http://schemas.openxmlformats.org/officeDocument/2006/relationships/image" Target="media/image28.png"/><Relationship Id="rId57" Type="http://schemas.openxmlformats.org/officeDocument/2006/relationships/image" Target="media/image33.wmf"/><Relationship Id="rId10" Type="http://schemas.openxmlformats.org/officeDocument/2006/relationships/image" Target="media/image1.png"/><Relationship Id="rId31" Type="http://schemas.openxmlformats.org/officeDocument/2006/relationships/image" Target="media/image16.wmf"/><Relationship Id="rId44" Type="http://schemas.openxmlformats.org/officeDocument/2006/relationships/image" Target="media/image23.png"/><Relationship Id="rId52" Type="http://schemas.openxmlformats.org/officeDocument/2006/relationships/image" Target="media/image30.png"/><Relationship Id="rId60" Type="http://schemas.openxmlformats.org/officeDocument/2006/relationships/oleObject" Target="embeddings/oleObject17.bin"/><Relationship Id="rId65" Type="http://schemas.openxmlformats.org/officeDocument/2006/relationships/oleObject" Target="embeddings/oleObject19.bin"/><Relationship Id="rId73" Type="http://schemas.openxmlformats.org/officeDocument/2006/relationships/oleObject" Target="embeddings/oleObject23.bin"/><Relationship Id="rId78" Type="http://schemas.openxmlformats.org/officeDocument/2006/relationships/image" Target="media/image46.jpg"/><Relationship Id="rId81" Type="http://schemas.openxmlformats.org/officeDocument/2006/relationships/image" Target="media/image49.JP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8.wmf"/><Relationship Id="rId39" Type="http://schemas.openxmlformats.org/officeDocument/2006/relationships/oleObject" Target="embeddings/oleObject10.bin"/><Relationship Id="rId34" Type="http://schemas.openxmlformats.org/officeDocument/2006/relationships/oleObject" Target="embeddings/oleObject8.bin"/><Relationship Id="rId50" Type="http://schemas.openxmlformats.org/officeDocument/2006/relationships/image" Target="media/image29.wmf"/><Relationship Id="rId55" Type="http://schemas.openxmlformats.org/officeDocument/2006/relationships/image" Target="media/image32.wmf"/><Relationship Id="rId76" Type="http://schemas.openxmlformats.org/officeDocument/2006/relationships/image" Target="media/image44.JPG"/><Relationship Id="rId7" Type="http://schemas.openxmlformats.org/officeDocument/2006/relationships/endnotes" Target="endnotes.xml"/><Relationship Id="rId71" Type="http://schemas.openxmlformats.org/officeDocument/2006/relationships/oleObject" Target="embeddings/oleObject22.bin"/><Relationship Id="rId2" Type="http://schemas.openxmlformats.org/officeDocument/2006/relationships/numbering" Target="numbering.xml"/><Relationship Id="rId29" Type="http://schemas.openxmlformats.org/officeDocument/2006/relationships/image" Target="media/image15.wmf"/><Relationship Id="rId24" Type="http://schemas.openxmlformats.org/officeDocument/2006/relationships/image" Target="media/image11.png"/><Relationship Id="rId40" Type="http://schemas.openxmlformats.org/officeDocument/2006/relationships/image" Target="media/image21.wmf"/><Relationship Id="rId45" Type="http://schemas.openxmlformats.org/officeDocument/2006/relationships/image" Target="media/image24.png"/><Relationship Id="rId66" Type="http://schemas.openxmlformats.org/officeDocument/2006/relationships/image" Target="media/image38.wmf"/><Relationship Id="rId87" Type="http://schemas.openxmlformats.org/officeDocument/2006/relationships/theme" Target="theme/theme1.xml"/><Relationship Id="rId61" Type="http://schemas.openxmlformats.org/officeDocument/2006/relationships/image" Target="media/image35.wmf"/><Relationship Id="rId82" Type="http://schemas.openxmlformats.org/officeDocument/2006/relationships/image" Target="media/image5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627C0-9D75-4D6A-8342-1DCA37B9A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98</Pages>
  <Words>24163</Words>
  <Characters>137733</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motayo</dc:creator>
  <cp:keywords/>
  <dc:description/>
  <cp:lastModifiedBy>Efetobor Oyibo</cp:lastModifiedBy>
  <cp:revision>21</cp:revision>
  <dcterms:created xsi:type="dcterms:W3CDTF">2025-06-04T12:23:00Z</dcterms:created>
  <dcterms:modified xsi:type="dcterms:W3CDTF">2025-06-05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602701-8dbb-472c-890d-fbf342762c5b</vt:lpwstr>
  </property>
</Properties>
</file>